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28D00" w14:textId="75F0291A" w:rsidR="00DF2B8C" w:rsidRPr="00D2381C" w:rsidRDefault="005278C9">
      <w:pPr>
        <w:spacing w:line="259" w:lineRule="auto"/>
      </w:pPr>
      <w:proofErr w:type="spellStart"/>
      <w:r w:rsidRPr="00D2381C">
        <w:t>Ngā</w:t>
      </w:r>
      <w:proofErr w:type="spellEnd"/>
      <w:r w:rsidRPr="00D2381C">
        <w:t xml:space="preserve"> Wai </w:t>
      </w:r>
      <w:proofErr w:type="spellStart"/>
      <w:r w:rsidRPr="00D2381C">
        <w:t>Rerek</w:t>
      </w:r>
      <w:r w:rsidR="0020750E" w:rsidRPr="00D2381C">
        <w:t>ē</w:t>
      </w:r>
      <w:proofErr w:type="spellEnd"/>
      <w:r w:rsidRPr="00D2381C">
        <w:t>: The water streams of difference</w:t>
      </w:r>
    </w:p>
    <w:p w14:paraId="17EB0E0F" w14:textId="77777777" w:rsidR="005278C9" w:rsidRPr="00D2381C" w:rsidRDefault="005278C9">
      <w:pPr>
        <w:spacing w:line="259" w:lineRule="auto"/>
      </w:pPr>
    </w:p>
    <w:p w14:paraId="061626DB" w14:textId="6FD20EC3" w:rsidR="00397717" w:rsidRPr="00D2381C" w:rsidRDefault="00AD789C">
      <w:pPr>
        <w:spacing w:line="259" w:lineRule="auto"/>
      </w:pPr>
      <w:r w:rsidRPr="00D2381C">
        <w:t>Gwyn</w:t>
      </w:r>
      <w:r w:rsidR="00A74B23" w:rsidRPr="00D2381C">
        <w:t xml:space="preserve"> N Lewis</w:t>
      </w:r>
      <w:r w:rsidR="004B5CDB" w:rsidRPr="00D2381C">
        <w:t>*</w:t>
      </w:r>
      <w:r w:rsidR="004A483C" w:rsidRPr="00D2381C">
        <w:rPr>
          <w:vertAlign w:val="superscript"/>
        </w:rPr>
        <w:t>1</w:t>
      </w:r>
      <w:r w:rsidR="00107852" w:rsidRPr="00D2381C">
        <w:t xml:space="preserve"> (</w:t>
      </w:r>
      <w:proofErr w:type="spellStart"/>
      <w:r w:rsidR="00107852" w:rsidRPr="00D2381C">
        <w:t>Orcid</w:t>
      </w:r>
      <w:proofErr w:type="spellEnd"/>
      <w:r w:rsidR="00107852" w:rsidRPr="00D2381C">
        <w:t>: 1-9324-0940)</w:t>
      </w:r>
      <w:r w:rsidR="00A74B23" w:rsidRPr="00D2381C">
        <w:t xml:space="preserve">, </w:t>
      </w:r>
      <w:r w:rsidR="006B6B52" w:rsidRPr="00D2381C">
        <w:t>Belinda Ihaka</w:t>
      </w:r>
      <w:r w:rsidR="00235FCC" w:rsidRPr="00D2381C">
        <w:rPr>
          <w:vertAlign w:val="superscript"/>
        </w:rPr>
        <w:t>2</w:t>
      </w:r>
      <w:r w:rsidR="003E6273" w:rsidRPr="00D2381C">
        <w:rPr>
          <w:vertAlign w:val="superscript"/>
        </w:rPr>
        <w:t xml:space="preserve"> </w:t>
      </w:r>
      <w:r w:rsidR="003E6273" w:rsidRPr="00D2381C">
        <w:t>(</w:t>
      </w:r>
      <w:proofErr w:type="spellStart"/>
      <w:r w:rsidR="003E6273" w:rsidRPr="00D2381C">
        <w:t>Orcid</w:t>
      </w:r>
      <w:proofErr w:type="spellEnd"/>
      <w:r w:rsidR="003E6273" w:rsidRPr="00D2381C">
        <w:t>: 2-0206-189X)</w:t>
      </w:r>
      <w:r w:rsidR="006B6B52" w:rsidRPr="00D2381C">
        <w:t xml:space="preserve">, </w:t>
      </w:r>
      <w:r w:rsidR="00A74B23" w:rsidRPr="00D2381C">
        <w:t>Eva</w:t>
      </w:r>
      <w:r w:rsidR="006D2EDD" w:rsidRPr="00D2381C">
        <w:t xml:space="preserve"> Morunga</w:t>
      </w:r>
      <w:r w:rsidR="00235FCC" w:rsidRPr="00D2381C">
        <w:rPr>
          <w:vertAlign w:val="superscript"/>
        </w:rPr>
        <w:t>3,4</w:t>
      </w:r>
      <w:r w:rsidR="00A74B23" w:rsidRPr="00D2381C">
        <w:t>, Debbie</w:t>
      </w:r>
      <w:r w:rsidR="006D2EDD" w:rsidRPr="00D2381C">
        <w:t xml:space="preserve"> J Bean</w:t>
      </w:r>
      <w:r w:rsidR="00235FCC" w:rsidRPr="00D2381C">
        <w:rPr>
          <w:vertAlign w:val="superscript"/>
        </w:rPr>
        <w:t>5</w:t>
      </w:r>
      <w:r w:rsidR="00200EED" w:rsidRPr="00D2381C">
        <w:t xml:space="preserve"> (</w:t>
      </w:r>
      <w:proofErr w:type="spellStart"/>
      <w:r w:rsidR="00200EED" w:rsidRPr="00D2381C">
        <w:t>Orcid</w:t>
      </w:r>
      <w:proofErr w:type="spellEnd"/>
      <w:r w:rsidR="00200EED" w:rsidRPr="00D2381C">
        <w:t>: 2-0606-8749)</w:t>
      </w:r>
      <w:r w:rsidR="00A74B23" w:rsidRPr="00D2381C">
        <w:t xml:space="preserve">, </w:t>
      </w:r>
      <w:r w:rsidR="006D2EDD" w:rsidRPr="00D2381C">
        <w:t>Gareth Terry</w:t>
      </w:r>
      <w:r w:rsidR="000A3C52" w:rsidRPr="00D2381C">
        <w:rPr>
          <w:vertAlign w:val="superscript"/>
        </w:rPr>
        <w:t>5,</w:t>
      </w:r>
      <w:r w:rsidR="00235FCC" w:rsidRPr="00D2381C">
        <w:rPr>
          <w:vertAlign w:val="superscript"/>
        </w:rPr>
        <w:t>6</w:t>
      </w:r>
      <w:r w:rsidR="00620386" w:rsidRPr="00D2381C">
        <w:t xml:space="preserve"> (</w:t>
      </w:r>
      <w:proofErr w:type="spellStart"/>
      <w:r w:rsidR="00620386" w:rsidRPr="00D2381C">
        <w:t>Orcid</w:t>
      </w:r>
      <w:proofErr w:type="spellEnd"/>
      <w:r w:rsidR="00620386" w:rsidRPr="00D2381C">
        <w:t>: 2-6377-6194)</w:t>
      </w:r>
      <w:r w:rsidR="006D2EDD" w:rsidRPr="00D2381C">
        <w:t>, Mere Roberts</w:t>
      </w:r>
      <w:r w:rsidR="00235FCC" w:rsidRPr="00D2381C">
        <w:rPr>
          <w:vertAlign w:val="superscript"/>
        </w:rPr>
        <w:t>7</w:t>
      </w:r>
      <w:r w:rsidR="006D2EDD" w:rsidRPr="00D2381C">
        <w:t>, Donald Ripia</w:t>
      </w:r>
      <w:r w:rsidR="00235FCC" w:rsidRPr="00D2381C">
        <w:rPr>
          <w:vertAlign w:val="superscript"/>
        </w:rPr>
        <w:t>8</w:t>
      </w:r>
    </w:p>
    <w:p w14:paraId="0CB157EF" w14:textId="77777777" w:rsidR="004B5CDB" w:rsidRPr="00D2381C" w:rsidRDefault="004B5CDB">
      <w:pPr>
        <w:spacing w:line="259" w:lineRule="auto"/>
      </w:pPr>
    </w:p>
    <w:p w14:paraId="04E4937C" w14:textId="6BDDD044" w:rsidR="004B5CDB" w:rsidRPr="00D2381C" w:rsidRDefault="008A1EBF">
      <w:pPr>
        <w:spacing w:line="259" w:lineRule="auto"/>
      </w:pPr>
      <w:r w:rsidRPr="00D2381C">
        <w:rPr>
          <w:vertAlign w:val="superscript"/>
        </w:rPr>
        <w:t>1</w:t>
      </w:r>
      <w:r w:rsidR="00F46DA9" w:rsidRPr="00D2381C">
        <w:t>Department of Physiotherapy, Auckland University of Technology</w:t>
      </w:r>
    </w:p>
    <w:p w14:paraId="3BB58E35" w14:textId="05325054" w:rsidR="008A1EBF" w:rsidRPr="00D2381C" w:rsidRDefault="008A1EBF">
      <w:pPr>
        <w:spacing w:line="259" w:lineRule="auto"/>
      </w:pPr>
      <w:r w:rsidRPr="00D2381C">
        <w:rPr>
          <w:vertAlign w:val="superscript"/>
        </w:rPr>
        <w:t>2</w:t>
      </w:r>
      <w:r w:rsidRPr="00D2381C">
        <w:t>Department of Podiatry, Auckland University of Technology</w:t>
      </w:r>
    </w:p>
    <w:p w14:paraId="00F4E4FE" w14:textId="1830A7AE" w:rsidR="00874530" w:rsidRPr="00D2381C" w:rsidRDefault="008A1EBF" w:rsidP="00874530">
      <w:pPr>
        <w:spacing w:line="259" w:lineRule="auto"/>
      </w:pPr>
      <w:r w:rsidRPr="00D2381C">
        <w:rPr>
          <w:vertAlign w:val="superscript"/>
        </w:rPr>
        <w:t>3</w:t>
      </w:r>
      <w:r w:rsidR="00874530" w:rsidRPr="00D2381C">
        <w:t>Department of Psychological Medicine, University of Auckland</w:t>
      </w:r>
    </w:p>
    <w:p w14:paraId="0A1D8983" w14:textId="78530188" w:rsidR="008A1EBF" w:rsidRPr="00D2381C" w:rsidRDefault="00874530">
      <w:pPr>
        <w:spacing w:line="259" w:lineRule="auto"/>
      </w:pPr>
      <w:r w:rsidRPr="00D2381C">
        <w:rPr>
          <w:vertAlign w:val="superscript"/>
        </w:rPr>
        <w:t>4</w:t>
      </w:r>
      <w:r w:rsidRPr="00D2381C">
        <w:t>Cancer Support Service, Te Whatu Ora Te Toka Tumai</w:t>
      </w:r>
    </w:p>
    <w:p w14:paraId="69F2BDCE" w14:textId="39E15E0E" w:rsidR="008A1EBF" w:rsidRPr="00D2381C" w:rsidRDefault="008A1EBF">
      <w:pPr>
        <w:spacing w:line="259" w:lineRule="auto"/>
      </w:pPr>
      <w:r w:rsidRPr="00D2381C">
        <w:rPr>
          <w:vertAlign w:val="superscript"/>
        </w:rPr>
        <w:t>5</w:t>
      </w:r>
      <w:r w:rsidR="00AA5DE6" w:rsidRPr="00D2381C">
        <w:t>Centre for Person-Centred Research, Auckland University of Technology</w:t>
      </w:r>
    </w:p>
    <w:p w14:paraId="2B4E56A8" w14:textId="345C314C" w:rsidR="00AA5DE6" w:rsidRPr="00D2381C" w:rsidRDefault="000B4FBC">
      <w:pPr>
        <w:spacing w:line="259" w:lineRule="auto"/>
      </w:pPr>
      <w:r w:rsidRPr="00D2381C">
        <w:rPr>
          <w:vertAlign w:val="superscript"/>
        </w:rPr>
        <w:t>6</w:t>
      </w:r>
      <w:r w:rsidRPr="00D2381C">
        <w:t xml:space="preserve">School of Psychology, </w:t>
      </w:r>
      <w:r w:rsidR="00AA5DE6" w:rsidRPr="00D2381C">
        <w:t>Massey University</w:t>
      </w:r>
    </w:p>
    <w:p w14:paraId="25088DBA" w14:textId="73C6D474" w:rsidR="00AA5DE6" w:rsidRPr="00D2381C" w:rsidRDefault="00AA5DE6">
      <w:pPr>
        <w:spacing w:line="259" w:lineRule="auto"/>
      </w:pPr>
      <w:r w:rsidRPr="00D2381C">
        <w:rPr>
          <w:vertAlign w:val="superscript"/>
        </w:rPr>
        <w:t>7</w:t>
      </w:r>
      <w:r w:rsidR="007B4330" w:rsidRPr="00D2381C">
        <w:t>School of Biological Sciences, University of Auckland</w:t>
      </w:r>
    </w:p>
    <w:p w14:paraId="7419F04E" w14:textId="46C3E551" w:rsidR="00AA5DE6" w:rsidRPr="00D2381C" w:rsidRDefault="00AA5DE6">
      <w:pPr>
        <w:spacing w:line="259" w:lineRule="auto"/>
      </w:pPr>
      <w:r w:rsidRPr="00D2381C">
        <w:rPr>
          <w:vertAlign w:val="superscript"/>
        </w:rPr>
        <w:t>8</w:t>
      </w:r>
      <w:r w:rsidR="00D5208F" w:rsidRPr="00D2381C">
        <w:t xml:space="preserve">Te </w:t>
      </w:r>
      <w:proofErr w:type="spellStart"/>
      <w:r w:rsidR="00D5208F" w:rsidRPr="00D2381C">
        <w:t>Ipukarea</w:t>
      </w:r>
      <w:proofErr w:type="spellEnd"/>
      <w:r w:rsidR="00D5208F" w:rsidRPr="00D2381C">
        <w:t xml:space="preserve"> Research Institute, Auckland University of Technology</w:t>
      </w:r>
    </w:p>
    <w:p w14:paraId="0369374A" w14:textId="77777777" w:rsidR="004B5CDB" w:rsidRPr="00D2381C" w:rsidRDefault="004B5CDB">
      <w:pPr>
        <w:spacing w:line="259" w:lineRule="auto"/>
      </w:pPr>
    </w:p>
    <w:p w14:paraId="7B8F4CBD" w14:textId="3C0BF56A" w:rsidR="004B5CDB" w:rsidRPr="00D2381C" w:rsidRDefault="004B5CDB" w:rsidP="004B5CDB">
      <w:pPr>
        <w:spacing w:after="0" w:line="240" w:lineRule="auto"/>
      </w:pPr>
      <w:r w:rsidRPr="00D2381C">
        <w:t>*Author for correspondence</w:t>
      </w:r>
    </w:p>
    <w:p w14:paraId="3BF070C9" w14:textId="1A965344" w:rsidR="004B5CDB" w:rsidRPr="00D2381C" w:rsidRDefault="004B5CDB" w:rsidP="004B5CDB">
      <w:pPr>
        <w:spacing w:after="0" w:line="240" w:lineRule="auto"/>
      </w:pPr>
      <w:r w:rsidRPr="00D2381C">
        <w:t>Gwyn Lewis</w:t>
      </w:r>
    </w:p>
    <w:p w14:paraId="1FDB5D46" w14:textId="1F45E10B" w:rsidR="004B5CDB" w:rsidRPr="00D2381C" w:rsidRDefault="004B5CDB" w:rsidP="004B5CDB">
      <w:pPr>
        <w:spacing w:after="0" w:line="240" w:lineRule="auto"/>
      </w:pPr>
      <w:r w:rsidRPr="00D2381C">
        <w:t>Department of Physiotherapy</w:t>
      </w:r>
    </w:p>
    <w:p w14:paraId="17B92CC6" w14:textId="5F489763" w:rsidR="004B5CDB" w:rsidRPr="00D2381C" w:rsidRDefault="004B5CDB" w:rsidP="004B5CDB">
      <w:pPr>
        <w:spacing w:after="0" w:line="240" w:lineRule="auto"/>
      </w:pPr>
      <w:r w:rsidRPr="00D2381C">
        <w:t>Auckland University of Technology</w:t>
      </w:r>
    </w:p>
    <w:p w14:paraId="21DBA4EE" w14:textId="40EEA7A6" w:rsidR="004B5CDB" w:rsidRPr="00D2381C" w:rsidRDefault="004B5CDB" w:rsidP="004B5CDB">
      <w:pPr>
        <w:spacing w:after="0" w:line="240" w:lineRule="auto"/>
      </w:pPr>
      <w:r w:rsidRPr="00D2381C">
        <w:t>Private Bag 92006</w:t>
      </w:r>
    </w:p>
    <w:p w14:paraId="55D2DC57" w14:textId="1DAC7D1D" w:rsidR="004B5CDB" w:rsidRPr="00D2381C" w:rsidRDefault="004B5CDB" w:rsidP="004B5CDB">
      <w:pPr>
        <w:spacing w:after="0" w:line="240" w:lineRule="auto"/>
      </w:pPr>
      <w:r w:rsidRPr="00D2381C">
        <w:t>Auckland 1142</w:t>
      </w:r>
    </w:p>
    <w:p w14:paraId="6394D988" w14:textId="32AF2440" w:rsidR="004B5CDB" w:rsidRPr="00D2381C" w:rsidRDefault="004B5CDB" w:rsidP="004B5CDB">
      <w:pPr>
        <w:spacing w:after="0" w:line="240" w:lineRule="auto"/>
      </w:pPr>
      <w:r w:rsidRPr="00D2381C">
        <w:t>gwyn.lewis@aut.ac.nz</w:t>
      </w:r>
    </w:p>
    <w:p w14:paraId="35DBC80F" w14:textId="77777777" w:rsidR="00397717" w:rsidRPr="00D2381C" w:rsidRDefault="00397717">
      <w:pPr>
        <w:spacing w:line="259" w:lineRule="auto"/>
      </w:pPr>
      <w:r w:rsidRPr="00D2381C">
        <w:br w:type="page"/>
      </w:r>
    </w:p>
    <w:p w14:paraId="0A1B10DA" w14:textId="2DF05C6B" w:rsidR="00F26162" w:rsidRPr="00D2381C" w:rsidRDefault="00397717" w:rsidP="00397717">
      <w:pPr>
        <w:pStyle w:val="Heading1"/>
      </w:pPr>
      <w:r w:rsidRPr="00D2381C">
        <w:lastRenderedPageBreak/>
        <w:t>Abstract</w:t>
      </w:r>
    </w:p>
    <w:p w14:paraId="13A4CBA1" w14:textId="4829D19C" w:rsidR="00F26162" w:rsidRPr="00D2381C" w:rsidRDefault="00964719" w:rsidP="00964719">
      <w:r w:rsidRPr="00D2381C">
        <w:t>Māori-centred research reflects a partnership between</w:t>
      </w:r>
      <w:r w:rsidR="00872F6A" w:rsidRPr="00D2381C">
        <w:t xml:space="preserve"> Māori and non-Māori researchers, </w:t>
      </w:r>
      <w:r w:rsidR="00061642" w:rsidRPr="00D2381C">
        <w:t>working together on projects designed to benefit whānau Māori</w:t>
      </w:r>
      <w:r w:rsidR="005331E1" w:rsidRPr="00D2381C">
        <w:t xml:space="preserve"> (Māori families)</w:t>
      </w:r>
      <w:r w:rsidR="00061642" w:rsidRPr="00D2381C">
        <w:t xml:space="preserve">. </w:t>
      </w:r>
      <w:r w:rsidR="00F156D3" w:rsidRPr="00D2381C">
        <w:t>Such cross-cultural partnerships are challeng</w:t>
      </w:r>
      <w:r w:rsidR="0039743A" w:rsidRPr="00D2381C">
        <w:t>ing</w:t>
      </w:r>
      <w:r w:rsidR="0057014C" w:rsidRPr="00D2381C">
        <w:t xml:space="preserve">, particularly when embedded </w:t>
      </w:r>
      <w:r w:rsidR="00833155" w:rsidRPr="00D2381C">
        <w:t>with</w:t>
      </w:r>
      <w:r w:rsidR="0057014C" w:rsidRPr="00D2381C">
        <w:t>in Western-centred</w:t>
      </w:r>
      <w:r w:rsidR="009C7726" w:rsidRPr="00D2381C">
        <w:t xml:space="preserve"> academic environments. The goal of our project was to review</w:t>
      </w:r>
      <w:r w:rsidR="009F4C1A" w:rsidRPr="00D2381C">
        <w:t xml:space="preserve"> </w:t>
      </w:r>
      <w:r w:rsidR="00C66A99" w:rsidRPr="00D2381C">
        <w:t xml:space="preserve">publications discussing </w:t>
      </w:r>
      <w:r w:rsidR="00547ADA" w:rsidRPr="00D2381C">
        <w:t>how</w:t>
      </w:r>
      <w:r w:rsidR="00D3623D" w:rsidRPr="00D2381C">
        <w:t xml:space="preserve"> </w:t>
      </w:r>
      <w:r w:rsidR="009F4C1A" w:rsidRPr="00D2381C">
        <w:t>Māori-centred researc</w:t>
      </w:r>
      <w:r w:rsidR="00B54411" w:rsidRPr="00D2381C">
        <w:t>h</w:t>
      </w:r>
      <w:r w:rsidR="009F4C1A" w:rsidRPr="00D2381C">
        <w:t xml:space="preserve"> </w:t>
      </w:r>
      <w:r w:rsidR="007620F4" w:rsidRPr="00D2381C">
        <w:t>had been or</w:t>
      </w:r>
      <w:r w:rsidR="00FC1074" w:rsidRPr="00D2381C">
        <w:t xml:space="preserve"> should be undertaken </w:t>
      </w:r>
      <w:r w:rsidR="009F4C1A" w:rsidRPr="00D2381C">
        <w:t>to identify ways</w:t>
      </w:r>
      <w:r w:rsidR="00B54411" w:rsidRPr="00D2381C">
        <w:t xml:space="preserve"> </w:t>
      </w:r>
      <w:r w:rsidR="00EE27E7" w:rsidRPr="00D2381C">
        <w:t>such</w:t>
      </w:r>
      <w:r w:rsidR="00B54411" w:rsidRPr="00D2381C">
        <w:t xml:space="preserve"> research</w:t>
      </w:r>
      <w:r w:rsidR="009F4C1A" w:rsidRPr="00D2381C">
        <w:t xml:space="preserve"> </w:t>
      </w:r>
      <w:r w:rsidR="00B54411" w:rsidRPr="00D2381C">
        <w:t>partnerships</w:t>
      </w:r>
      <w:r w:rsidR="00C66A99" w:rsidRPr="00D2381C">
        <w:t xml:space="preserve"> could be better supported in </w:t>
      </w:r>
      <w:r w:rsidR="006C0D6F" w:rsidRPr="00D2381C">
        <w:t xml:space="preserve">academia. </w:t>
      </w:r>
      <w:r w:rsidR="00DC75BC" w:rsidRPr="00D2381C">
        <w:t xml:space="preserve">From a </w:t>
      </w:r>
      <w:r w:rsidR="00AC5AD8" w:rsidRPr="00D2381C">
        <w:t xml:space="preserve">structured </w:t>
      </w:r>
      <w:r w:rsidR="00DC75BC" w:rsidRPr="00D2381C">
        <w:t>review of 19 articles, we generated a model of partnership</w:t>
      </w:r>
      <w:r w:rsidR="00354958" w:rsidRPr="00D2381C">
        <w:t xml:space="preserve">, </w:t>
      </w:r>
      <w:proofErr w:type="spellStart"/>
      <w:r w:rsidR="00E50B4A" w:rsidRPr="00D2381C">
        <w:t>Ngā</w:t>
      </w:r>
      <w:proofErr w:type="spellEnd"/>
      <w:r w:rsidR="00E50B4A" w:rsidRPr="00D2381C">
        <w:t xml:space="preserve"> Wai Rerek</w:t>
      </w:r>
      <w:r w:rsidR="007E130B" w:rsidRPr="00D2381C">
        <w:t>ē</w:t>
      </w:r>
      <w:r w:rsidR="007620F4" w:rsidRPr="00D2381C">
        <w:t xml:space="preserve"> (water streams of difference)</w:t>
      </w:r>
      <w:r w:rsidR="00354958" w:rsidRPr="00D2381C">
        <w:t>,</w:t>
      </w:r>
      <w:r w:rsidR="00DC75BC" w:rsidRPr="00D2381C">
        <w:t xml:space="preserve"> that incorporates key </w:t>
      </w:r>
      <w:r w:rsidR="003712A6" w:rsidRPr="00D2381C">
        <w:t>concepts of whakapapa</w:t>
      </w:r>
      <w:r w:rsidR="00182D27" w:rsidRPr="00D2381C">
        <w:t xml:space="preserve"> (</w:t>
      </w:r>
      <w:r w:rsidR="00D935C1" w:rsidRPr="00D2381C">
        <w:t>history</w:t>
      </w:r>
      <w:r w:rsidR="00267119" w:rsidRPr="00D2381C">
        <w:t>)</w:t>
      </w:r>
      <w:r w:rsidR="003712A6" w:rsidRPr="00D2381C">
        <w:t xml:space="preserve">, </w:t>
      </w:r>
      <w:r w:rsidR="00814C66" w:rsidRPr="00D2381C">
        <w:t>whanaungatanga</w:t>
      </w:r>
      <w:r w:rsidR="00267119" w:rsidRPr="00D2381C">
        <w:t xml:space="preserve"> (relationship)</w:t>
      </w:r>
      <w:r w:rsidR="00814C66" w:rsidRPr="00D2381C">
        <w:t>,</w:t>
      </w:r>
      <w:r w:rsidR="00622512" w:rsidRPr="00D2381C">
        <w:t xml:space="preserve"> mana</w:t>
      </w:r>
      <w:r w:rsidR="00814C66" w:rsidRPr="00D2381C">
        <w:t xml:space="preserve"> </w:t>
      </w:r>
      <w:proofErr w:type="spellStart"/>
      <w:r w:rsidR="00814C66" w:rsidRPr="00D2381C">
        <w:t>ōrite</w:t>
      </w:r>
      <w:proofErr w:type="spellEnd"/>
      <w:r w:rsidR="00267119" w:rsidRPr="00D2381C">
        <w:t xml:space="preserve"> (</w:t>
      </w:r>
      <w:r w:rsidR="00F10BCE" w:rsidRPr="00D2381C">
        <w:t>shared</w:t>
      </w:r>
      <w:r w:rsidR="00622512" w:rsidRPr="00D2381C">
        <w:t xml:space="preserve"> </w:t>
      </w:r>
      <w:r w:rsidR="00F27238" w:rsidRPr="00D2381C">
        <w:t>management</w:t>
      </w:r>
      <w:r w:rsidR="00267119" w:rsidRPr="00D2381C">
        <w:t>)</w:t>
      </w:r>
      <w:r w:rsidR="00814C66" w:rsidRPr="00D2381C">
        <w:t xml:space="preserve">, </w:t>
      </w:r>
      <w:proofErr w:type="spellStart"/>
      <w:r w:rsidR="00267119" w:rsidRPr="00D2381C">
        <w:t>kotahitanga</w:t>
      </w:r>
      <w:proofErr w:type="spellEnd"/>
      <w:r w:rsidR="00267119" w:rsidRPr="00D2381C">
        <w:t xml:space="preserve"> (unity)</w:t>
      </w:r>
      <w:r w:rsidR="003712A6" w:rsidRPr="00D2381C">
        <w:t>, wero</w:t>
      </w:r>
      <w:r w:rsidR="00267119" w:rsidRPr="00D2381C">
        <w:t xml:space="preserve"> (challenge</w:t>
      </w:r>
      <w:r w:rsidR="004056B5" w:rsidRPr="00D2381C">
        <w:t>)</w:t>
      </w:r>
      <w:r w:rsidR="003712A6" w:rsidRPr="00D2381C">
        <w:t xml:space="preserve">, </w:t>
      </w:r>
      <w:r w:rsidR="003E3C35" w:rsidRPr="00D2381C">
        <w:t xml:space="preserve">and </w:t>
      </w:r>
      <w:r w:rsidR="005823C5" w:rsidRPr="00D2381C">
        <w:t xml:space="preserve">he </w:t>
      </w:r>
      <w:proofErr w:type="spellStart"/>
      <w:r w:rsidR="005823C5" w:rsidRPr="00D2381C">
        <w:t>koha</w:t>
      </w:r>
      <w:proofErr w:type="spellEnd"/>
      <w:r w:rsidR="005823C5" w:rsidRPr="00D2381C">
        <w:t xml:space="preserve"> </w:t>
      </w:r>
      <w:proofErr w:type="spellStart"/>
      <w:r w:rsidR="005823C5" w:rsidRPr="00D2381C">
        <w:t>mō</w:t>
      </w:r>
      <w:proofErr w:type="spellEnd"/>
      <w:r w:rsidR="005823C5" w:rsidRPr="00D2381C">
        <w:t xml:space="preserve"> </w:t>
      </w:r>
      <w:proofErr w:type="spellStart"/>
      <w:r w:rsidR="005823C5" w:rsidRPr="00D2381C">
        <w:t>te</w:t>
      </w:r>
      <w:proofErr w:type="spellEnd"/>
      <w:r w:rsidR="005823C5" w:rsidRPr="00D2381C">
        <w:t xml:space="preserve"> iwi Māori </w:t>
      </w:r>
      <w:r w:rsidR="004D531A" w:rsidRPr="00D2381C">
        <w:t>(benefit for Māori)</w:t>
      </w:r>
      <w:r w:rsidR="003E3C35" w:rsidRPr="00D2381C">
        <w:t xml:space="preserve">. </w:t>
      </w:r>
      <w:proofErr w:type="spellStart"/>
      <w:r w:rsidR="007620F4" w:rsidRPr="00D2381C">
        <w:t>Ngā</w:t>
      </w:r>
      <w:proofErr w:type="spellEnd"/>
      <w:r w:rsidR="007620F4" w:rsidRPr="00D2381C">
        <w:t xml:space="preserve"> Wai Rerekē</w:t>
      </w:r>
      <w:r w:rsidR="00B73E2F" w:rsidRPr="00D2381C">
        <w:t xml:space="preserve"> </w:t>
      </w:r>
      <w:r w:rsidR="005F3BC0" w:rsidRPr="00D2381C">
        <w:t>is a model of two streams coming together to form a river, reflecting</w:t>
      </w:r>
      <w:r w:rsidR="00F13744" w:rsidRPr="00D2381C">
        <w:t xml:space="preserve"> </w:t>
      </w:r>
      <w:r w:rsidR="003D2718" w:rsidRPr="00D2381C">
        <w:t xml:space="preserve">the relationship between </w:t>
      </w:r>
      <w:r w:rsidR="0070429C" w:rsidRPr="00D2381C">
        <w:t>Māori and non-Māori. The model</w:t>
      </w:r>
      <w:r w:rsidR="005F3BC0" w:rsidRPr="00D2381C">
        <w:t xml:space="preserve"> </w:t>
      </w:r>
      <w:r w:rsidR="003D2718" w:rsidRPr="00D2381C">
        <w:t>emphasises</w:t>
      </w:r>
      <w:r w:rsidR="007F2F3C" w:rsidRPr="00D2381C">
        <w:t xml:space="preserve"> the </w:t>
      </w:r>
      <w:r w:rsidR="003D2718" w:rsidRPr="00D2381C">
        <w:t>importance</w:t>
      </w:r>
      <w:r w:rsidR="007F2F3C" w:rsidRPr="00D2381C">
        <w:t xml:space="preserve"> of</w:t>
      </w:r>
      <w:r w:rsidR="00B73E2F" w:rsidRPr="00D2381C">
        <w:t xml:space="preserve"> th</w:t>
      </w:r>
      <w:r w:rsidR="003D2718" w:rsidRPr="00D2381C">
        <w:t>is</w:t>
      </w:r>
      <w:r w:rsidR="00B73E2F" w:rsidRPr="00D2381C">
        <w:t xml:space="preserve"> relationship</w:t>
      </w:r>
      <w:r w:rsidR="005C2233" w:rsidRPr="00D2381C">
        <w:t xml:space="preserve"> between research partners</w:t>
      </w:r>
      <w:r w:rsidR="00BB1F3F" w:rsidRPr="00D2381C">
        <w:t xml:space="preserve"> </w:t>
      </w:r>
      <w:r w:rsidR="00B07037" w:rsidRPr="00D2381C">
        <w:t>over</w:t>
      </w:r>
      <w:r w:rsidR="007F2F3C" w:rsidRPr="00D2381C">
        <w:t xml:space="preserve"> </w:t>
      </w:r>
      <w:r w:rsidR="0070429C" w:rsidRPr="00D2381C">
        <w:t>th</w:t>
      </w:r>
      <w:r w:rsidR="00BB1F3F" w:rsidRPr="00D2381C">
        <w:t>e</w:t>
      </w:r>
      <w:r w:rsidR="007F2F3C" w:rsidRPr="00D2381C">
        <w:t xml:space="preserve"> research project</w:t>
      </w:r>
      <w:r w:rsidR="0069692F" w:rsidRPr="00D2381C">
        <w:t xml:space="preserve">. </w:t>
      </w:r>
      <w:r w:rsidR="00401832" w:rsidRPr="00D2381C">
        <w:t>It</w:t>
      </w:r>
      <w:r w:rsidR="00902C82" w:rsidRPr="00D2381C">
        <w:t xml:space="preserve"> </w:t>
      </w:r>
      <w:r w:rsidR="00A85587" w:rsidRPr="00D2381C">
        <w:t>highlights</w:t>
      </w:r>
      <w:r w:rsidR="00383CAA" w:rsidRPr="00D2381C">
        <w:t xml:space="preserve"> the</w:t>
      </w:r>
      <w:r w:rsidR="0069692F" w:rsidRPr="00D2381C">
        <w:t xml:space="preserve"> ne</w:t>
      </w:r>
      <w:r w:rsidR="00383CAA" w:rsidRPr="00D2381C">
        <w:t>cessity of</w:t>
      </w:r>
      <w:r w:rsidR="0069692F" w:rsidRPr="00D2381C">
        <w:t xml:space="preserve"> beneficial outcomes for Māori</w:t>
      </w:r>
      <w:r w:rsidR="00902C82" w:rsidRPr="00D2381C">
        <w:t>,</w:t>
      </w:r>
      <w:r w:rsidR="00383CAA" w:rsidRPr="00D2381C">
        <w:t xml:space="preserve"> </w:t>
      </w:r>
      <w:r w:rsidR="00401832" w:rsidRPr="00D2381C">
        <w:t xml:space="preserve">discusses the </w:t>
      </w:r>
      <w:r w:rsidR="005F3BC0" w:rsidRPr="00D2381C">
        <w:t>challenges that commonly present</w:t>
      </w:r>
      <w:r w:rsidR="00902C82" w:rsidRPr="00D2381C">
        <w:t>,</w:t>
      </w:r>
      <w:r w:rsidR="005F3BC0" w:rsidRPr="00D2381C">
        <w:t xml:space="preserve"> </w:t>
      </w:r>
      <w:r w:rsidR="00D65D0F" w:rsidRPr="00D2381C">
        <w:t xml:space="preserve">and </w:t>
      </w:r>
      <w:r w:rsidR="0041262D" w:rsidRPr="00D2381C">
        <w:t xml:space="preserve">describes actions </w:t>
      </w:r>
      <w:r w:rsidR="00D65D0F" w:rsidRPr="00D2381C">
        <w:t>that can facilitate strong</w:t>
      </w:r>
      <w:r w:rsidR="0041262D" w:rsidRPr="00D2381C">
        <w:t>er</w:t>
      </w:r>
      <w:r w:rsidR="00D65D0F" w:rsidRPr="00D2381C">
        <w:t xml:space="preserve"> relationships</w:t>
      </w:r>
      <w:r w:rsidR="002C3D64" w:rsidRPr="00D2381C">
        <w:t xml:space="preserve">. </w:t>
      </w:r>
      <w:r w:rsidR="006F68F5" w:rsidRPr="00D2381C">
        <w:t>At the conclusion, w</w:t>
      </w:r>
      <w:r w:rsidR="002C3D64" w:rsidRPr="00D2381C">
        <w:t>e present recommendations</w:t>
      </w:r>
      <w:r w:rsidR="006F68F5" w:rsidRPr="00D2381C">
        <w:t xml:space="preserve"> for individual</w:t>
      </w:r>
      <w:r w:rsidR="0041262D" w:rsidRPr="00D2381C">
        <w:t>s a</w:t>
      </w:r>
      <w:r w:rsidR="006F68F5" w:rsidRPr="00D2381C">
        <w:t xml:space="preserve">nd </w:t>
      </w:r>
      <w:r w:rsidR="0041262D" w:rsidRPr="00D2381C">
        <w:t xml:space="preserve">institutions </w:t>
      </w:r>
      <w:r w:rsidR="00C74285" w:rsidRPr="00D2381C">
        <w:t>to facilitate</w:t>
      </w:r>
      <w:r w:rsidR="000C1619" w:rsidRPr="00D2381C">
        <w:t xml:space="preserve"> </w:t>
      </w:r>
      <w:r w:rsidR="00003C3D" w:rsidRPr="00D2381C">
        <w:t xml:space="preserve">Māori-centred research </w:t>
      </w:r>
      <w:r w:rsidR="00883FAA" w:rsidRPr="00D2381C">
        <w:t xml:space="preserve">in a way that promotes </w:t>
      </w:r>
      <w:r w:rsidR="00003C3D" w:rsidRPr="00D2381C">
        <w:t>meaningful outcome</w:t>
      </w:r>
      <w:r w:rsidR="00883FAA" w:rsidRPr="00D2381C">
        <w:t>s</w:t>
      </w:r>
      <w:r w:rsidR="00003C3D" w:rsidRPr="00D2381C">
        <w:t xml:space="preserve"> for whānau Māori.</w:t>
      </w:r>
    </w:p>
    <w:p w14:paraId="55A256D2" w14:textId="77777777" w:rsidR="00964719" w:rsidRPr="00D2381C" w:rsidRDefault="00964719" w:rsidP="00964719"/>
    <w:p w14:paraId="2AAEB92B" w14:textId="0D60CBCA" w:rsidR="00A56665" w:rsidRPr="00D2381C" w:rsidRDefault="00F26162" w:rsidP="00397717">
      <w:pPr>
        <w:pStyle w:val="Heading1"/>
      </w:pPr>
      <w:r w:rsidRPr="00D2381C">
        <w:t>Keywords</w:t>
      </w:r>
    </w:p>
    <w:p w14:paraId="5D2B4EC9" w14:textId="3495BB9A" w:rsidR="00AD789C" w:rsidRPr="00D2381C" w:rsidRDefault="00046E1F" w:rsidP="007A3891">
      <w:r w:rsidRPr="00D2381C">
        <w:t>Māori-centred research</w:t>
      </w:r>
      <w:r w:rsidR="007A3891" w:rsidRPr="00D2381C">
        <w:t>;</w:t>
      </w:r>
      <w:r w:rsidRPr="00D2381C">
        <w:t xml:space="preserve"> </w:t>
      </w:r>
      <w:r w:rsidR="0055069A" w:rsidRPr="00D2381C">
        <w:t xml:space="preserve">health </w:t>
      </w:r>
      <w:r w:rsidRPr="00D2381C">
        <w:t>equity</w:t>
      </w:r>
      <w:r w:rsidR="007A3891" w:rsidRPr="00D2381C">
        <w:t>;</w:t>
      </w:r>
      <w:r w:rsidRPr="00D2381C">
        <w:t xml:space="preserve"> </w:t>
      </w:r>
      <w:r w:rsidR="0055069A" w:rsidRPr="00D2381C">
        <w:t xml:space="preserve">partnership; </w:t>
      </w:r>
      <w:r w:rsidR="002A1AA7" w:rsidRPr="00D2381C">
        <w:t>academia; qualitative analysis</w:t>
      </w:r>
      <w:r w:rsidR="00AD789C" w:rsidRPr="00D2381C">
        <w:br w:type="page"/>
      </w:r>
    </w:p>
    <w:p w14:paraId="1EA1B5AC" w14:textId="1F716B3A" w:rsidR="009E6ABD" w:rsidRPr="00D2381C" w:rsidRDefault="009E6ABD" w:rsidP="004A268F">
      <w:pPr>
        <w:pStyle w:val="Heading1"/>
      </w:pPr>
      <w:r w:rsidRPr="00D2381C">
        <w:lastRenderedPageBreak/>
        <w:t>Introduction</w:t>
      </w:r>
    </w:p>
    <w:p w14:paraId="06EAE7E8" w14:textId="0131747A" w:rsidR="00270728" w:rsidRPr="00D2381C" w:rsidRDefault="006F17B1" w:rsidP="006F17B1">
      <w:r w:rsidRPr="00D2381C">
        <w:t>Māori-centred research is defined as research that is undertaken with Māori participants or communities but is led, co-led, or has a strong involvement of non-Māori researchers</w:t>
      </w:r>
      <w:r w:rsidR="0057000F" w:rsidRPr="00D2381C">
        <w:t xml:space="preserve"> </w:t>
      </w:r>
      <w:r w:rsidR="001F6A76" w:rsidRPr="00D2381C">
        <w:fldChar w:fldCharType="begin"/>
      </w:r>
      <w:r w:rsidR="001F6A76" w:rsidRPr="00D2381C">
        <w:instrText xml:space="preserve"> ADDIN EN.CITE &lt;EndNote&gt;&lt;Cite&gt;&lt;Author&gt;Hudson&lt;/Author&gt;&lt;Year&gt;2012&lt;/Year&gt;&lt;RecNum&gt;4798&lt;/RecNum&gt;&lt;DisplayText&gt;(Hudson et al. 2012)&lt;/DisplayText&gt;&lt;record&gt;&lt;rec-number&gt;4798&lt;/rec-number&gt;&lt;foreign-keys&gt;&lt;key app="EN" db-id="fd29tadx4t9t57eewtq5ft07tdtz0zvapwd9" timestamp="1719197844"&gt;4798&lt;/key&gt;&lt;/foreign-keys&gt;&lt;ref-type name="Journal Article"&gt;17&lt;/ref-type&gt;&lt;contributors&gt;&lt;authors&gt;&lt;author&gt;Hudson, M.&lt;/author&gt;&lt;author&gt;Roberts, M.&lt;/author&gt;&lt;author&gt;Smith, L.&lt;/author&gt;&lt;author&gt;Tiakiwai, S.-J.&lt;/author&gt;&lt;author&gt;Hemi, M.&lt;/author&gt;&lt;/authors&gt;&lt;/contributors&gt;&lt;titles&gt;&lt;title&gt;The art of dialogue with indigenous communities in the new biotechnology world&lt;/title&gt;&lt;secondary-title&gt;New Genetics and Society&lt;/secondary-title&gt;&lt;/titles&gt;&lt;periodical&gt;&lt;full-title&gt;New Genetics and Society&lt;/full-title&gt;&lt;/periodical&gt;&lt;pages&gt;11-24&lt;/pages&gt;&lt;volume&gt;31&lt;/volume&gt;&lt;number&gt;1&lt;/number&gt;&lt;dates&gt;&lt;year&gt;2012&lt;/year&gt;&lt;pub-dates&gt;&lt;date&gt;2012/03/01&lt;/date&gt;&lt;/pub-dates&gt;&lt;/dates&gt;&lt;publisher&gt;Routledge&lt;/publisher&gt;&lt;isbn&gt;1463-6778&lt;/isbn&gt;&lt;urls&gt;&lt;related-urls&gt;&lt;url&gt;https://doi.org/10.1080/14636778.2011.597979&lt;/url&gt;&lt;/related-urls&gt;&lt;/urls&gt;&lt;electronic-resource-num&gt;10.1080/14636778.2011.597979&lt;/electronic-resource-num&gt;&lt;/record&gt;&lt;/Cite&gt;&lt;/EndNote&gt;</w:instrText>
      </w:r>
      <w:r w:rsidR="001F6A76" w:rsidRPr="00D2381C">
        <w:fldChar w:fldCharType="separate"/>
      </w:r>
      <w:r w:rsidR="001F6A76" w:rsidRPr="00D2381C">
        <w:rPr>
          <w:noProof/>
        </w:rPr>
        <w:t>(Hudson et al. 2012)</w:t>
      </w:r>
      <w:r w:rsidR="001F6A76" w:rsidRPr="00D2381C">
        <w:fldChar w:fldCharType="end"/>
      </w:r>
      <w:r w:rsidRPr="00D2381C">
        <w:t xml:space="preserve">. </w:t>
      </w:r>
      <w:r w:rsidR="005D7A89" w:rsidRPr="00D2381C">
        <w:t>It</w:t>
      </w:r>
      <w:r w:rsidRPr="00D2381C">
        <w:t xml:space="preserve"> involves Māori and non-Māori researchers working in partnership, </w:t>
      </w:r>
      <w:r w:rsidR="005D7A89" w:rsidRPr="00D2381C">
        <w:t xml:space="preserve">thereby </w:t>
      </w:r>
      <w:r w:rsidRPr="00D2381C">
        <w:t>bringing together expertise across cultures</w:t>
      </w:r>
      <w:r w:rsidR="00DF5669" w:rsidRPr="00D2381C">
        <w:t xml:space="preserve"> and worldviews</w:t>
      </w:r>
      <w:r w:rsidRPr="00D2381C">
        <w:t xml:space="preserve">. </w:t>
      </w:r>
      <w:r w:rsidR="00FE6CAD" w:rsidRPr="00D2381C">
        <w:t>Both criti</w:t>
      </w:r>
      <w:r w:rsidR="009D3995" w:rsidRPr="00D2381C">
        <w:t xml:space="preserve">cisms of and support for </w:t>
      </w:r>
      <w:r w:rsidR="002B3723" w:rsidRPr="00D2381C">
        <w:t xml:space="preserve">the involvement of non-Māori </w:t>
      </w:r>
      <w:r w:rsidR="00416825" w:rsidRPr="00D2381C">
        <w:t xml:space="preserve">in </w:t>
      </w:r>
      <w:r w:rsidRPr="00D2381C">
        <w:t>research with Māori communities</w:t>
      </w:r>
      <w:r w:rsidR="00416825" w:rsidRPr="00D2381C">
        <w:t xml:space="preserve"> have been raised and discussed</w:t>
      </w:r>
      <w:r w:rsidR="0067044E" w:rsidRPr="00D2381C">
        <w:t xml:space="preserve"> </w:t>
      </w:r>
      <w:r w:rsidR="001F6A76" w:rsidRPr="00D2381C">
        <w:fldChar w:fldCharType="begin">
          <w:fldData xml:space="preserve">PEVuZE5vdGU+PENpdGU+PEF1dGhvcj5TbWl0aDwvQXV0aG9yPjxZZWFyPjIwMTI8L1llYXI+PFJl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</w:fldData>
        </w:fldChar>
      </w:r>
      <w:r w:rsidR="001F6A76" w:rsidRPr="00D2381C">
        <w:instrText xml:space="preserve"> ADDIN EN.CITE </w:instrText>
      </w:r>
      <w:r w:rsidR="001F6A76" w:rsidRPr="00D2381C">
        <w:fldChar w:fldCharType="begin">
          <w:fldData xml:space="preserve">PEVuZE5vdGU+PENpdGU+PEF1dGhvcj5TbWl0aDwvQXV0aG9yPjxZZWFyPjIwMTI8L1llYXI+PFJl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arnes 2000; Bishop 1995; Curtis 2016; Hudson et al. 2010; Smith 2012; Tolich 2002)</w:t>
      </w:r>
      <w:r w:rsidR="001F6A76" w:rsidRPr="00D2381C">
        <w:fldChar w:fldCharType="end"/>
      </w:r>
      <w:r w:rsidRPr="00D2381C">
        <w:t>.</w:t>
      </w:r>
      <w:r w:rsidR="005F5DB5" w:rsidRPr="00D2381C">
        <w:t xml:space="preserve"> While </w:t>
      </w:r>
      <w:r w:rsidR="00D65784" w:rsidRPr="00D2381C">
        <w:t>K</w:t>
      </w:r>
      <w:r w:rsidR="005F5DB5" w:rsidRPr="00D2381C">
        <w:t xml:space="preserve">aupapa Māori </w:t>
      </w:r>
      <w:r w:rsidR="000C018A" w:rsidRPr="00D2381C">
        <w:t xml:space="preserve">methodologies are prioritised </w:t>
      </w:r>
      <w:r w:rsidR="002A01B8" w:rsidRPr="00D2381C">
        <w:t xml:space="preserve">for research with Māori </w:t>
      </w:r>
      <w:r w:rsidR="001F6A76" w:rsidRPr="00D2381C">
        <w:fldChar w:fldCharType="begin">
          <w:fldData xml:space="preserve">PEVuZE5vdGU+PENpdGU+PEF1dGhvcj5CYXJuZXM8L0F1dGhvcj48WWVhcj4yMDAwPC9ZZWFyPjxS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</w:fldData>
        </w:fldChar>
      </w:r>
      <w:r w:rsidR="001F6A76" w:rsidRPr="00D2381C">
        <w:instrText xml:space="preserve"> ADDIN EN.CITE </w:instrText>
      </w:r>
      <w:r w:rsidR="001F6A76" w:rsidRPr="00D2381C">
        <w:fldChar w:fldCharType="begin">
          <w:fldData xml:space="preserve">PEVuZE5vdGU+PENpdGU+PEF1dGhvcj5CYXJuZXM8L0F1dGhvcj48WWVhcj4yMDAwPC9ZZWFyPjxS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arnes 2000; Curtis 2016; Smith 2012; Walker et al. 2006)</w:t>
      </w:r>
      <w:r w:rsidR="001F6A76" w:rsidRPr="00D2381C">
        <w:fldChar w:fldCharType="end"/>
      </w:r>
      <w:r w:rsidR="002A01B8" w:rsidRPr="00D2381C">
        <w:t>, i</w:t>
      </w:r>
      <w:r w:rsidR="0013389D" w:rsidRPr="00D2381C">
        <w:t>n practice</w:t>
      </w:r>
      <w:r w:rsidR="002F55AC" w:rsidRPr="00D2381C">
        <w:t>,</w:t>
      </w:r>
      <w:r w:rsidRPr="00D2381C">
        <w:t xml:space="preserve"> there are </w:t>
      </w:r>
      <w:r w:rsidR="004071EF" w:rsidRPr="00D2381C">
        <w:t>too few</w:t>
      </w:r>
      <w:r w:rsidRPr="00D2381C">
        <w:t xml:space="preserve"> Māori researchers to </w:t>
      </w:r>
      <w:r w:rsidR="00EA3ABC" w:rsidRPr="00D2381C">
        <w:t>respond to the needs of Māori communities</w:t>
      </w:r>
      <w:r w:rsidRPr="00D2381C">
        <w:t>.</w:t>
      </w:r>
      <w:r w:rsidR="00523B64" w:rsidRPr="00D2381C">
        <w:t xml:space="preserve"> </w:t>
      </w:r>
      <w:r w:rsidR="005008BB" w:rsidRPr="00D2381C">
        <w:t xml:space="preserve">In 2023, only 8% </w:t>
      </w:r>
      <w:r w:rsidR="00C01250" w:rsidRPr="00D2381C">
        <w:t xml:space="preserve">of academic and research staff </w:t>
      </w:r>
      <w:r w:rsidR="00B70453" w:rsidRPr="00D2381C">
        <w:t xml:space="preserve">employed </w:t>
      </w:r>
      <w:r w:rsidR="00C01250" w:rsidRPr="00D2381C">
        <w:t xml:space="preserve">at universities in Aotearoa were Māori </w:t>
      </w:r>
      <w:r w:rsidR="001F6A76" w:rsidRPr="00D2381C">
        <w:fldChar w:fldCharType="begin"/>
      </w:r>
      <w:r w:rsidR="001F6A76" w:rsidRPr="00D2381C">
        <w:instrText xml:space="preserve"> ADDIN EN.CITE &lt;EndNote&gt;&lt;Cite&gt;&lt;Author&gt;Education&lt;/Author&gt;&lt;Year&gt;2024&lt;/Year&gt;&lt;RecNum&gt;4833&lt;/RecNum&gt;&lt;DisplayText&gt;(Education 2024)&lt;/DisplayText&gt;&lt;record&gt;&lt;rec-number&gt;4833&lt;/rec-number&gt;&lt;foreign-keys&gt;&lt;key app="EN" db-id="fd29tadx4t9t57eewtq5ft07tdtz0zvapwd9" timestamp="1738253501"&gt;4833&lt;/key&gt;&lt;/foreign-keys&gt;&lt;ref-type name="Web Page"&gt;12&lt;/ref-type&gt;&lt;contributors&gt;&lt;authors&gt;&lt;author&gt;Ministry of Education&lt;/author&gt;&lt;/authors&gt;&lt;/contributors&gt;&lt;titles&gt;&lt;title&gt;Tertiary resourcing&lt;/title&gt;&lt;/titles&gt;&lt;volume&gt;2024&lt;/volume&gt;&lt;dates&gt;&lt;year&gt;2024&lt;/year&gt;&lt;/dates&gt;&lt;urls&gt;&lt;related-urls&gt;&lt;url&gt;https://www.educationcounts.govt.nz/statistics/resources&lt;/url&gt;&lt;/related-urls&gt;&lt;/urls&gt;&lt;/record&gt;&lt;/Cite&gt;&lt;/EndNote&gt;</w:instrText>
      </w:r>
      <w:r w:rsidR="001F6A76" w:rsidRPr="00D2381C">
        <w:fldChar w:fldCharType="separate"/>
      </w:r>
      <w:r w:rsidR="001F6A76" w:rsidRPr="00D2381C">
        <w:rPr>
          <w:noProof/>
        </w:rPr>
        <w:t>(Ministry of Education 2024)</w:t>
      </w:r>
      <w:r w:rsidR="001F6A76" w:rsidRPr="00D2381C">
        <w:fldChar w:fldCharType="end"/>
      </w:r>
      <w:r w:rsidR="00C01250" w:rsidRPr="00D2381C">
        <w:t xml:space="preserve">. </w:t>
      </w:r>
      <w:r w:rsidR="00270728" w:rsidRPr="00D2381C">
        <w:t xml:space="preserve">Structural racism, a lack of cultural safety within </w:t>
      </w:r>
      <w:r w:rsidR="009F6B6B" w:rsidRPr="00D2381C">
        <w:t xml:space="preserve">the </w:t>
      </w:r>
      <w:r w:rsidR="00270728" w:rsidRPr="00D2381C">
        <w:t xml:space="preserve">workplace, and the failure to </w:t>
      </w:r>
      <w:r w:rsidR="0075740F" w:rsidRPr="00D2381C">
        <w:t xml:space="preserve">value </w:t>
      </w:r>
      <w:proofErr w:type="spellStart"/>
      <w:r w:rsidR="00BA065F" w:rsidRPr="00D2381C">
        <w:t>mātauranga</w:t>
      </w:r>
      <w:proofErr w:type="spellEnd"/>
      <w:r w:rsidR="00BA065F" w:rsidRPr="00D2381C">
        <w:t xml:space="preserve"> Māori </w:t>
      </w:r>
      <w:r w:rsidR="009973D1" w:rsidRPr="00D2381C">
        <w:t xml:space="preserve">(Māori knowledge) </w:t>
      </w:r>
      <w:r w:rsidR="00BA065F" w:rsidRPr="00D2381C">
        <w:t>and</w:t>
      </w:r>
      <w:r w:rsidR="009F6B6B" w:rsidRPr="00D2381C">
        <w:t xml:space="preserve"> </w:t>
      </w:r>
      <w:proofErr w:type="spellStart"/>
      <w:r w:rsidR="00970889" w:rsidRPr="00D2381C">
        <w:t>whakaaro</w:t>
      </w:r>
      <w:proofErr w:type="spellEnd"/>
      <w:r w:rsidR="00970889" w:rsidRPr="00D2381C">
        <w:t xml:space="preserve"> </w:t>
      </w:r>
      <w:r w:rsidR="00874D13" w:rsidRPr="00D2381C">
        <w:t xml:space="preserve">Māori </w:t>
      </w:r>
      <w:r w:rsidR="009973D1" w:rsidRPr="00D2381C">
        <w:t xml:space="preserve">(Māori </w:t>
      </w:r>
      <w:r w:rsidR="00B25FCF" w:rsidRPr="00D2381C">
        <w:t xml:space="preserve">thinking) </w:t>
      </w:r>
      <w:r w:rsidR="00270728" w:rsidRPr="00D2381C">
        <w:t xml:space="preserve">likely all contribute to </w:t>
      </w:r>
      <w:r w:rsidR="00A6377B" w:rsidRPr="00D2381C">
        <w:t>this</w:t>
      </w:r>
      <w:r w:rsidR="00270728" w:rsidRPr="00D2381C">
        <w:t xml:space="preserve"> </w:t>
      </w:r>
      <w:r w:rsidR="00341CA0" w:rsidRPr="00D2381C">
        <w:t>under-representation</w:t>
      </w:r>
      <w:r w:rsidR="00270728" w:rsidRPr="00D2381C">
        <w:t xml:space="preserve"> of Māori in </w:t>
      </w:r>
      <w:r w:rsidR="0022454F" w:rsidRPr="00D2381C">
        <w:t xml:space="preserve">our </w:t>
      </w:r>
      <w:r w:rsidR="00270728" w:rsidRPr="00D2381C">
        <w:t>academic institutions</w:t>
      </w:r>
      <w:r w:rsidR="00DC464B" w:rsidRPr="00D2381C">
        <w:t xml:space="preserve"> </w:t>
      </w:r>
      <w:r w:rsidR="001F6A76" w:rsidRPr="00D2381C">
        <w:fldChar w:fldCharType="begin"/>
      </w:r>
      <w:r w:rsidR="001F6A76" w:rsidRPr="00D2381C">
        <w:instrText xml:space="preserve"> ADDIN EN.CITE &lt;EndNote&gt;&lt;Cite&gt;&lt;Author&gt;McAllister&lt;/Author&gt;&lt;Year&gt;2019&lt;/Year&gt;&lt;RecNum&gt;4777&lt;/RecNum&gt;&lt;DisplayText&gt;(McAllister et al. 2019)&lt;/DisplayText&gt;&lt;record&gt;&lt;rec-number&gt;4777&lt;/rec-number&gt;&lt;foreign-keys&gt;&lt;key app="EN" db-id="fd29tadx4t9t57eewtq5ft07tdtz0zvapwd9" timestamp="1707254548"&gt;4777&lt;/key&gt;&lt;/foreign-keys&gt;&lt;ref-type name="Journal Article"&gt;17&lt;/ref-type&gt;&lt;contributors&gt;&lt;authors&gt;&lt;author&gt;McAllister, T. G.&lt;/author&gt;&lt;author&gt;Kidman, J.&lt;/author&gt;&lt;author&gt;Rowley, O.&lt;/author&gt;&lt;author&gt;Theodore, R. F.&lt;/author&gt;&lt;/authors&gt;&lt;/contributors&gt;&lt;titles&gt;&lt;title&gt;&lt;style face="normal" font="default" size="100%"&gt;Why isn&amp;apos;t my professor M&lt;/style&gt;&lt;style face="normal" font="default" charset="238" size="100%"&gt;āori? A snapshot of the academic workforce in New Zealand universities&lt;/style&gt;&lt;/title&gt;&lt;secondary-title&gt;MAI Journal&lt;/secondary-title&gt;&lt;/titles&gt;&lt;periodical&gt;&lt;full-title&gt;MAI Journal&lt;/full-title&gt;&lt;/periodical&gt;&lt;pages&gt;235-249&lt;/pages&gt;&lt;volume&gt;8&lt;/volume&gt;&lt;number&gt;2&lt;/number&gt;&lt;dates&gt;&lt;year&gt;2019&lt;/year&gt;&lt;/dates&gt;&lt;urls&gt;&lt;related-urls&gt;&lt;url&gt;https://www.journal.mai.ac.nz/content/why-isn%E2%80%99t-my-professor-m%C4%81ori-snapshot-academic-workforce-new-zealand-universities&lt;/url&gt;&lt;/related-urls&gt;&lt;/urls&gt;&lt;electronic-resource-num&gt;10.20507/MAIJournal.2019.8.2.10&lt;/electronic-resource-num&gt;&lt;/record&gt;&lt;/Cite&gt;&lt;/EndNote&gt;</w:instrText>
      </w:r>
      <w:r w:rsidR="001F6A76" w:rsidRPr="00D2381C">
        <w:fldChar w:fldCharType="separate"/>
      </w:r>
      <w:r w:rsidR="001F6A76" w:rsidRPr="00D2381C">
        <w:rPr>
          <w:noProof/>
        </w:rPr>
        <w:t>(McAllister et al. 2019)</w:t>
      </w:r>
      <w:r w:rsidR="001F6A76" w:rsidRPr="00D2381C">
        <w:fldChar w:fldCharType="end"/>
      </w:r>
      <w:r w:rsidR="00270728" w:rsidRPr="00D2381C">
        <w:t>.</w:t>
      </w:r>
    </w:p>
    <w:p w14:paraId="266D0045" w14:textId="7576070A" w:rsidR="006F17B1" w:rsidRPr="00D2381C" w:rsidRDefault="00341CA0" w:rsidP="006F17B1">
      <w:r w:rsidRPr="00D2381C">
        <w:t xml:space="preserve">The </w:t>
      </w:r>
      <w:r w:rsidR="00254A56" w:rsidRPr="00D2381C">
        <w:t>limited number</w:t>
      </w:r>
      <w:r w:rsidR="00FE4123" w:rsidRPr="00D2381C">
        <w:t xml:space="preserve"> </w:t>
      </w:r>
      <w:r w:rsidRPr="00D2381C">
        <w:t xml:space="preserve">of Māori </w:t>
      </w:r>
      <w:r w:rsidR="009D40CE" w:rsidRPr="00D2381C">
        <w:t>researcher</w:t>
      </w:r>
      <w:r w:rsidRPr="00D2381C">
        <w:t>s</w:t>
      </w:r>
      <w:r w:rsidR="006F17B1" w:rsidRPr="00D2381C">
        <w:t xml:space="preserve"> is particularly </w:t>
      </w:r>
      <w:r w:rsidR="008B2EC0" w:rsidRPr="00D2381C">
        <w:t>problematic</w:t>
      </w:r>
      <w:r w:rsidR="006F17B1" w:rsidRPr="00D2381C">
        <w:t xml:space="preserve"> in the health field</w:t>
      </w:r>
      <w:r w:rsidR="00BA79F5" w:rsidRPr="00D2381C">
        <w:t xml:space="preserve"> due to </w:t>
      </w:r>
      <w:r w:rsidR="00EA75A2" w:rsidRPr="00D2381C">
        <w:t xml:space="preserve">the substantial health inequities </w:t>
      </w:r>
      <w:r w:rsidR="00D25D94" w:rsidRPr="00D2381C">
        <w:t>Māori</w:t>
      </w:r>
      <w:r w:rsidR="004D7C03" w:rsidRPr="00D2381C">
        <w:t xml:space="preserve"> face</w:t>
      </w:r>
      <w:r w:rsidR="00456B6E" w:rsidRPr="00D2381C">
        <w:t>. C</w:t>
      </w:r>
      <w:r w:rsidR="000A3368" w:rsidRPr="00D2381C">
        <w:t xml:space="preserve">olonisation </w:t>
      </w:r>
      <w:r w:rsidR="00CF2A2B" w:rsidRPr="00D2381C">
        <w:t xml:space="preserve">has </w:t>
      </w:r>
      <w:r w:rsidR="00E47B4B" w:rsidRPr="00D2381C">
        <w:t>been associated with</w:t>
      </w:r>
      <w:r w:rsidR="00CF2A2B" w:rsidRPr="00D2381C">
        <w:t xml:space="preserve"> </w:t>
      </w:r>
      <w:r w:rsidR="006F17B1" w:rsidRPr="00D2381C">
        <w:t xml:space="preserve">marked health disadvantages for Māori. </w:t>
      </w:r>
      <w:r w:rsidR="007F5BDA" w:rsidRPr="00D2381C">
        <w:t xml:space="preserve">It is well documented that </w:t>
      </w:r>
      <w:r w:rsidR="006E239A" w:rsidRPr="00D2381C">
        <w:t>Māori</w:t>
      </w:r>
      <w:r w:rsidR="00D83B85" w:rsidRPr="00D2381C">
        <w:t xml:space="preserve"> are disproportionately represented </w:t>
      </w:r>
      <w:r w:rsidR="009942AC" w:rsidRPr="00D2381C">
        <w:t xml:space="preserve">in </w:t>
      </w:r>
      <w:r w:rsidR="00F64163" w:rsidRPr="00D2381C">
        <w:t>many</w:t>
      </w:r>
      <w:r w:rsidR="009942AC" w:rsidRPr="00D2381C">
        <w:t xml:space="preserve"> health condition</w:t>
      </w:r>
      <w:r w:rsidR="00A7187D" w:rsidRPr="00D2381C">
        <w:t>s</w:t>
      </w:r>
      <w:r w:rsidR="009C7F0C" w:rsidRPr="00D2381C">
        <w:t xml:space="preserve"> </w:t>
      </w:r>
      <w:r w:rsidR="001F6A76" w:rsidRPr="00D2381C">
        <w:fldChar w:fldCharType="begin"/>
      </w:r>
      <w:r w:rsidR="001F6A76" w:rsidRPr="00D2381C">
        <w:instrText xml:space="preserve"> ADDIN EN.CITE &lt;EndNote&gt;&lt;Cite&gt;&lt;Author&gt;Health&lt;/Author&gt;&lt;Year&gt;2015&lt;/Year&gt;&lt;RecNum&gt;4786&lt;/RecNum&gt;&lt;DisplayText&gt;(Gurney et al. 2020; Health 2015)&lt;/DisplayText&gt;&lt;record&gt;&lt;rec-number&gt;4786&lt;/rec-number&gt;&lt;foreign-keys&gt;&lt;key app="EN" db-id="fd29tadx4t9t57eewtq5ft07tdtz0zvapwd9" timestamp="1715224387"&gt;4786&lt;/key&gt;&lt;/foreign-keys&gt;&lt;ref-type name="Report"&gt;27&lt;/ref-type&gt;&lt;contributors&gt;&lt;authors&gt;&lt;author&gt;Ministry of Health&lt;/author&gt;&lt;/authors&gt;&lt;tertiary-authors&gt;&lt;author&gt;Ministry of Health&lt;/author&gt;&lt;/tertiary-authors&gt;&lt;/contributors&gt;&lt;titles&gt;&lt;title&gt;&lt;style face="normal" font="default" size="100%"&gt;Tatau Kahukura: M&lt;/style&gt;&lt;style face="normal" font="default" charset="238" size="100%"&gt;āori Health Chart Book 2015 (3rd edition)&lt;/style&gt;&lt;/title&gt;&lt;/titles&gt;&lt;dates&gt;&lt;year&gt;2015&lt;/year&gt;&lt;/dates&gt;&lt;pub-location&gt;Wellington&lt;/pub-location&gt;&lt;urls&gt;&lt;/urls&gt;&lt;/record&gt;&lt;/Cite&gt;&lt;Cite&gt;&lt;Author&gt;Gurney&lt;/Author&gt;&lt;Year&gt;2020&lt;/Year&gt;&lt;RecNum&gt;4787&lt;/RecNum&gt;&lt;record&gt;&lt;rec-number&gt;4787&lt;/rec-number&gt;&lt;foreign-keys&gt;&lt;key app="EN" db-id="fd29tadx4t9t57eewtq5ft07tdtz0zvapwd9" timestamp="1715224902"&gt;4787&lt;/key&gt;&lt;/foreign-keys&gt;&lt;ref-type name="Journal Article"&gt;17&lt;/ref-type&gt;&lt;contributors&gt;&lt;authors&gt;&lt;author&gt;Gurney, Jason&lt;/author&gt;&lt;author&gt;Stanley, James&lt;/author&gt;&lt;author&gt;Sarfati, Diana&lt;/author&gt;&lt;/authors&gt;&lt;/contributors&gt;&lt;titles&gt;&lt;title&gt;The inequity of morbidity: Disparities in the prevalence of morbidity between ethnic groups in New Zealand&lt;/title&gt;&lt;secondary-title&gt;Journal of Comorbidity&lt;/secondary-title&gt;&lt;/titles&gt;&lt;periodical&gt;&lt;full-title&gt;Journal of Comorbidity&lt;/full-title&gt;&lt;/periodical&gt;&lt;pages&gt;2235042X20971168&lt;/pages&gt;&lt;volume&gt;10&lt;/volume&gt;&lt;keywords&gt;&lt;keyword&gt;Morbidity,comorbidity,ethnicity,Māori&lt;/keyword&gt;&lt;/keywords&gt;&lt;dates&gt;&lt;year&gt;2020&lt;/year&gt;&lt;/dates&gt;&lt;accession-num&gt;33224894&lt;/accession-num&gt;&lt;urls&gt;&lt;related-urls&gt;&lt;url&gt;https://journals.sagepub.com/doi/abs/10.1177/2235042X20971168&lt;/url&gt;&lt;/related-urls&gt;&lt;/urls&gt;&lt;electronic-resource-num&gt;10.1177/2235042x20971168&lt;/electronic-resource-num&gt;&lt;/record&gt;&lt;/Cite&gt;&lt;/EndNote&gt;</w:instrText>
      </w:r>
      <w:r w:rsidR="001F6A76" w:rsidRPr="00D2381C">
        <w:fldChar w:fldCharType="separate"/>
      </w:r>
      <w:r w:rsidR="001F6A76" w:rsidRPr="00D2381C">
        <w:rPr>
          <w:noProof/>
        </w:rPr>
        <w:t xml:space="preserve">(Gurney et al. 2020; </w:t>
      </w:r>
      <w:r w:rsidR="005653C5" w:rsidRPr="00D2381C">
        <w:rPr>
          <w:noProof/>
        </w:rPr>
        <w:t xml:space="preserve">Ministry of </w:t>
      </w:r>
      <w:r w:rsidR="001F6A76" w:rsidRPr="00D2381C">
        <w:rPr>
          <w:noProof/>
        </w:rPr>
        <w:t>Health 2015)</w:t>
      </w:r>
      <w:r w:rsidR="001F6A76" w:rsidRPr="00D2381C">
        <w:fldChar w:fldCharType="end"/>
      </w:r>
      <w:r w:rsidR="009942AC" w:rsidRPr="00D2381C">
        <w:t>,</w:t>
      </w:r>
      <w:r w:rsidR="006E239A" w:rsidRPr="00D2381C">
        <w:t xml:space="preserve"> </w:t>
      </w:r>
      <w:r w:rsidR="00DE3C7E" w:rsidRPr="00D2381C">
        <w:t xml:space="preserve">have </w:t>
      </w:r>
      <w:r w:rsidR="00155E4B" w:rsidRPr="00D2381C">
        <w:t>greater</w:t>
      </w:r>
      <w:r w:rsidR="0050455A" w:rsidRPr="00D2381C">
        <w:t xml:space="preserve"> </w:t>
      </w:r>
      <w:r w:rsidR="007035CF" w:rsidRPr="00D2381C">
        <w:t>difficult</w:t>
      </w:r>
      <w:r w:rsidR="00155E4B" w:rsidRPr="00D2381C">
        <w:t>y</w:t>
      </w:r>
      <w:r w:rsidR="00DE3C7E" w:rsidRPr="00D2381C">
        <w:t xml:space="preserve"> </w:t>
      </w:r>
      <w:r w:rsidR="00C91837" w:rsidRPr="00D2381C">
        <w:t>access</w:t>
      </w:r>
      <w:r w:rsidR="00155E4B" w:rsidRPr="00D2381C">
        <w:t>ing</w:t>
      </w:r>
      <w:r w:rsidR="00C91837" w:rsidRPr="00D2381C">
        <w:t xml:space="preserve"> healthcare</w:t>
      </w:r>
      <w:r w:rsidR="002801B9" w:rsidRPr="00D2381C">
        <w:t xml:space="preserve"> </w:t>
      </w:r>
      <w:r w:rsidR="001F6A76" w:rsidRPr="00D2381C">
        <w:fldChar w:fldCharType="begin"/>
      </w:r>
      <w:r w:rsidR="001F6A76" w:rsidRPr="00D2381C">
        <w:instrText xml:space="preserve"> ADDIN EN.CITE &lt;EndNote&gt;&lt;Cite&gt;&lt;Author&gt;Commission&lt;/Author&gt;&lt;Year&gt;2019&lt;/Year&gt;&lt;RecNum&gt;4788&lt;/RecNum&gt;&lt;DisplayText&gt;(Commission 2019)&lt;/DisplayText&gt;&lt;record&gt;&lt;rec-number&gt;4788&lt;/rec-number&gt;&lt;foreign-keys&gt;&lt;key app="EN" db-id="fd29tadx4t9t57eewtq5ft07tdtz0zvapwd9" timestamp="1715226203"&gt;4788&lt;/key&gt;&lt;/foreign-keys&gt;&lt;ref-type name="Report"&gt;27&lt;/ref-type&gt;&lt;contributors&gt;&lt;authors&gt;&lt;author&gt;Health Quality &amp;amp; Safety Commission&lt;/author&gt;&lt;/authors&gt;&lt;/contributors&gt;&lt;titles&gt;&lt;title&gt;&lt;style face="normal" font="default" size="100%"&gt;He matapihi ki te kounga o ng&lt;/style&gt;&lt;style face="normal" font="default" charset="238" size="100%"&gt;ā manaakitatanga ā-haoura o Aotearoa 2019. A window on the quality of Aotearoa New Zealand&amp;apos;s health care 2019&lt;/style&gt;&lt;/title&gt;&lt;/titles&gt;&lt;dates&gt;&lt;year&gt;2019&lt;/year&gt;&lt;/dates&gt;&lt;pub-location&gt;Wellington&lt;/pub-location&gt;&lt;urls&gt;&lt;related-urls&gt;&lt;url&gt;www.hqsc.govt.nz&lt;/url&gt;&lt;/related-urls&gt;&lt;/urls&gt;&lt;/record&gt;&lt;/Cite&gt;&lt;/EndNote&gt;</w:instrText>
      </w:r>
      <w:r w:rsidR="001F6A76" w:rsidRPr="00D2381C">
        <w:fldChar w:fldCharType="separate"/>
      </w:r>
      <w:r w:rsidR="001F6A76" w:rsidRPr="00D2381C">
        <w:rPr>
          <w:noProof/>
        </w:rPr>
        <w:t>(</w:t>
      </w:r>
      <w:r w:rsidR="0039671D" w:rsidRPr="00D2381C">
        <w:rPr>
          <w:noProof/>
        </w:rPr>
        <w:t xml:space="preserve">Health &amp; Quality Safety </w:t>
      </w:r>
      <w:r w:rsidR="001F6A76" w:rsidRPr="00D2381C">
        <w:rPr>
          <w:noProof/>
        </w:rPr>
        <w:t>Commission</w:t>
      </w:r>
      <w:r w:rsidR="0039671D" w:rsidRPr="00D2381C">
        <w:rPr>
          <w:noProof/>
        </w:rPr>
        <w:t xml:space="preserve"> [HQSC]</w:t>
      </w:r>
      <w:r w:rsidR="001F6A76" w:rsidRPr="00D2381C">
        <w:rPr>
          <w:noProof/>
        </w:rPr>
        <w:t xml:space="preserve"> 2019)</w:t>
      </w:r>
      <w:r w:rsidR="001F6A76" w:rsidRPr="00D2381C">
        <w:fldChar w:fldCharType="end"/>
      </w:r>
      <w:r w:rsidR="00C91837" w:rsidRPr="00D2381C">
        <w:t xml:space="preserve">, </w:t>
      </w:r>
      <w:r w:rsidR="00FB0949" w:rsidRPr="00D2381C">
        <w:t>commonly</w:t>
      </w:r>
      <w:r w:rsidR="00106CD6" w:rsidRPr="00D2381C">
        <w:t xml:space="preserve"> have </w:t>
      </w:r>
      <w:r w:rsidR="00F55D13" w:rsidRPr="00D2381C">
        <w:t>negative</w:t>
      </w:r>
      <w:r w:rsidR="00A64EFD" w:rsidRPr="00D2381C">
        <w:t xml:space="preserve"> </w:t>
      </w:r>
      <w:r w:rsidR="001709BF" w:rsidRPr="00D2381C">
        <w:t>clinic</w:t>
      </w:r>
      <w:r w:rsidR="00F55D13" w:rsidRPr="00D2381C">
        <w:t>al interactions</w:t>
      </w:r>
      <w:r w:rsidR="006C44D4" w:rsidRPr="00D2381C">
        <w:t xml:space="preserve"> </w:t>
      </w:r>
      <w:r w:rsidR="001F6A76" w:rsidRPr="00D2381C">
        <w:fldChar w:fldCharType="begin">
          <w:fldData xml:space="preserve">PEVuZE5vdGU+PENpdGU+PEF1dGhvcj5HcmFoYW08L0F1dGhvcj48WWVhcj4yMDIwPC9ZZWFyPjxS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</w:fldData>
        </w:fldChar>
      </w:r>
      <w:r w:rsidR="001F6A76" w:rsidRPr="00D2381C">
        <w:instrText xml:space="preserve"> ADDIN EN.CITE </w:instrText>
      </w:r>
      <w:r w:rsidR="001F6A76" w:rsidRPr="00D2381C">
        <w:fldChar w:fldCharType="begin">
          <w:fldData xml:space="preserve">PEVuZE5vdGU+PENpdGU+PEF1dGhvcj5HcmFoYW08L0F1dGhvcj48WWVhcj4yMDIwPC9ZZWFyPjxS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Graham and Masters-Awatere 2020; Jansen et al. 2008)</w:t>
      </w:r>
      <w:r w:rsidR="001F6A76" w:rsidRPr="00D2381C">
        <w:fldChar w:fldCharType="end"/>
      </w:r>
      <w:r w:rsidR="001709BF" w:rsidRPr="00D2381C">
        <w:t xml:space="preserve">, </w:t>
      </w:r>
      <w:r w:rsidR="007035CF" w:rsidRPr="00D2381C">
        <w:t xml:space="preserve">and </w:t>
      </w:r>
      <w:r w:rsidR="00965206" w:rsidRPr="00D2381C">
        <w:t xml:space="preserve">often </w:t>
      </w:r>
      <w:r w:rsidR="00106CD6" w:rsidRPr="00D2381C">
        <w:t xml:space="preserve">receive </w:t>
      </w:r>
      <w:r w:rsidR="0007303B" w:rsidRPr="00D2381C">
        <w:t>inadequate</w:t>
      </w:r>
      <w:r w:rsidR="00B87125" w:rsidRPr="00D2381C">
        <w:t xml:space="preserve"> delivery of treatment</w:t>
      </w:r>
      <w:r w:rsidR="002A4F94" w:rsidRPr="00D2381C">
        <w:t xml:space="preserve"> </w:t>
      </w:r>
      <w:r w:rsidR="001F6A76" w:rsidRPr="00D2381C">
        <w:fldChar w:fldCharType="begin"/>
      </w:r>
      <w:r w:rsidR="001F6A76" w:rsidRPr="00D2381C">
        <w:instrText xml:space="preserve"> ADDIN EN.CITE &lt;EndNote&gt;&lt;Cite&gt;&lt;Author&gt;Commission&lt;/Author&gt;&lt;Year&gt;2019&lt;/Year&gt;&lt;RecNum&gt;4788&lt;/RecNum&gt;&lt;DisplayText&gt;(Commission 2019)&lt;/DisplayText&gt;&lt;record&gt;&lt;rec-number&gt;4788&lt;/rec-number&gt;&lt;foreign-keys&gt;&lt;key app="EN" db-id="fd29tadx4t9t57eewtq5ft07tdtz0zvapwd9" timestamp="1715226203"&gt;4788&lt;/key&gt;&lt;/foreign-keys&gt;&lt;ref-type name="Report"&gt;27&lt;/ref-type&gt;&lt;contributors&gt;&lt;authors&gt;&lt;author&gt;Health Quality &amp;amp; Safety Commission&lt;/author&gt;&lt;/authors&gt;&lt;/contributors&gt;&lt;titles&gt;&lt;title&gt;&lt;style face="normal" font="default" size="100%"&gt;He matapihi ki te kounga o ng&lt;/style&gt;&lt;style face="normal" font="default" charset="238" size="100%"&gt;ā manaakitatanga ā-haoura o Aotearoa 2019. A window on the quality of Aotearoa New Zealand&amp;apos;s health care 2019&lt;/style&gt;&lt;/title&gt;&lt;/titles&gt;&lt;dates&gt;&lt;year&gt;2019&lt;/year&gt;&lt;/dates&gt;&lt;pub-location&gt;Wellington&lt;/pub-location&gt;&lt;urls&gt;&lt;related-urls&gt;&lt;url&gt;www.hqsc.govt.nz&lt;/url&gt;&lt;/related-urls&gt;&lt;/urls&gt;&lt;/record&gt;&lt;/Cite&gt;&lt;/EndNote&gt;</w:instrText>
      </w:r>
      <w:r w:rsidR="001F6A76" w:rsidRPr="00D2381C">
        <w:fldChar w:fldCharType="separate"/>
      </w:r>
      <w:r w:rsidR="001F6A76" w:rsidRPr="00D2381C">
        <w:rPr>
          <w:noProof/>
        </w:rPr>
        <w:t>(</w:t>
      </w:r>
      <w:r w:rsidR="0039671D" w:rsidRPr="00D2381C">
        <w:rPr>
          <w:noProof/>
        </w:rPr>
        <w:t>HQSC</w:t>
      </w:r>
      <w:r w:rsidR="001F6A76" w:rsidRPr="00D2381C">
        <w:rPr>
          <w:noProof/>
        </w:rPr>
        <w:t xml:space="preserve"> 2019)</w:t>
      </w:r>
      <w:r w:rsidR="001F6A76" w:rsidRPr="00D2381C">
        <w:fldChar w:fldCharType="end"/>
      </w:r>
      <w:r w:rsidR="00B87125" w:rsidRPr="00D2381C">
        <w:t xml:space="preserve">. </w:t>
      </w:r>
      <w:r w:rsidR="00ED4E48" w:rsidRPr="00D2381C">
        <w:t>In addition</w:t>
      </w:r>
      <w:r w:rsidR="00B87036" w:rsidRPr="00D2381C">
        <w:t xml:space="preserve">, </w:t>
      </w:r>
      <w:r w:rsidR="00181C3E" w:rsidRPr="00D2381C">
        <w:t xml:space="preserve">Māori </w:t>
      </w:r>
      <w:r w:rsidR="009E7916" w:rsidRPr="00D2381C">
        <w:t>are</w:t>
      </w:r>
      <w:r w:rsidR="00181C3E" w:rsidRPr="00D2381C">
        <w:t xml:space="preserve"> disadvantaged in many of the determinants of health, including those related to housing, income</w:t>
      </w:r>
      <w:r w:rsidR="002C79B1" w:rsidRPr="00D2381C">
        <w:t>, education</w:t>
      </w:r>
      <w:r w:rsidR="00AF37D8" w:rsidRPr="00D2381C">
        <w:t>, and social support</w:t>
      </w:r>
      <w:r w:rsidR="00D879C7" w:rsidRPr="00D2381C">
        <w:t xml:space="preserve"> </w:t>
      </w:r>
      <w:r w:rsidR="001F6A76" w:rsidRPr="00D2381C">
        <w:fldChar w:fldCharType="begin">
          <w:fldData xml:space="preserve">PEVuZE5vdGU+PENpdGU+PEF1dGhvcj5UcmlidW5hbDwvQXV0aG9yPjxZZWFyPjIwMjM8L1llYXI+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</w:fldData>
        </w:fldChar>
      </w:r>
      <w:r w:rsidR="001F6A76" w:rsidRPr="00D2381C">
        <w:instrText xml:space="preserve"> ADDIN EN.CITE </w:instrText>
      </w:r>
      <w:r w:rsidR="001F6A76" w:rsidRPr="00D2381C">
        <w:fldChar w:fldCharType="begin">
          <w:fldData xml:space="preserve">PEVuZE5vdGU+PENpdGU+PEF1dGhvcj5UcmlidW5hbDwvQXV0aG9yPjxZZWFyPjIwMjM8L1llYXI+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 xml:space="preserve">(Curtis et al. 2022; Simpson et al. 2015; </w:t>
      </w:r>
      <w:r w:rsidR="005653C5" w:rsidRPr="00D2381C">
        <w:rPr>
          <w:noProof/>
        </w:rPr>
        <w:t xml:space="preserve">Waitangi </w:t>
      </w:r>
      <w:r w:rsidR="001F6A76" w:rsidRPr="00D2381C">
        <w:rPr>
          <w:noProof/>
        </w:rPr>
        <w:t>Tribunal 2023)</w:t>
      </w:r>
      <w:r w:rsidR="001F6A76" w:rsidRPr="00D2381C">
        <w:fldChar w:fldCharType="end"/>
      </w:r>
      <w:r w:rsidR="00AF37D8" w:rsidRPr="00D2381C">
        <w:t>.</w:t>
      </w:r>
      <w:r w:rsidR="00FE4123" w:rsidRPr="00D2381C">
        <w:t xml:space="preserve"> </w:t>
      </w:r>
      <w:r w:rsidR="00330582" w:rsidRPr="00D2381C">
        <w:t>Mainstream research approaches have proved to be inadequate in</w:t>
      </w:r>
      <w:r w:rsidR="00A817F3" w:rsidRPr="00D2381C">
        <w:t xml:space="preserve"> addre</w:t>
      </w:r>
      <w:r w:rsidR="00F73EEF" w:rsidRPr="00D2381C">
        <w:t>ssing these inequities</w:t>
      </w:r>
      <w:r w:rsidR="00892241" w:rsidRPr="00D2381C">
        <w:t xml:space="preserve">. </w:t>
      </w:r>
      <w:r w:rsidR="00BD760F" w:rsidRPr="00D2381C">
        <w:t>Therefore, g</w:t>
      </w:r>
      <w:r w:rsidR="00892241" w:rsidRPr="00D2381C">
        <w:t xml:space="preserve">iven the noted lack of Māori </w:t>
      </w:r>
      <w:r w:rsidR="00330582" w:rsidRPr="00D2381C">
        <w:t>research</w:t>
      </w:r>
      <w:r w:rsidR="00EB66F6" w:rsidRPr="00D2381C">
        <w:t>er</w:t>
      </w:r>
      <w:r w:rsidR="00892241" w:rsidRPr="00D2381C">
        <w:t xml:space="preserve">s, </w:t>
      </w:r>
      <w:r w:rsidR="004D31E0" w:rsidRPr="00D2381C">
        <w:t xml:space="preserve">the </w:t>
      </w:r>
      <w:r w:rsidR="00940585" w:rsidRPr="00D2381C">
        <w:t>health</w:t>
      </w:r>
      <w:r w:rsidR="004D31E0" w:rsidRPr="00D2381C">
        <w:t xml:space="preserve"> field</w:t>
      </w:r>
      <w:r w:rsidR="00940585" w:rsidRPr="00D2381C">
        <w:t xml:space="preserve"> appears</w:t>
      </w:r>
      <w:r w:rsidR="005C6DDE" w:rsidRPr="00D2381C">
        <w:t xml:space="preserve"> well suited to</w:t>
      </w:r>
      <w:r w:rsidR="000E26B0" w:rsidRPr="00D2381C">
        <w:t xml:space="preserve"> partnership</w:t>
      </w:r>
      <w:r w:rsidR="009817CA" w:rsidRPr="00D2381C">
        <w:t>s</w:t>
      </w:r>
      <w:r w:rsidR="000E26B0" w:rsidRPr="00D2381C">
        <w:t xml:space="preserve"> </w:t>
      </w:r>
      <w:r w:rsidR="007737D4" w:rsidRPr="00D2381C">
        <w:t>between Māori and non-Māori</w:t>
      </w:r>
      <w:r w:rsidR="004D31E0" w:rsidRPr="00D2381C">
        <w:t xml:space="preserve"> researchers</w:t>
      </w:r>
      <w:r w:rsidR="00524656" w:rsidRPr="00D2381C">
        <w:t xml:space="preserve">. </w:t>
      </w:r>
      <w:r w:rsidR="00EB66F6" w:rsidRPr="00D2381C">
        <w:t>In our experience, however, there are many difficulties</w:t>
      </w:r>
      <w:r w:rsidR="00DE0941" w:rsidRPr="00D2381C">
        <w:t xml:space="preserve"> to overcome in undertaking such partnerships. These challenges provide the rationale for this review</w:t>
      </w:r>
      <w:r w:rsidR="009817CA" w:rsidRPr="00D2381C">
        <w:t>.</w:t>
      </w:r>
    </w:p>
    <w:p w14:paraId="001075EB" w14:textId="59994854" w:rsidR="00701DC5" w:rsidRPr="00D2381C" w:rsidRDefault="004C2AE1">
      <w:r w:rsidRPr="00D2381C">
        <w:t xml:space="preserve">Our research team </w:t>
      </w:r>
      <w:r w:rsidR="0009438E" w:rsidRPr="00D2381C">
        <w:t xml:space="preserve">comprises </w:t>
      </w:r>
      <w:r w:rsidR="009D7110" w:rsidRPr="00D2381C">
        <w:t>Māori and non-Māori academics and clinicians</w:t>
      </w:r>
      <w:r w:rsidR="00524BB4" w:rsidRPr="00D2381C">
        <w:t xml:space="preserve"> who have all been involved in research</w:t>
      </w:r>
      <w:r w:rsidR="002B0B91" w:rsidRPr="00D2381C">
        <w:t xml:space="preserve"> related to health and science</w:t>
      </w:r>
      <w:r w:rsidR="00766E41" w:rsidRPr="00D2381C">
        <w:t xml:space="preserve">. </w:t>
      </w:r>
      <w:r w:rsidR="001B5052" w:rsidRPr="00D2381C">
        <w:t>Many</w:t>
      </w:r>
      <w:r w:rsidR="00167D81" w:rsidRPr="00D2381C">
        <w:t xml:space="preserve"> of us ha</w:t>
      </w:r>
      <w:r w:rsidR="009B4F10" w:rsidRPr="00D2381C">
        <w:t>ve</w:t>
      </w:r>
      <w:r w:rsidR="00167D81" w:rsidRPr="00D2381C">
        <w:t xml:space="preserve"> long-standing relationships</w:t>
      </w:r>
      <w:r w:rsidR="001B5052" w:rsidRPr="00D2381C">
        <w:t xml:space="preserve"> through previous research </w:t>
      </w:r>
      <w:r w:rsidR="00635972" w:rsidRPr="00D2381C">
        <w:t xml:space="preserve">projects </w:t>
      </w:r>
      <w:r w:rsidR="001B5052" w:rsidRPr="00D2381C">
        <w:t xml:space="preserve">and </w:t>
      </w:r>
      <w:r w:rsidR="003E6E67" w:rsidRPr="00D2381C">
        <w:t>committ</w:t>
      </w:r>
      <w:r w:rsidR="009B4F10" w:rsidRPr="00D2381C">
        <w:t>e</w:t>
      </w:r>
      <w:r w:rsidR="003E6E67" w:rsidRPr="00D2381C">
        <w:t>es</w:t>
      </w:r>
      <w:r w:rsidR="001B5052" w:rsidRPr="00D2381C">
        <w:t xml:space="preserve">, while others </w:t>
      </w:r>
      <w:r w:rsidR="00C66AD6" w:rsidRPr="00D2381C">
        <w:t>we</w:t>
      </w:r>
      <w:r w:rsidR="001B5052" w:rsidRPr="00D2381C">
        <w:t>re working together for the first time</w:t>
      </w:r>
      <w:r w:rsidR="00524BB4" w:rsidRPr="00D2381C">
        <w:t xml:space="preserve">. </w:t>
      </w:r>
      <w:r w:rsidR="00B62643" w:rsidRPr="00D2381C">
        <w:t xml:space="preserve">The </w:t>
      </w:r>
      <w:r w:rsidR="00AA550D" w:rsidRPr="00D2381C">
        <w:t>M</w:t>
      </w:r>
      <w:r w:rsidR="00AA550D" w:rsidRPr="00D2381C">
        <w:rPr>
          <w:rFonts w:cstheme="minorHAnsi"/>
        </w:rPr>
        <w:t>ā</w:t>
      </w:r>
      <w:r w:rsidR="00AA550D" w:rsidRPr="00D2381C">
        <w:t>ori members</w:t>
      </w:r>
      <w:r w:rsidR="00D721C6" w:rsidRPr="00D2381C">
        <w:t xml:space="preserve"> (</w:t>
      </w:r>
      <w:r w:rsidR="00F34763" w:rsidRPr="00D2381C">
        <w:t>BI, EM, DR, MR)</w:t>
      </w:r>
      <w:r w:rsidR="00AA550D" w:rsidRPr="00D2381C">
        <w:t xml:space="preserve"> understand that whanaungatanga </w:t>
      </w:r>
      <w:r w:rsidR="00BC7954" w:rsidRPr="00D2381C">
        <w:t xml:space="preserve">(relationships) </w:t>
      </w:r>
      <w:r w:rsidR="00AA550D" w:rsidRPr="00D2381C">
        <w:t>is central to their cultural values ​​by building relationships and sharing experiences for understanding that extend well beyond research projects</w:t>
      </w:r>
      <w:r w:rsidR="00B00F19" w:rsidRPr="00D2381C">
        <w:t>.</w:t>
      </w:r>
      <w:r w:rsidR="00AA550D" w:rsidRPr="00D2381C">
        <w:t xml:space="preserve"> Some M</w:t>
      </w:r>
      <w:r w:rsidR="00B00F19" w:rsidRPr="00D2381C">
        <w:rPr>
          <w:rFonts w:cstheme="minorHAnsi"/>
        </w:rPr>
        <w:t>ā</w:t>
      </w:r>
      <w:r w:rsidR="00AA550D" w:rsidRPr="00D2381C">
        <w:t xml:space="preserve">ori members who have experience on research </w:t>
      </w:r>
      <w:r w:rsidR="00AA550D" w:rsidRPr="00D2381C">
        <w:lastRenderedPageBreak/>
        <w:t xml:space="preserve">committees acknowledge </w:t>
      </w:r>
      <w:r w:rsidR="00D2243A" w:rsidRPr="00D2381C">
        <w:t xml:space="preserve">that </w:t>
      </w:r>
      <w:r w:rsidR="00AA550D" w:rsidRPr="00D2381C">
        <w:t>those non-M</w:t>
      </w:r>
      <w:r w:rsidR="00B00F19" w:rsidRPr="00D2381C">
        <w:rPr>
          <w:rFonts w:cstheme="minorHAnsi"/>
        </w:rPr>
        <w:t>ā</w:t>
      </w:r>
      <w:r w:rsidR="00AA550D" w:rsidRPr="00D2381C">
        <w:t xml:space="preserve">ori researchers who are committed to </w:t>
      </w:r>
      <w:r w:rsidR="00B00F19" w:rsidRPr="00D2381C">
        <w:t xml:space="preserve">Te Tiriti o Waitangi and vision </w:t>
      </w:r>
      <w:proofErr w:type="spellStart"/>
      <w:r w:rsidR="00B00F19" w:rsidRPr="00D2381C">
        <w:t>matāuranga</w:t>
      </w:r>
      <w:proofErr w:type="spellEnd"/>
      <w:r w:rsidR="00B00F19" w:rsidRPr="00D2381C">
        <w:t xml:space="preserve"> are challenged by the scarcity of M</w:t>
      </w:r>
      <w:r w:rsidR="000D7B01" w:rsidRPr="00D2381C">
        <w:rPr>
          <w:rFonts w:cstheme="minorHAnsi"/>
        </w:rPr>
        <w:t>ā</w:t>
      </w:r>
      <w:r w:rsidR="00B00F19" w:rsidRPr="00D2381C">
        <w:t xml:space="preserve">ori researchers to </w:t>
      </w:r>
      <w:proofErr w:type="spellStart"/>
      <w:r w:rsidR="00B00F19" w:rsidRPr="00D2381C">
        <w:t>awhi</w:t>
      </w:r>
      <w:proofErr w:type="spellEnd"/>
      <w:r w:rsidR="00B00F19" w:rsidRPr="00D2381C">
        <w:t xml:space="preserve"> </w:t>
      </w:r>
      <w:r w:rsidR="00BC48DC" w:rsidRPr="00D2381C">
        <w:t xml:space="preserve">(embrace) </w:t>
      </w:r>
      <w:r w:rsidR="00B00F19" w:rsidRPr="00D2381C">
        <w:t>and support them</w:t>
      </w:r>
      <w:r w:rsidR="001259A5" w:rsidRPr="00D2381C">
        <w:t>,</w:t>
      </w:r>
      <w:r w:rsidR="00B00F19" w:rsidRPr="00D2381C">
        <w:t xml:space="preserve"> and/or tensions within </w:t>
      </w:r>
      <w:r w:rsidR="000D7B01" w:rsidRPr="00D2381C">
        <w:t>ethical guidelines and</w:t>
      </w:r>
      <w:r w:rsidR="00B00F19" w:rsidRPr="00D2381C">
        <w:t xml:space="preserve"> research timelines which do not allow for meaningful engagement</w:t>
      </w:r>
      <w:r w:rsidR="000D7B01" w:rsidRPr="00D2381C">
        <w:t xml:space="preserve"> or acknowledge these fundamental relationships</w:t>
      </w:r>
      <w:r w:rsidR="00B00F19" w:rsidRPr="00D2381C">
        <w:t xml:space="preserve">. </w:t>
      </w:r>
      <w:r w:rsidR="00EC1491" w:rsidRPr="00D2381C">
        <w:t xml:space="preserve">The Pākehā </w:t>
      </w:r>
      <w:r w:rsidR="002A183B" w:rsidRPr="00D2381C">
        <w:t>members</w:t>
      </w:r>
      <w:r w:rsidR="00F34763" w:rsidRPr="00D2381C">
        <w:t xml:space="preserve"> (GL, DB, GT)</w:t>
      </w:r>
      <w:r w:rsidR="002A183B" w:rsidRPr="00D2381C">
        <w:t xml:space="preserve"> have all </w:t>
      </w:r>
      <w:r w:rsidR="00E9257C" w:rsidRPr="00D2381C">
        <w:t xml:space="preserve">been </w:t>
      </w:r>
      <w:r w:rsidR="00555A06" w:rsidRPr="00D2381C">
        <w:t>involved</w:t>
      </w:r>
      <w:r w:rsidR="00E9257C" w:rsidRPr="00D2381C">
        <w:t xml:space="preserve"> in</w:t>
      </w:r>
      <w:r w:rsidR="002A183B" w:rsidRPr="00D2381C">
        <w:t xml:space="preserve"> </w:t>
      </w:r>
      <w:r w:rsidR="00C66AD6" w:rsidRPr="00D2381C">
        <w:t>Māori</w:t>
      </w:r>
      <w:r w:rsidR="00434F6C" w:rsidRPr="00D2381C">
        <w:t>-centred</w:t>
      </w:r>
      <w:r w:rsidR="00C319D4" w:rsidRPr="00D2381C">
        <w:t xml:space="preserve"> </w:t>
      </w:r>
      <w:r w:rsidR="002A183B" w:rsidRPr="00D2381C">
        <w:t xml:space="preserve">research, </w:t>
      </w:r>
      <w:r w:rsidR="008278DB" w:rsidRPr="00D2381C">
        <w:t>some of which has in</w:t>
      </w:r>
      <w:r w:rsidR="00C70B3B" w:rsidRPr="00D2381C">
        <w:t>cluded</w:t>
      </w:r>
      <w:r w:rsidR="002A183B" w:rsidRPr="00D2381C">
        <w:t xml:space="preserve"> leading and co-leading projects. </w:t>
      </w:r>
      <w:r w:rsidR="00641BF2" w:rsidRPr="00D2381C">
        <w:t>All three</w:t>
      </w:r>
      <w:r w:rsidR="00A9322C" w:rsidRPr="00D2381C">
        <w:t xml:space="preserve"> </w:t>
      </w:r>
      <w:r w:rsidR="00595917" w:rsidRPr="00D2381C">
        <w:t>are committed to</w:t>
      </w:r>
      <w:r w:rsidR="00641BF2" w:rsidRPr="00D2381C">
        <w:t xml:space="preserve"> </w:t>
      </w:r>
      <w:r w:rsidR="00251989" w:rsidRPr="00D2381C">
        <w:t xml:space="preserve">honouring </w:t>
      </w:r>
      <w:r w:rsidR="0048182A" w:rsidRPr="00D2381C">
        <w:t xml:space="preserve">Te Tiriti o Waitangi </w:t>
      </w:r>
      <w:r w:rsidR="00641BF2" w:rsidRPr="00D2381C">
        <w:t>a</w:t>
      </w:r>
      <w:r w:rsidR="001D4F73" w:rsidRPr="00D2381C">
        <w:t xml:space="preserve">nd </w:t>
      </w:r>
      <w:r w:rsidR="00B06F29" w:rsidRPr="00D2381C">
        <w:t xml:space="preserve">openly </w:t>
      </w:r>
      <w:r w:rsidR="00595917" w:rsidRPr="00D2381C">
        <w:t>support</w:t>
      </w:r>
      <w:r w:rsidR="00A23BE8" w:rsidRPr="00D2381C">
        <w:t xml:space="preserve"> the</w:t>
      </w:r>
      <w:r w:rsidR="00641BF2" w:rsidRPr="00D2381C">
        <w:t xml:space="preserve"> </w:t>
      </w:r>
      <w:r w:rsidR="00A23BE8" w:rsidRPr="00D2381C">
        <w:t>promotion of</w:t>
      </w:r>
      <w:r w:rsidR="00934A57" w:rsidRPr="00D2381C">
        <w:t xml:space="preserve"> </w:t>
      </w:r>
      <w:r w:rsidR="00763D47" w:rsidRPr="00D2381C">
        <w:t>e</w:t>
      </w:r>
      <w:r w:rsidR="00641BF2" w:rsidRPr="00D2381C">
        <w:t>quity</w:t>
      </w:r>
      <w:r w:rsidR="00506CB0" w:rsidRPr="00D2381C">
        <w:t xml:space="preserve"> </w:t>
      </w:r>
      <w:r w:rsidR="005935A2" w:rsidRPr="00D2381C">
        <w:t>in health</w:t>
      </w:r>
      <w:r w:rsidR="006143FE" w:rsidRPr="00D2381C">
        <w:t xml:space="preserve"> and </w:t>
      </w:r>
      <w:r w:rsidR="0034602B" w:rsidRPr="00D2381C">
        <w:t>society</w:t>
      </w:r>
      <w:r w:rsidR="006143FE" w:rsidRPr="00D2381C">
        <w:t xml:space="preserve"> in Aotearoa. They</w:t>
      </w:r>
      <w:r w:rsidR="00E9257C" w:rsidRPr="00D2381C">
        <w:t xml:space="preserve"> recognise the </w:t>
      </w:r>
      <w:r w:rsidR="008B35AA" w:rsidRPr="00D2381C">
        <w:t xml:space="preserve">privileges </w:t>
      </w:r>
      <w:r w:rsidR="006143FE" w:rsidRPr="00D2381C">
        <w:t>they</w:t>
      </w:r>
      <w:r w:rsidR="00967DB4" w:rsidRPr="00D2381C">
        <w:t xml:space="preserve"> may have</w:t>
      </w:r>
      <w:r w:rsidR="006143FE" w:rsidRPr="00D2381C">
        <w:t xml:space="preserve"> as</w:t>
      </w:r>
      <w:r w:rsidR="008B35AA" w:rsidRPr="00D2381C">
        <w:t xml:space="preserve"> Pākehā</w:t>
      </w:r>
      <w:r w:rsidR="00311731" w:rsidRPr="00D2381C">
        <w:t xml:space="preserve"> </w:t>
      </w:r>
      <w:r w:rsidR="001D4F73" w:rsidRPr="00D2381C">
        <w:t xml:space="preserve">and </w:t>
      </w:r>
      <w:r w:rsidR="00967DB4" w:rsidRPr="00D2381C">
        <w:t>wish</w:t>
      </w:r>
      <w:r w:rsidR="001D4F73" w:rsidRPr="00D2381C">
        <w:t xml:space="preserve"> to use th</w:t>
      </w:r>
      <w:r w:rsidR="0034602B" w:rsidRPr="00D2381C">
        <w:t xml:space="preserve">ese </w:t>
      </w:r>
      <w:r w:rsidR="00174225" w:rsidRPr="00D2381C">
        <w:t>to advance outcomes for Māori</w:t>
      </w:r>
      <w:r w:rsidR="00506CB0" w:rsidRPr="00D2381C">
        <w:t xml:space="preserve">. </w:t>
      </w:r>
    </w:p>
    <w:p w14:paraId="4902FB56" w14:textId="3ED74842" w:rsidR="008718B4" w:rsidRPr="00D2381C" w:rsidRDefault="008E44F8">
      <w:r w:rsidRPr="00D2381C">
        <w:t>It was our</w:t>
      </w:r>
      <w:r w:rsidR="00701DC5" w:rsidRPr="00D2381C">
        <w:t xml:space="preserve"> team</w:t>
      </w:r>
      <w:r w:rsidR="00445B2E" w:rsidRPr="00D2381C">
        <w:t>’</w:t>
      </w:r>
      <w:r w:rsidR="00701DC5" w:rsidRPr="00D2381C">
        <w:t>s</w:t>
      </w:r>
      <w:r w:rsidRPr="00D2381C">
        <w:t xml:space="preserve"> individual and collective experiences of undertaking research with Māori that brought </w:t>
      </w:r>
      <w:r w:rsidR="00701DC5" w:rsidRPr="00D2381C">
        <w:t>us</w:t>
      </w:r>
      <w:r w:rsidRPr="00D2381C">
        <w:t xml:space="preserve"> together. </w:t>
      </w:r>
      <w:r w:rsidR="0081229A" w:rsidRPr="00D2381C">
        <w:t>All three</w:t>
      </w:r>
      <w:r w:rsidR="000A20BB" w:rsidRPr="00D2381C">
        <w:t xml:space="preserve"> Pākehā </w:t>
      </w:r>
      <w:r w:rsidR="0081229A" w:rsidRPr="00D2381C">
        <w:t>autho</w:t>
      </w:r>
      <w:r w:rsidR="000A20BB" w:rsidRPr="00D2381C">
        <w:t xml:space="preserve">rs </w:t>
      </w:r>
      <w:r w:rsidR="00F91BED" w:rsidRPr="00D2381C">
        <w:t xml:space="preserve">had </w:t>
      </w:r>
      <w:r w:rsidR="00061F4A" w:rsidRPr="00D2381C">
        <w:t>encountered challeng</w:t>
      </w:r>
      <w:r w:rsidR="00D476A0" w:rsidRPr="00D2381C">
        <w:t>ing experiences</w:t>
      </w:r>
      <w:r w:rsidR="00061F4A" w:rsidRPr="00D2381C">
        <w:t xml:space="preserve"> </w:t>
      </w:r>
      <w:r w:rsidR="009F03BA" w:rsidRPr="00D2381C">
        <w:t xml:space="preserve">in </w:t>
      </w:r>
      <w:r w:rsidR="006270F8" w:rsidRPr="00D2381C">
        <w:t>their</w:t>
      </w:r>
      <w:r w:rsidR="00472D58" w:rsidRPr="00D2381C">
        <w:t xml:space="preserve"> </w:t>
      </w:r>
      <w:r w:rsidR="009F03BA" w:rsidRPr="00D2381C">
        <w:t>research</w:t>
      </w:r>
      <w:r w:rsidR="00244459" w:rsidRPr="00D2381C">
        <w:t>. In some cases,</w:t>
      </w:r>
      <w:r w:rsidR="002A58CC" w:rsidRPr="00D2381C">
        <w:t xml:space="preserve"> </w:t>
      </w:r>
      <w:r w:rsidR="00472D58" w:rsidRPr="00D2381C">
        <w:t>t</w:t>
      </w:r>
      <w:r w:rsidR="00244459" w:rsidRPr="00D2381C">
        <w:t>hose experiences</w:t>
      </w:r>
      <w:r w:rsidR="00537E52" w:rsidRPr="00D2381C">
        <w:t xml:space="preserve"> </w:t>
      </w:r>
      <w:r w:rsidR="00472D58" w:rsidRPr="00D2381C">
        <w:t xml:space="preserve">led to </w:t>
      </w:r>
      <w:r w:rsidR="00537E52" w:rsidRPr="00D2381C">
        <w:t xml:space="preserve">substantial </w:t>
      </w:r>
      <w:r w:rsidR="00B83441" w:rsidRPr="00D2381C">
        <w:t>reflection on their roles</w:t>
      </w:r>
      <w:r w:rsidR="009F03BA" w:rsidRPr="00D2381C">
        <w:t xml:space="preserve"> </w:t>
      </w:r>
      <w:r w:rsidR="00E9322E" w:rsidRPr="00D2381C">
        <w:t>in Māori-centred research, including</w:t>
      </w:r>
      <w:r w:rsidR="00905A8C" w:rsidRPr="00D2381C">
        <w:t xml:space="preserve"> </w:t>
      </w:r>
      <w:r w:rsidR="00F71152" w:rsidRPr="00D2381C">
        <w:t>quest</w:t>
      </w:r>
      <w:r w:rsidR="00DB53BF" w:rsidRPr="00D2381C">
        <w:t xml:space="preserve">ioning </w:t>
      </w:r>
      <w:r w:rsidR="00905A8C" w:rsidRPr="00D2381C">
        <w:t>whether the</w:t>
      </w:r>
      <w:r w:rsidR="00E07107" w:rsidRPr="00D2381C">
        <w:t xml:space="preserve">ir </w:t>
      </w:r>
      <w:r w:rsidR="00905A8C" w:rsidRPr="00D2381C">
        <w:t xml:space="preserve">contributions were </w:t>
      </w:r>
      <w:r w:rsidR="000E5471" w:rsidRPr="00D2381C">
        <w:t xml:space="preserve">necessary or </w:t>
      </w:r>
      <w:r w:rsidR="00905A8C" w:rsidRPr="00D2381C">
        <w:t>welcome</w:t>
      </w:r>
      <w:r w:rsidR="00435800" w:rsidRPr="00D2381C">
        <w:t xml:space="preserve">. </w:t>
      </w:r>
      <w:r w:rsidR="00EE7891" w:rsidRPr="00D2381C">
        <w:t xml:space="preserve">The </w:t>
      </w:r>
      <w:r w:rsidR="00A05522" w:rsidRPr="00D2381C">
        <w:t xml:space="preserve">motivation for the </w:t>
      </w:r>
      <w:r w:rsidR="00EE7891" w:rsidRPr="00D2381C">
        <w:t xml:space="preserve">current </w:t>
      </w:r>
      <w:r w:rsidR="00A05522" w:rsidRPr="00D2381C">
        <w:t xml:space="preserve">project came </w:t>
      </w:r>
      <w:r w:rsidR="00C45D61" w:rsidRPr="00D2381C">
        <w:t>from</w:t>
      </w:r>
      <w:r w:rsidR="00A05522" w:rsidRPr="00D2381C">
        <w:t xml:space="preserve"> </w:t>
      </w:r>
      <w:r w:rsidR="00244459" w:rsidRPr="00D2381C">
        <w:t>a</w:t>
      </w:r>
      <w:r w:rsidR="00E854B0" w:rsidRPr="00D2381C">
        <w:t xml:space="preserve"> desire to better understand </w:t>
      </w:r>
      <w:r w:rsidR="00B0412E" w:rsidRPr="00D2381C">
        <w:t xml:space="preserve">what </w:t>
      </w:r>
      <w:r w:rsidR="00201071" w:rsidRPr="00D2381C">
        <w:t xml:space="preserve">our </w:t>
      </w:r>
      <w:r w:rsidR="00722FE7" w:rsidRPr="00D2381C">
        <w:t xml:space="preserve">respective </w:t>
      </w:r>
      <w:r w:rsidR="00201071" w:rsidRPr="00D2381C">
        <w:t>roles were in research with Māori</w:t>
      </w:r>
      <w:r w:rsidR="00E5184C" w:rsidRPr="00D2381C">
        <w:t xml:space="preserve">, and a belief that we could learn a lot through what had previously been published in the area. </w:t>
      </w:r>
      <w:r w:rsidR="006A3E23" w:rsidRPr="00D2381C">
        <w:t>W</w:t>
      </w:r>
      <w:r w:rsidR="00A6367A" w:rsidRPr="00D2381C">
        <w:t>hen w</w:t>
      </w:r>
      <w:r w:rsidR="006A3E23" w:rsidRPr="00D2381C">
        <w:t xml:space="preserve">e </w:t>
      </w:r>
      <w:r w:rsidR="00201071" w:rsidRPr="00D2381C">
        <w:t>came together as a team</w:t>
      </w:r>
      <w:r w:rsidR="002D72A8" w:rsidRPr="00D2381C">
        <w:t xml:space="preserve"> and</w:t>
      </w:r>
      <w:r w:rsidR="008718B4" w:rsidRPr="00D2381C">
        <w:t xml:space="preserve"> talked about our reasons </w:t>
      </w:r>
      <w:r w:rsidR="00DD4D03" w:rsidRPr="00D2381C">
        <w:t>for participating in the project</w:t>
      </w:r>
      <w:r w:rsidR="008718B4" w:rsidRPr="00D2381C">
        <w:t xml:space="preserve"> and what we hoped to achieve</w:t>
      </w:r>
      <w:r w:rsidR="00A6367A" w:rsidRPr="00D2381C">
        <w:t>, i</w:t>
      </w:r>
      <w:r w:rsidR="008718B4" w:rsidRPr="00D2381C">
        <w:t xml:space="preserve">t was evident that </w:t>
      </w:r>
      <w:r w:rsidR="00797622" w:rsidRPr="00D2381C">
        <w:t>it was not only the</w:t>
      </w:r>
      <w:r w:rsidR="008718B4" w:rsidRPr="00D2381C">
        <w:t xml:space="preserve"> Pākehā members </w:t>
      </w:r>
      <w:r w:rsidR="009118D8" w:rsidRPr="00D2381C">
        <w:t xml:space="preserve">who had </w:t>
      </w:r>
      <w:r w:rsidR="00D2146A" w:rsidRPr="00D2381C">
        <w:t>encounter</w:t>
      </w:r>
      <w:r w:rsidR="009118D8" w:rsidRPr="00D2381C">
        <w:t>ed</w:t>
      </w:r>
      <w:r w:rsidR="008718B4" w:rsidRPr="00D2381C">
        <w:t xml:space="preserve"> challenges </w:t>
      </w:r>
      <w:r w:rsidR="009118D8" w:rsidRPr="00D2381C">
        <w:t>with</w:t>
      </w:r>
      <w:r w:rsidR="008718B4" w:rsidRPr="00D2381C">
        <w:t xml:space="preserve"> Māori-centred research</w:t>
      </w:r>
      <w:r w:rsidR="009118D8" w:rsidRPr="00D2381C">
        <w:t>. S</w:t>
      </w:r>
      <w:r w:rsidR="00F265BA" w:rsidRPr="00D2381C">
        <w:t xml:space="preserve">ome of </w:t>
      </w:r>
      <w:r w:rsidR="008718B4" w:rsidRPr="00D2381C">
        <w:t xml:space="preserve">our Māori </w:t>
      </w:r>
      <w:r w:rsidR="009118D8" w:rsidRPr="00D2381C">
        <w:t>mem</w:t>
      </w:r>
      <w:r w:rsidR="00493D58" w:rsidRPr="00D2381C">
        <w:t>bers</w:t>
      </w:r>
      <w:r w:rsidR="008718B4" w:rsidRPr="00D2381C">
        <w:t xml:space="preserve"> </w:t>
      </w:r>
      <w:r w:rsidR="00F265BA" w:rsidRPr="00D2381C">
        <w:t xml:space="preserve">felt </w:t>
      </w:r>
      <w:r w:rsidR="008718B4" w:rsidRPr="00D2381C">
        <w:t xml:space="preserve">positioned as not having the research or cultural expertise to undertake </w:t>
      </w:r>
      <w:r w:rsidR="009611D2" w:rsidRPr="00D2381C">
        <w:t xml:space="preserve">their own </w:t>
      </w:r>
      <w:r w:rsidR="008718B4" w:rsidRPr="00D2381C">
        <w:t>research with Māori</w:t>
      </w:r>
      <w:r w:rsidR="00493D58" w:rsidRPr="00D2381C">
        <w:t>, while ot</w:t>
      </w:r>
      <w:r w:rsidR="008718B4" w:rsidRPr="00D2381C">
        <w:t xml:space="preserve">hers </w:t>
      </w:r>
      <w:r w:rsidR="003D5F48" w:rsidRPr="00D2381C">
        <w:t xml:space="preserve">disagreed with views that research with Māori should only be undertaken by Māori and </w:t>
      </w:r>
      <w:r w:rsidR="008718B4" w:rsidRPr="00D2381C">
        <w:t xml:space="preserve">wanted to highlight the benefits of </w:t>
      </w:r>
      <w:r w:rsidR="006446E0" w:rsidRPr="00D2381C">
        <w:t xml:space="preserve">working in </w:t>
      </w:r>
      <w:r w:rsidR="008718B4" w:rsidRPr="00D2381C">
        <w:t>partnership.</w:t>
      </w:r>
      <w:r w:rsidR="006504D0" w:rsidRPr="00D2381C">
        <w:t xml:space="preserve"> </w:t>
      </w:r>
      <w:r w:rsidR="00DC3ECD" w:rsidRPr="00D2381C">
        <w:t>Together, w</w:t>
      </w:r>
      <w:r w:rsidR="006504D0" w:rsidRPr="00D2381C">
        <w:t>e recognise that people, including our own team members, have different lived experiences of their culture and often identify with multiple cultures.</w:t>
      </w:r>
      <w:r w:rsidR="004C3835" w:rsidRPr="00D2381C">
        <w:t xml:space="preserve"> W</w:t>
      </w:r>
      <w:r w:rsidR="006504D0" w:rsidRPr="00D2381C">
        <w:t>e have chosen to use</w:t>
      </w:r>
      <w:r w:rsidR="007726D7" w:rsidRPr="00D2381C">
        <w:t xml:space="preserve"> the term</w:t>
      </w:r>
      <w:r w:rsidR="006504D0" w:rsidRPr="00D2381C">
        <w:t xml:space="preserve"> “non-Māori” in this article as a broad term to refer to anyone who does not identify as Māori. We acknowledge that it encompasses a range of people of different ethnicities, cultures, and experiences in Aotearoa.</w:t>
      </w:r>
    </w:p>
    <w:p w14:paraId="73BDA3DE" w14:textId="12378055" w:rsidR="00782699" w:rsidRPr="00D2381C" w:rsidRDefault="00B95B17">
      <w:r w:rsidRPr="00D2381C">
        <w:t>W</w:t>
      </w:r>
      <w:r w:rsidR="00BD51EE" w:rsidRPr="00D2381C">
        <w:t>e</w:t>
      </w:r>
      <w:r w:rsidR="00F212D3" w:rsidRPr="00D2381C">
        <w:t xml:space="preserve"> </w:t>
      </w:r>
      <w:r w:rsidR="00BD51EE" w:rsidRPr="00D2381C">
        <w:t xml:space="preserve">discussed </w:t>
      </w:r>
      <w:r w:rsidR="0080598F" w:rsidRPr="00D2381C">
        <w:t xml:space="preserve">as a team what we would </w:t>
      </w:r>
      <w:r w:rsidR="00103594" w:rsidRPr="00D2381C">
        <w:t>focus on</w:t>
      </w:r>
      <w:r w:rsidR="00F41589" w:rsidRPr="00D2381C">
        <w:t xml:space="preserve"> and</w:t>
      </w:r>
      <w:r w:rsidR="0080598F" w:rsidRPr="00D2381C">
        <w:t xml:space="preserve"> how we should do this.</w:t>
      </w:r>
      <w:r w:rsidR="0024590F" w:rsidRPr="00D2381C">
        <w:t xml:space="preserve"> We did not want to cover the opinions of </w:t>
      </w:r>
      <w:proofErr w:type="gramStart"/>
      <w:r w:rsidR="0024590F" w:rsidRPr="00D2381C">
        <w:t>whether or not</w:t>
      </w:r>
      <w:proofErr w:type="gramEnd"/>
      <w:r w:rsidR="0024590F" w:rsidRPr="00D2381C">
        <w:t xml:space="preserve"> research with Māori should involve or be led by non-Māori.</w:t>
      </w:r>
      <w:r w:rsidR="0080598F" w:rsidRPr="00D2381C">
        <w:t xml:space="preserve"> </w:t>
      </w:r>
      <w:r w:rsidR="00B724B4" w:rsidRPr="00D2381C">
        <w:t xml:space="preserve">Our </w:t>
      </w:r>
      <w:r w:rsidR="00F82211" w:rsidRPr="00D2381C">
        <w:t>primary question was,</w:t>
      </w:r>
      <w:r w:rsidR="00F00BED" w:rsidRPr="00D2381C">
        <w:t xml:space="preserve"> </w:t>
      </w:r>
      <w:r w:rsidR="00621E47" w:rsidRPr="00D2381C">
        <w:t xml:space="preserve">what </w:t>
      </w:r>
      <w:r w:rsidR="00E4022A" w:rsidRPr="00D2381C">
        <w:t>can we learn from previous experiences of Māori-centred research to derive recommendations for the future</w:t>
      </w:r>
      <w:r w:rsidR="00F00BED" w:rsidRPr="00D2381C">
        <w:t xml:space="preserve">? </w:t>
      </w:r>
      <w:r w:rsidR="00550EA6" w:rsidRPr="00D2381C">
        <w:t>We</w:t>
      </w:r>
      <w:r w:rsidR="002053A7" w:rsidRPr="00D2381C">
        <w:t xml:space="preserve"> therefore</w:t>
      </w:r>
      <w:r w:rsidR="00550EA6" w:rsidRPr="00D2381C">
        <w:t xml:space="preserve"> </w:t>
      </w:r>
      <w:r w:rsidR="00E0688B" w:rsidRPr="00D2381C">
        <w:t>decided to conduct a review of published material on</w:t>
      </w:r>
      <w:r w:rsidR="00F22725" w:rsidRPr="00D2381C">
        <w:t xml:space="preserve"> </w:t>
      </w:r>
      <w:r w:rsidR="00822D3D" w:rsidRPr="00D2381C">
        <w:t xml:space="preserve">Māori-centred </w:t>
      </w:r>
      <w:r w:rsidR="00F22725" w:rsidRPr="00D2381C">
        <w:t>research</w:t>
      </w:r>
      <w:r w:rsidR="003463F1" w:rsidRPr="00D2381C">
        <w:t xml:space="preserve"> </w:t>
      </w:r>
      <w:r w:rsidR="00E0688B" w:rsidRPr="00D2381C">
        <w:t>and the learning</w:t>
      </w:r>
      <w:r w:rsidR="00B76117" w:rsidRPr="00D2381C">
        <w:t>s</w:t>
      </w:r>
      <w:r w:rsidR="00E03382" w:rsidRPr="00D2381C">
        <w:t xml:space="preserve"> (positive and negative)</w:t>
      </w:r>
      <w:r w:rsidR="00E0688B" w:rsidRPr="00D2381C">
        <w:t xml:space="preserve"> that had resulted from this work</w:t>
      </w:r>
      <w:r w:rsidR="007750D1" w:rsidRPr="00D2381C">
        <w:t xml:space="preserve">. </w:t>
      </w:r>
      <w:r w:rsidR="006201A7" w:rsidRPr="00D2381C">
        <w:t>From</w:t>
      </w:r>
      <w:r w:rsidR="000A79BA" w:rsidRPr="00D2381C">
        <w:t xml:space="preserve"> this information</w:t>
      </w:r>
      <w:r w:rsidR="006201A7" w:rsidRPr="00D2381C">
        <w:t>,</w:t>
      </w:r>
      <w:r w:rsidR="000A79BA" w:rsidRPr="00D2381C">
        <w:t xml:space="preserve"> </w:t>
      </w:r>
      <w:r w:rsidR="006201A7" w:rsidRPr="00D2381C">
        <w:t>we aimed to</w:t>
      </w:r>
      <w:r w:rsidR="00386B92" w:rsidRPr="00D2381C">
        <w:t xml:space="preserve"> </w:t>
      </w:r>
      <w:r w:rsidR="009A65D0" w:rsidRPr="00D2381C">
        <w:t>develop principles</w:t>
      </w:r>
      <w:r w:rsidR="00DD0F10" w:rsidRPr="00D2381C">
        <w:t xml:space="preserve"> </w:t>
      </w:r>
      <w:r w:rsidR="00763FEB" w:rsidRPr="00D2381C">
        <w:t>that would facilitate meaningful research</w:t>
      </w:r>
      <w:r w:rsidR="00DD0F10" w:rsidRPr="00D2381C">
        <w:t>. That is, research partnerships</w:t>
      </w:r>
      <w:r w:rsidR="00375686" w:rsidRPr="00D2381C">
        <w:t xml:space="preserve"> that </w:t>
      </w:r>
      <w:r w:rsidR="00763FEB" w:rsidRPr="00D2381C">
        <w:t>result in</w:t>
      </w:r>
      <w:r w:rsidR="00365546" w:rsidRPr="00D2381C">
        <w:t xml:space="preserve"> beneficial</w:t>
      </w:r>
      <w:r w:rsidR="0037695D" w:rsidRPr="00D2381C">
        <w:t xml:space="preserve"> outcomes for </w:t>
      </w:r>
      <w:r w:rsidR="00BB0082" w:rsidRPr="00D2381C">
        <w:t xml:space="preserve">whānau </w:t>
      </w:r>
      <w:r w:rsidR="000F30D0" w:rsidRPr="00D2381C">
        <w:t xml:space="preserve">Māori </w:t>
      </w:r>
      <w:r w:rsidR="00306CE0" w:rsidRPr="00D2381C">
        <w:t xml:space="preserve">and </w:t>
      </w:r>
      <w:r w:rsidR="00F4171A" w:rsidRPr="00D2381C">
        <w:t>build Māori research capacity</w:t>
      </w:r>
      <w:r w:rsidR="00070D2C" w:rsidRPr="00D2381C">
        <w:t>.</w:t>
      </w:r>
      <w:r w:rsidR="00A35763" w:rsidRPr="00D2381C">
        <w:t xml:space="preserve"> </w:t>
      </w:r>
    </w:p>
    <w:p w14:paraId="6BCE60E8" w14:textId="5669B53B" w:rsidR="009E6ABD" w:rsidRPr="00D2381C" w:rsidRDefault="009E6ABD" w:rsidP="00724CA8">
      <w:pPr>
        <w:pStyle w:val="Heading1"/>
      </w:pPr>
      <w:r w:rsidRPr="00D2381C">
        <w:lastRenderedPageBreak/>
        <w:t>Methods</w:t>
      </w:r>
    </w:p>
    <w:p w14:paraId="171198AE" w14:textId="395FA7F4" w:rsidR="001A4CE8" w:rsidRPr="00D2381C" w:rsidRDefault="00A50759">
      <w:r w:rsidRPr="00D2381C">
        <w:t>GL undertook a thorough search of the literature to locate qualitative studies that described personal experiences of undertaking Māori-centred research or articles in which the authors provided their own thoughts or recommendations on how this should be undertaken</w:t>
      </w:r>
      <w:r w:rsidR="00B9259E" w:rsidRPr="00D2381C">
        <w:t>.</w:t>
      </w:r>
      <w:r w:rsidR="00F75F81" w:rsidRPr="00D2381C">
        <w:t xml:space="preserve"> </w:t>
      </w:r>
      <w:r w:rsidR="00814E78" w:rsidRPr="00D2381C">
        <w:t>We were i</w:t>
      </w:r>
      <w:r w:rsidR="00F75F81" w:rsidRPr="00D2381C">
        <w:t xml:space="preserve">nterested in views of </w:t>
      </w:r>
      <w:r w:rsidR="00814E78" w:rsidRPr="00D2381C">
        <w:t xml:space="preserve">both </w:t>
      </w:r>
      <w:r w:rsidR="00F75F81" w:rsidRPr="00D2381C">
        <w:t>Māori and non-</w:t>
      </w:r>
      <w:r w:rsidR="00907560" w:rsidRPr="00D2381C">
        <w:t>Māori</w:t>
      </w:r>
      <w:r w:rsidR="00177AC1" w:rsidRPr="00D2381C">
        <w:t xml:space="preserve"> authors</w:t>
      </w:r>
      <w:r w:rsidR="00FF4661" w:rsidRPr="00D2381C">
        <w:t xml:space="preserve"> and</w:t>
      </w:r>
      <w:r w:rsidR="002B2669" w:rsidRPr="00D2381C">
        <w:t>, given our backgrounds,</w:t>
      </w:r>
      <w:r w:rsidR="00FF4661" w:rsidRPr="00D2381C">
        <w:t xml:space="preserve"> initially wanted to focus on health </w:t>
      </w:r>
      <w:r w:rsidR="009246C1" w:rsidRPr="00D2381C">
        <w:t>research</w:t>
      </w:r>
      <w:r w:rsidR="00017E72" w:rsidRPr="00D2381C">
        <w:t>. H</w:t>
      </w:r>
      <w:r w:rsidR="009246C1" w:rsidRPr="00D2381C">
        <w:t>owever</w:t>
      </w:r>
      <w:r w:rsidR="00017E72" w:rsidRPr="00D2381C">
        <w:t>,</w:t>
      </w:r>
      <w:r w:rsidR="009246C1" w:rsidRPr="00D2381C">
        <w:t xml:space="preserve"> there were articles in </w:t>
      </w:r>
      <w:r w:rsidR="004C47BF" w:rsidRPr="00D2381C">
        <w:t xml:space="preserve">the education and environmental science </w:t>
      </w:r>
      <w:r w:rsidR="00DE6A36" w:rsidRPr="00D2381C">
        <w:t>sector</w:t>
      </w:r>
      <w:r w:rsidR="004C47BF" w:rsidRPr="00D2381C">
        <w:t xml:space="preserve">s that </w:t>
      </w:r>
      <w:r w:rsidR="0082470C" w:rsidRPr="00D2381C">
        <w:t>were</w:t>
      </w:r>
      <w:r w:rsidR="009767A1" w:rsidRPr="00D2381C">
        <w:t xml:space="preserve"> useful, so</w:t>
      </w:r>
      <w:r w:rsidR="00177AC1" w:rsidRPr="00D2381C">
        <w:t xml:space="preserve"> </w:t>
      </w:r>
      <w:r w:rsidR="009767A1" w:rsidRPr="00D2381C">
        <w:t>the</w:t>
      </w:r>
      <w:r w:rsidR="00177AC1" w:rsidRPr="00D2381C">
        <w:t xml:space="preserve"> search </w:t>
      </w:r>
      <w:r w:rsidR="009767A1" w:rsidRPr="00D2381C">
        <w:t>was broadened to include</w:t>
      </w:r>
      <w:r w:rsidR="00177AC1" w:rsidRPr="00D2381C">
        <w:t xml:space="preserve"> several health</w:t>
      </w:r>
      <w:r w:rsidR="00446809" w:rsidRPr="00D2381C">
        <w:t>,</w:t>
      </w:r>
      <w:r w:rsidR="00177AC1" w:rsidRPr="00D2381C">
        <w:t xml:space="preserve"> science, and education databases</w:t>
      </w:r>
      <w:r w:rsidR="00DD0A44" w:rsidRPr="00D2381C">
        <w:t xml:space="preserve">. </w:t>
      </w:r>
      <w:r w:rsidR="001123FE" w:rsidRPr="00D2381C">
        <w:t xml:space="preserve">The </w:t>
      </w:r>
      <w:r w:rsidR="0049015A" w:rsidRPr="00D2381C">
        <w:t xml:space="preserve">search </w:t>
      </w:r>
      <w:r w:rsidR="003C6DE2" w:rsidRPr="00D2381C">
        <w:t>includ</w:t>
      </w:r>
      <w:r w:rsidR="0049015A" w:rsidRPr="00D2381C">
        <w:t xml:space="preserve">ed terms </w:t>
      </w:r>
      <w:r w:rsidR="003B7FFA" w:rsidRPr="00D2381C">
        <w:t>such as</w:t>
      </w:r>
      <w:r w:rsidR="0049015A" w:rsidRPr="00D2381C">
        <w:t xml:space="preserve"> “Māori-centred”, “Māori-focussed”, </w:t>
      </w:r>
      <w:r w:rsidR="003C6DE2" w:rsidRPr="00D2381C">
        <w:t>“</w:t>
      </w:r>
      <w:r w:rsidR="0049015A" w:rsidRPr="00D2381C">
        <w:t>Kaupapa Māori</w:t>
      </w:r>
      <w:r w:rsidR="003A5672" w:rsidRPr="00D2381C">
        <w:t>-</w:t>
      </w:r>
      <w:r w:rsidR="003C6DE2" w:rsidRPr="00D2381C">
        <w:t xml:space="preserve">based”, </w:t>
      </w:r>
      <w:r w:rsidR="0026108A" w:rsidRPr="00D2381C">
        <w:t>“cross-cultural”</w:t>
      </w:r>
      <w:r w:rsidR="005C2A5D" w:rsidRPr="00D2381C">
        <w:t>, and “research”</w:t>
      </w:r>
      <w:r w:rsidR="008E07C2" w:rsidRPr="00D2381C">
        <w:t xml:space="preserve">. </w:t>
      </w:r>
      <w:r w:rsidR="00ED2D87" w:rsidRPr="00D2381C">
        <w:t>A</w:t>
      </w:r>
      <w:r w:rsidR="00DD0A44" w:rsidRPr="00D2381C">
        <w:t>rticles were</w:t>
      </w:r>
      <w:r w:rsidR="00ED2D87" w:rsidRPr="00D2381C">
        <w:t xml:space="preserve"> additional</w:t>
      </w:r>
      <w:r w:rsidR="0080199D" w:rsidRPr="00D2381C">
        <w:t>ly</w:t>
      </w:r>
      <w:r w:rsidR="00ED2D87" w:rsidRPr="00D2381C">
        <w:t xml:space="preserve"> </w:t>
      </w:r>
      <w:r w:rsidR="00DD0A44" w:rsidRPr="00D2381C">
        <w:t xml:space="preserve">located through </w:t>
      </w:r>
      <w:r w:rsidR="00ED2D87" w:rsidRPr="00D2381C">
        <w:t xml:space="preserve">reference checking and </w:t>
      </w:r>
      <w:r w:rsidR="00DD0A44" w:rsidRPr="00D2381C">
        <w:t>citation tracking</w:t>
      </w:r>
      <w:r w:rsidR="00F77F4B" w:rsidRPr="00D2381C">
        <w:t xml:space="preserve">. </w:t>
      </w:r>
      <w:r w:rsidR="00ED2D87" w:rsidRPr="00D2381C">
        <w:t>It was not a truly systematic search, given the topic was a difficult one to pursue</w:t>
      </w:r>
      <w:r w:rsidR="00433CB8" w:rsidRPr="00D2381C">
        <w:t>; therefore, we do not profess that our review identified all material written in the area.</w:t>
      </w:r>
      <w:r w:rsidR="00ED2D87" w:rsidRPr="00D2381C">
        <w:t xml:space="preserve"> </w:t>
      </w:r>
      <w:r w:rsidR="00AB3411" w:rsidRPr="00D2381C">
        <w:t xml:space="preserve">The studies were required to be qualitative articles that described </w:t>
      </w:r>
      <w:r w:rsidR="00A12596" w:rsidRPr="00D2381C">
        <w:t xml:space="preserve">the authors’ </w:t>
      </w:r>
      <w:r w:rsidR="00AB3411" w:rsidRPr="00D2381C">
        <w:t>personal experiences of undertaking Māori-centred research or articles in which the authors provided their own thoughts or recommendations on how this should be undertaken</w:t>
      </w:r>
      <w:r w:rsidR="00433CB8" w:rsidRPr="00D2381C">
        <w:t>.</w:t>
      </w:r>
      <w:r w:rsidR="00A257A1" w:rsidRPr="00D2381C">
        <w:t xml:space="preserve"> </w:t>
      </w:r>
      <w:r w:rsidR="006C3E1D" w:rsidRPr="00D2381C">
        <w:t>We used our previous</w:t>
      </w:r>
      <w:r w:rsidR="00EB4C3B" w:rsidRPr="00D2381C">
        <w:t>ly</w:t>
      </w:r>
      <w:r w:rsidR="006C3E1D" w:rsidRPr="00D2381C">
        <w:t xml:space="preserve"> provided definition of Māori-centred research in that </w:t>
      </w:r>
      <w:r w:rsidR="007B62A6" w:rsidRPr="00D2381C">
        <w:t xml:space="preserve">it should involve participants who are </w:t>
      </w:r>
      <w:r w:rsidR="00954599" w:rsidRPr="00D2381C">
        <w:t>predominantly</w:t>
      </w:r>
      <w:r w:rsidR="007B62A6" w:rsidRPr="00D2381C">
        <w:t xml:space="preserve"> Māori </w:t>
      </w:r>
      <w:r w:rsidR="002C211C" w:rsidRPr="00D2381C">
        <w:t>while the research team is a partnership of Māori and non-Māori working together.</w:t>
      </w:r>
      <w:r w:rsidR="00AB3411" w:rsidRPr="00D2381C">
        <w:t xml:space="preserve"> </w:t>
      </w:r>
    </w:p>
    <w:p w14:paraId="097C0844" w14:textId="3CF8CDBB" w:rsidR="00682FAA" w:rsidRPr="00D2381C" w:rsidRDefault="00A70FF8">
      <w:r w:rsidRPr="00D2381C">
        <w:t>A</w:t>
      </w:r>
      <w:r w:rsidR="005B4B19" w:rsidRPr="00D2381C">
        <w:t xml:space="preserve">n iterative process </w:t>
      </w:r>
      <w:r w:rsidRPr="00D2381C">
        <w:t xml:space="preserve">was used to </w:t>
      </w:r>
      <w:r w:rsidR="00284F15" w:rsidRPr="00D2381C">
        <w:t>synthesis</w:t>
      </w:r>
      <w:r w:rsidRPr="00D2381C">
        <w:t>e</w:t>
      </w:r>
      <w:r w:rsidR="00284F15" w:rsidRPr="00D2381C">
        <w:t xml:space="preserve"> the information</w:t>
      </w:r>
      <w:r w:rsidR="004202CC" w:rsidRPr="00D2381C">
        <w:t xml:space="preserve"> from the identified studies</w:t>
      </w:r>
      <w:r w:rsidR="00284F15" w:rsidRPr="00D2381C">
        <w:t>.</w:t>
      </w:r>
      <w:r w:rsidR="009A6DEE" w:rsidRPr="00D2381C">
        <w:t xml:space="preserve"> This was largely based on the</w:t>
      </w:r>
      <w:r w:rsidR="00692EB2" w:rsidRPr="00D2381C">
        <w:t xml:space="preserve"> principles of qualitative synthesis described by Thomas and Harden </w:t>
      </w:r>
      <w:r w:rsidR="001F6A76" w:rsidRPr="00D2381C">
        <w:fldChar w:fldCharType="begin"/>
      </w:r>
      <w:r w:rsidR="001F6A76" w:rsidRPr="00D2381C">
        <w:instrText xml:space="preserve"> ADDIN EN.CITE &lt;EndNote&gt;&lt;Cite&gt;&lt;Author&gt;Thomas&lt;/Author&gt;&lt;Year&gt;2008&lt;/Year&gt;&lt;RecNum&gt;4837&lt;/RecNum&gt;&lt;DisplayText&gt;(Thomas and Harden 2008)&lt;/DisplayText&gt;&lt;record&gt;&lt;rec-number&gt;4837&lt;/rec-number&gt;&lt;foreign-keys&gt;&lt;key app="EN" db-id="fd29tadx4t9t57eewtq5ft07tdtz0zvapwd9" timestamp="1738888276"&gt;4837&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abbr-1&gt;BMC Med. Res. Methodol.&lt;/abbr-1&gt;&lt;abbr-2&gt;BMC Med Res Methodol&lt;/abbr-2&gt;&lt;/periodical&gt;&lt;pages&gt;45&lt;/pages&gt;&lt;volume&gt;8&lt;/volume&gt;&lt;number&gt;1&lt;/number&gt;&lt;dates&gt;&lt;year&gt;2008&lt;/year&gt;&lt;pub-dates&gt;&lt;date&gt;2008/07/10&lt;/date&gt;&lt;/pub-dates&gt;&lt;/dates&gt;&lt;isbn&gt;1471-2288&lt;/isbn&gt;&lt;urls&gt;&lt;related-urls&gt;&lt;url&gt;https://doi.org/10.1186/1471-2288-8-45&lt;/url&gt;&lt;/related-urls&gt;&lt;/urls&gt;&lt;electronic-resource-num&gt;10.1186/1471-2288-8-45&lt;/electronic-resource-num&gt;&lt;/record&gt;&lt;/Cite&gt;&lt;/EndNote&gt;</w:instrText>
      </w:r>
      <w:r w:rsidR="001F6A76" w:rsidRPr="00D2381C">
        <w:fldChar w:fldCharType="separate"/>
      </w:r>
      <w:r w:rsidR="001F6A76" w:rsidRPr="00D2381C">
        <w:rPr>
          <w:noProof/>
        </w:rPr>
        <w:t>(2008)</w:t>
      </w:r>
      <w:r w:rsidR="001F6A76" w:rsidRPr="00D2381C">
        <w:fldChar w:fldCharType="end"/>
      </w:r>
      <w:r w:rsidR="00692EB2" w:rsidRPr="00D2381C">
        <w:t xml:space="preserve">, </w:t>
      </w:r>
      <w:r w:rsidR="00F74CE0" w:rsidRPr="00D2381C">
        <w:t>although we generated a model as the output rather than a set of defined themes.</w:t>
      </w:r>
      <w:r w:rsidR="00284F15" w:rsidRPr="00D2381C">
        <w:t xml:space="preserve"> </w:t>
      </w:r>
      <w:proofErr w:type="gramStart"/>
      <w:r w:rsidR="009E23F2" w:rsidRPr="00D2381C">
        <w:t>A</w:t>
      </w:r>
      <w:r w:rsidR="007813E5" w:rsidRPr="00D2381C">
        <w:t>ll of</w:t>
      </w:r>
      <w:proofErr w:type="gramEnd"/>
      <w:r w:rsidR="007813E5" w:rsidRPr="00D2381C">
        <w:t xml:space="preserve"> th</w:t>
      </w:r>
      <w:r w:rsidR="00D63AE4" w:rsidRPr="00D2381C">
        <w:t>e</w:t>
      </w:r>
      <w:r w:rsidR="009E23F2" w:rsidRPr="00D2381C">
        <w:t xml:space="preserve"> articles</w:t>
      </w:r>
      <w:r w:rsidR="00D63AE4" w:rsidRPr="00D2381C">
        <w:t xml:space="preserve"> </w:t>
      </w:r>
      <w:r w:rsidR="00CB7A64" w:rsidRPr="00D2381C">
        <w:t>were read and</w:t>
      </w:r>
      <w:r w:rsidR="00935513" w:rsidRPr="00D2381C">
        <w:t xml:space="preserve"> the</w:t>
      </w:r>
      <w:r w:rsidR="00CB7A64" w:rsidRPr="00D2381C">
        <w:t xml:space="preserve"> </w:t>
      </w:r>
      <w:r w:rsidR="00790517" w:rsidRPr="00D2381C">
        <w:t>section</w:t>
      </w:r>
      <w:r w:rsidR="00935513" w:rsidRPr="00D2381C">
        <w:t xml:space="preserve">s relevant to our </w:t>
      </w:r>
      <w:r w:rsidR="00D63AE4" w:rsidRPr="00D2381C">
        <w:t>topic</w:t>
      </w:r>
      <w:r w:rsidR="00935513" w:rsidRPr="00D2381C">
        <w:t xml:space="preserve"> </w:t>
      </w:r>
      <w:r w:rsidR="00944CB0" w:rsidRPr="00D2381C">
        <w:t xml:space="preserve">were </w:t>
      </w:r>
      <w:r w:rsidR="00CB7A64" w:rsidRPr="00D2381C">
        <w:t xml:space="preserve">coded by </w:t>
      </w:r>
      <w:r w:rsidR="00162286" w:rsidRPr="00D2381C">
        <w:t>GL</w:t>
      </w:r>
      <w:r w:rsidR="00B9710D" w:rsidRPr="00D2381C">
        <w:t xml:space="preserve"> and entered </w:t>
      </w:r>
      <w:r w:rsidR="008B2B16" w:rsidRPr="00D2381C">
        <w:t>on</w:t>
      </w:r>
      <w:r w:rsidR="00B95EED" w:rsidRPr="00D2381C">
        <w:t>to</w:t>
      </w:r>
      <w:r w:rsidR="008B2B16" w:rsidRPr="00D2381C">
        <w:t xml:space="preserve"> a </w:t>
      </w:r>
      <w:r w:rsidR="006355AA" w:rsidRPr="00D2381C">
        <w:t xml:space="preserve">board in </w:t>
      </w:r>
      <w:r w:rsidR="008B2B16" w:rsidRPr="00D2381C">
        <w:t xml:space="preserve">Miro </w:t>
      </w:r>
      <w:r w:rsidR="006355AA" w:rsidRPr="00D2381C">
        <w:t>software</w:t>
      </w:r>
      <w:r w:rsidR="004533E9" w:rsidRPr="00D2381C">
        <w:t xml:space="preserve"> (Miro, </w:t>
      </w:r>
      <w:r w:rsidR="0082409F" w:rsidRPr="00D2381C">
        <w:t>San Fran</w:t>
      </w:r>
      <w:r w:rsidR="00A02E3A" w:rsidRPr="00D2381C">
        <w:t>c</w:t>
      </w:r>
      <w:r w:rsidR="0082409F" w:rsidRPr="00D2381C">
        <w:t>isco)</w:t>
      </w:r>
      <w:r w:rsidR="00B9710D" w:rsidRPr="00D2381C">
        <w:t xml:space="preserve">. </w:t>
      </w:r>
      <w:r w:rsidR="00D87308" w:rsidRPr="00D2381C">
        <w:t>GL</w:t>
      </w:r>
      <w:r w:rsidR="008B2B16" w:rsidRPr="00D2381C">
        <w:t xml:space="preserve"> formed </w:t>
      </w:r>
      <w:r w:rsidR="00306491" w:rsidRPr="00D2381C">
        <w:t>prototype</w:t>
      </w:r>
      <w:r w:rsidR="000F34FE" w:rsidRPr="00D2381C">
        <w:t xml:space="preserve"> </w:t>
      </w:r>
      <w:r w:rsidR="008B2B16" w:rsidRPr="00D2381C">
        <w:t>categories</w:t>
      </w:r>
      <w:r w:rsidR="00D87308" w:rsidRPr="00D2381C">
        <w:t xml:space="preserve"> based on the </w:t>
      </w:r>
      <w:r w:rsidR="00D802A4" w:rsidRPr="00D2381C">
        <w:t>codes</w:t>
      </w:r>
      <w:r w:rsidR="00320998" w:rsidRPr="00D2381C">
        <w:t xml:space="preserve">, which were </w:t>
      </w:r>
      <w:r w:rsidR="008C2A37" w:rsidRPr="00D2381C">
        <w:t xml:space="preserve">shared and </w:t>
      </w:r>
      <w:r w:rsidR="001F746A" w:rsidRPr="00D2381C">
        <w:t>discussed with</w:t>
      </w:r>
      <w:r w:rsidR="00320998" w:rsidRPr="00D2381C">
        <w:t xml:space="preserve"> the </w:t>
      </w:r>
      <w:r w:rsidR="00E1151A" w:rsidRPr="00D2381C">
        <w:t>full</w:t>
      </w:r>
      <w:r w:rsidR="00320998" w:rsidRPr="00D2381C">
        <w:t xml:space="preserve"> team</w:t>
      </w:r>
      <w:r w:rsidR="008B2B16" w:rsidRPr="00D2381C">
        <w:t>.</w:t>
      </w:r>
      <w:r w:rsidR="004C7E0D" w:rsidRPr="00D2381C">
        <w:t xml:space="preserve"> To increase the </w:t>
      </w:r>
      <w:r w:rsidR="001A2533" w:rsidRPr="00D2381C">
        <w:t xml:space="preserve">collective sense-making </w:t>
      </w:r>
      <w:r w:rsidR="004C7E0D" w:rsidRPr="00D2381C">
        <w:t>of this process, four additional authors (2 Māori, 2 Pākehā) selected three articles each to read and code. The codes from the additional authors were presented and considered</w:t>
      </w:r>
      <w:r w:rsidR="00CD3FED" w:rsidRPr="00D2381C">
        <w:t xml:space="preserve"> by the team</w:t>
      </w:r>
      <w:r w:rsidR="004C7E0D" w:rsidRPr="00D2381C">
        <w:t xml:space="preserve"> alongside those derived by GL. </w:t>
      </w:r>
      <w:r w:rsidR="004707CE" w:rsidRPr="00D2381C">
        <w:t xml:space="preserve">Any additional codes or alternative interpretations were discussed </w:t>
      </w:r>
      <w:r w:rsidR="00BB3606" w:rsidRPr="00D2381C">
        <w:t xml:space="preserve">to </w:t>
      </w:r>
      <w:r w:rsidR="007644E9" w:rsidRPr="00D2381C">
        <w:t>facilitate clarity of understanding.</w:t>
      </w:r>
      <w:r w:rsidR="008B2B16" w:rsidRPr="00D2381C">
        <w:t xml:space="preserve"> </w:t>
      </w:r>
      <w:r w:rsidR="00356C77" w:rsidRPr="00D2381C">
        <w:t>T</w:t>
      </w:r>
      <w:r w:rsidR="00496994" w:rsidRPr="00D2381C">
        <w:t>he prototype c</w:t>
      </w:r>
      <w:r w:rsidR="00DD2241" w:rsidRPr="00D2381C">
        <w:t>ategories were</w:t>
      </w:r>
      <w:r w:rsidR="007644E9" w:rsidRPr="00D2381C">
        <w:t xml:space="preserve"> then</w:t>
      </w:r>
      <w:r w:rsidR="00DD2241" w:rsidRPr="00D2381C">
        <w:t xml:space="preserve"> </w:t>
      </w:r>
      <w:r w:rsidR="007507B7" w:rsidRPr="00D2381C">
        <w:t xml:space="preserve">further refined </w:t>
      </w:r>
      <w:r w:rsidR="00FF22C7" w:rsidRPr="00D2381C">
        <w:t>and</w:t>
      </w:r>
      <w:r w:rsidR="00D12065" w:rsidRPr="00D2381C">
        <w:t xml:space="preserve"> </w:t>
      </w:r>
      <w:r w:rsidR="0080409F" w:rsidRPr="00D2381C">
        <w:t>developed into</w:t>
      </w:r>
      <w:r w:rsidR="00FC0614" w:rsidRPr="00D2381C">
        <w:t xml:space="preserve"> a set</w:t>
      </w:r>
      <w:r w:rsidR="00833018" w:rsidRPr="00D2381C">
        <w:t xml:space="preserve"> of</w:t>
      </w:r>
      <w:r w:rsidR="0080409F" w:rsidRPr="00D2381C">
        <w:t xml:space="preserve"> </w:t>
      </w:r>
      <w:r w:rsidR="00FC0614" w:rsidRPr="00D2381C">
        <w:t xml:space="preserve">principles. </w:t>
      </w:r>
      <w:r w:rsidR="00A01F9A" w:rsidRPr="00D2381C">
        <w:t xml:space="preserve">To create a framework for these principles, </w:t>
      </w:r>
      <w:r w:rsidR="0080409F" w:rsidRPr="00D2381C">
        <w:t>a</w:t>
      </w:r>
      <w:r w:rsidR="00FC3BE3" w:rsidRPr="00D2381C">
        <w:t>n initial</w:t>
      </w:r>
      <w:r w:rsidR="0080409F" w:rsidRPr="00D2381C">
        <w:t xml:space="preserve"> model</w:t>
      </w:r>
      <w:r w:rsidR="00595823" w:rsidRPr="00D2381C">
        <w:t xml:space="preserve"> </w:t>
      </w:r>
      <w:r w:rsidR="00A01F9A" w:rsidRPr="00D2381C">
        <w:t>was developed</w:t>
      </w:r>
      <w:r w:rsidR="00A93B7D" w:rsidRPr="00D2381C">
        <w:t xml:space="preserve"> and shared with the group. The model</w:t>
      </w:r>
      <w:r w:rsidR="003E0B17" w:rsidRPr="00D2381C">
        <w:t xml:space="preserve"> was</w:t>
      </w:r>
      <w:r w:rsidR="0080409F" w:rsidRPr="00D2381C">
        <w:t xml:space="preserve"> discussed</w:t>
      </w:r>
      <w:r w:rsidR="00C479DD" w:rsidRPr="00D2381C">
        <w:t xml:space="preserve"> </w:t>
      </w:r>
      <w:r w:rsidR="002511FC" w:rsidRPr="00D2381C">
        <w:t>with the full team</w:t>
      </w:r>
      <w:r w:rsidR="00902AB5" w:rsidRPr="00D2381C">
        <w:t xml:space="preserve"> </w:t>
      </w:r>
      <w:r w:rsidR="00C479DD" w:rsidRPr="00D2381C">
        <w:t>and</w:t>
      </w:r>
      <w:r w:rsidR="0080409F" w:rsidRPr="00D2381C">
        <w:t xml:space="preserve"> </w:t>
      </w:r>
      <w:r w:rsidR="007644E9" w:rsidRPr="00D2381C">
        <w:t>advanced</w:t>
      </w:r>
      <w:r w:rsidR="0080409F" w:rsidRPr="00D2381C">
        <w:t xml:space="preserve"> through several iterations</w:t>
      </w:r>
      <w:r w:rsidR="00FC3BE3" w:rsidRPr="00D2381C">
        <w:t xml:space="preserve"> </w:t>
      </w:r>
      <w:r w:rsidR="00EB3349" w:rsidRPr="00D2381C">
        <w:t xml:space="preserve">to refine </w:t>
      </w:r>
      <w:r w:rsidR="00BF35A4" w:rsidRPr="00D2381C">
        <w:t>how the</w:t>
      </w:r>
      <w:r w:rsidR="008C7728" w:rsidRPr="00D2381C">
        <w:t xml:space="preserve"> principles</w:t>
      </w:r>
      <w:r w:rsidR="00BF35A4" w:rsidRPr="00D2381C">
        <w:t xml:space="preserve"> were presented in the model</w:t>
      </w:r>
      <w:r w:rsidR="008C7728" w:rsidRPr="00D2381C">
        <w:t xml:space="preserve"> and</w:t>
      </w:r>
      <w:r w:rsidR="00B07C1A" w:rsidRPr="00D2381C">
        <w:t xml:space="preserve"> the physical look of the model</w:t>
      </w:r>
      <w:r w:rsidR="0080409F" w:rsidRPr="00D2381C">
        <w:t>.</w:t>
      </w:r>
      <w:r w:rsidR="002F4C89" w:rsidRPr="00D2381C">
        <w:t xml:space="preserve"> </w:t>
      </w:r>
    </w:p>
    <w:p w14:paraId="52B23182" w14:textId="7CA08360" w:rsidR="0065236C" w:rsidRPr="00D2381C" w:rsidRDefault="00EB4366">
      <w:r w:rsidRPr="00D2381C">
        <w:t>Our research philosophy was interpretivism</w:t>
      </w:r>
      <w:r w:rsidR="000C3671" w:rsidRPr="00D2381C">
        <w:t xml:space="preserve"> </w:t>
      </w:r>
      <w:r w:rsidR="001F6A76" w:rsidRPr="00D2381C">
        <w:fldChar w:fldCharType="begin"/>
      </w:r>
      <w:r w:rsidR="001F6A76" w:rsidRPr="00D2381C">
        <w:instrText xml:space="preserve"> ADDIN EN.CITE &lt;EndNote&gt;&lt;Cite&gt;&lt;Author&gt;Lincoln&lt;/Author&gt;&lt;Year&gt;2023&lt;/Year&gt;&lt;RecNum&gt;4841&lt;/RecNum&gt;&lt;DisplayText&gt;(Lincoln et al. 2023)&lt;/DisplayText&gt;&lt;record&gt;&lt;rec-number&gt;4841&lt;/rec-number&gt;&lt;foreign-keys&gt;&lt;key app="EN" db-id="fd29tadx4t9t57eewtq5ft07tdtz0zvapwd9" timestamp="1739376521"&gt;4841&lt;/key&gt;&lt;/foreign-keys&gt;&lt;ref-type name="Book Section"&gt;5&lt;/ref-type&gt;&lt;contributors&gt;&lt;authors&gt;&lt;author&gt;Lincoln, Y. S.&lt;/author&gt;&lt;author&gt;Lynham, S. A.&lt;/author&gt;&lt;author&gt;Guba, E. G.&lt;/author&gt;&lt;/authors&gt;&lt;secondary-authors&gt;&lt;author&gt;Denzin, N. K.&lt;/author&gt;&lt;author&gt;Lincoln, Y. S.&lt;/author&gt;&lt;/secondary-authors&gt;&lt;/contributors&gt;&lt;titles&gt;&lt;title&gt;Paradigmatic controversies, contradictions, and emerging confluences, revisited&lt;/title&gt;&lt;secondary-title&gt;The Sage handbook of qualitative research &lt;/secondary-title&gt;&lt;/titles&gt;&lt;pages&gt;108–150&lt;/pages&gt;&lt;edition&gt;6th&lt;/edition&gt;&lt;dates&gt;&lt;year&gt;2023&lt;/year&gt;&lt;/dates&gt;&lt;pub-location&gt;Thousand Oaks, CA&lt;/pub-location&gt;&lt;publisher&gt;SAGE&lt;/publisher&gt;&lt;urls&gt;&lt;/urls&gt;&lt;/record&gt;&lt;/Cite&gt;&lt;/EndNote&gt;</w:instrText>
      </w:r>
      <w:r w:rsidR="001F6A76" w:rsidRPr="00D2381C">
        <w:fldChar w:fldCharType="separate"/>
      </w:r>
      <w:r w:rsidR="001F6A76" w:rsidRPr="00D2381C">
        <w:rPr>
          <w:noProof/>
        </w:rPr>
        <w:t>(Lincoln et al. 2023)</w:t>
      </w:r>
      <w:r w:rsidR="001F6A76" w:rsidRPr="00D2381C">
        <w:fldChar w:fldCharType="end"/>
      </w:r>
      <w:r w:rsidRPr="00D2381C">
        <w:t xml:space="preserve"> informed by </w:t>
      </w:r>
      <w:proofErr w:type="spellStart"/>
      <w:r w:rsidRPr="00D2381C">
        <w:t>te</w:t>
      </w:r>
      <w:proofErr w:type="spellEnd"/>
      <w:r w:rsidRPr="00D2381C">
        <w:t xml:space="preserve"> </w:t>
      </w:r>
      <w:proofErr w:type="spellStart"/>
      <w:r w:rsidRPr="00D2381C">
        <w:t>ao</w:t>
      </w:r>
      <w:proofErr w:type="spellEnd"/>
      <w:r w:rsidRPr="00D2381C">
        <w:t xml:space="preserve"> Māori principles </w:t>
      </w:r>
      <w:r w:rsidR="00682FAA" w:rsidRPr="00D2381C">
        <w:t xml:space="preserve">of respect, reciprocity, and </w:t>
      </w:r>
      <w:r w:rsidR="007A5177" w:rsidRPr="00D2381C">
        <w:t xml:space="preserve">collaboration, with </w:t>
      </w:r>
      <w:r w:rsidR="007A158A" w:rsidRPr="00D2381C">
        <w:t>discussions undertaken in a way that was mana enhancing for everyone</w:t>
      </w:r>
      <w:r w:rsidR="00D3112B" w:rsidRPr="00D2381C">
        <w:t>,</w:t>
      </w:r>
      <w:r w:rsidR="007A158A" w:rsidRPr="00D2381C">
        <w:t xml:space="preserve"> </w:t>
      </w:r>
      <w:r w:rsidR="00406CCD" w:rsidRPr="00D2381C">
        <w:t>and decisions made collaboratively</w:t>
      </w:r>
      <w:r w:rsidR="007A5177" w:rsidRPr="00D2381C">
        <w:t>.</w:t>
      </w:r>
      <w:r w:rsidR="00682FAA" w:rsidRPr="00D2381C">
        <w:t xml:space="preserve"> </w:t>
      </w:r>
      <w:r w:rsidR="002F4C89" w:rsidRPr="00D2381C">
        <w:t xml:space="preserve">Every endeavour was made to meet </w:t>
      </w:r>
      <w:proofErr w:type="spellStart"/>
      <w:r w:rsidR="00527441" w:rsidRPr="00D2381C">
        <w:lastRenderedPageBreak/>
        <w:t>kanohi</w:t>
      </w:r>
      <w:proofErr w:type="spellEnd"/>
      <w:r w:rsidR="00527441" w:rsidRPr="00D2381C">
        <w:t xml:space="preserve"> ki </w:t>
      </w:r>
      <w:proofErr w:type="spellStart"/>
      <w:r w:rsidR="00527441" w:rsidRPr="00D2381C">
        <w:t>te</w:t>
      </w:r>
      <w:proofErr w:type="spellEnd"/>
      <w:r w:rsidR="00527441" w:rsidRPr="00D2381C">
        <w:t xml:space="preserve"> </w:t>
      </w:r>
      <w:proofErr w:type="spellStart"/>
      <w:r w:rsidR="00527441" w:rsidRPr="00D2381C">
        <w:t>kanohi</w:t>
      </w:r>
      <w:proofErr w:type="spellEnd"/>
      <w:r w:rsidR="00582787" w:rsidRPr="00D2381C">
        <w:t xml:space="preserve"> </w:t>
      </w:r>
      <w:r w:rsidR="00BC48DC" w:rsidRPr="00D2381C">
        <w:t xml:space="preserve">(face-to-face) </w:t>
      </w:r>
      <w:r w:rsidR="00097FCB" w:rsidRPr="00D2381C">
        <w:t xml:space="preserve">as a team for all discussions but given </w:t>
      </w:r>
      <w:r w:rsidR="00E06AC9" w:rsidRPr="00D2381C">
        <w:t xml:space="preserve">the reality of multiple commitments and </w:t>
      </w:r>
      <w:r w:rsidR="00CB0AAF" w:rsidRPr="00D2381C">
        <w:t>varying geographical locations, there were frequent</w:t>
      </w:r>
      <w:r w:rsidR="005D1706" w:rsidRPr="00D2381C">
        <w:t xml:space="preserve"> online meetings and</w:t>
      </w:r>
      <w:r w:rsidR="00CB0AAF" w:rsidRPr="00D2381C">
        <w:t xml:space="preserve"> </w:t>
      </w:r>
      <w:r w:rsidR="0011734D" w:rsidRPr="00D2381C">
        <w:t xml:space="preserve">smaller meetings </w:t>
      </w:r>
      <w:r w:rsidR="00290D57" w:rsidRPr="00D2381C">
        <w:t xml:space="preserve">between </w:t>
      </w:r>
      <w:r w:rsidR="00244800" w:rsidRPr="00D2381C">
        <w:t>team members</w:t>
      </w:r>
      <w:r w:rsidR="00290D57" w:rsidRPr="00D2381C">
        <w:t xml:space="preserve"> </w:t>
      </w:r>
      <w:r w:rsidR="001D7C35" w:rsidRPr="00D2381C">
        <w:t xml:space="preserve">to </w:t>
      </w:r>
      <w:r w:rsidR="009572AE" w:rsidRPr="00D2381C">
        <w:t>enable input from everyone</w:t>
      </w:r>
      <w:r w:rsidR="00F75CD0" w:rsidRPr="00D2381C">
        <w:t>.</w:t>
      </w:r>
      <w:r w:rsidR="00270863" w:rsidRPr="00D2381C">
        <w:t xml:space="preserve"> </w:t>
      </w:r>
      <w:r w:rsidR="009C2319" w:rsidRPr="00D2381C">
        <w:t xml:space="preserve">Our team meetings were opened and closed with </w:t>
      </w:r>
      <w:proofErr w:type="spellStart"/>
      <w:r w:rsidR="009C2319" w:rsidRPr="00D2381C">
        <w:t>karakia</w:t>
      </w:r>
      <w:proofErr w:type="spellEnd"/>
      <w:r w:rsidR="00E0589E" w:rsidRPr="00D2381C">
        <w:t xml:space="preserve"> (prayer</w:t>
      </w:r>
      <w:r w:rsidR="00D60E38" w:rsidRPr="00D2381C">
        <w:t>)</w:t>
      </w:r>
      <w:r w:rsidR="00E0589E" w:rsidRPr="00D2381C">
        <w:t xml:space="preserve">, </w:t>
      </w:r>
      <w:r w:rsidR="003123A3" w:rsidRPr="00D2381C">
        <w:t>or</w:t>
      </w:r>
      <w:r w:rsidR="00A27E71" w:rsidRPr="00D2381C">
        <w:t xml:space="preserve"> a </w:t>
      </w:r>
      <w:r w:rsidR="00E0589E" w:rsidRPr="00D2381C">
        <w:t>blessing to start and end processes</w:t>
      </w:r>
      <w:r w:rsidR="00A27E71" w:rsidRPr="00D2381C">
        <w:t xml:space="preserve">. </w:t>
      </w:r>
      <w:r w:rsidR="00FD4718" w:rsidRPr="00D2381C">
        <w:t xml:space="preserve">In addition, </w:t>
      </w:r>
      <w:r w:rsidR="009C2319" w:rsidRPr="00D2381C">
        <w:t xml:space="preserve">time </w:t>
      </w:r>
      <w:r w:rsidR="00C766CE" w:rsidRPr="00D2381C">
        <w:t xml:space="preserve">was </w:t>
      </w:r>
      <w:r w:rsidR="003123A3" w:rsidRPr="00D2381C">
        <w:t xml:space="preserve">made </w:t>
      </w:r>
      <w:r w:rsidR="009C2319" w:rsidRPr="00D2381C">
        <w:t>for whanaungatanga at the beginning</w:t>
      </w:r>
      <w:r w:rsidR="003123A3" w:rsidRPr="00D2381C">
        <w:t xml:space="preserve"> of meetings and ka</w:t>
      </w:r>
      <w:r w:rsidR="009C2319" w:rsidRPr="00D2381C">
        <w:t xml:space="preserve">i (food) was </w:t>
      </w:r>
      <w:r w:rsidR="00120151" w:rsidRPr="00D2381C">
        <w:t xml:space="preserve">provided </w:t>
      </w:r>
      <w:r w:rsidR="006B0F5D" w:rsidRPr="00D2381C">
        <w:t>at</w:t>
      </w:r>
      <w:r w:rsidR="00DF2C3C" w:rsidRPr="00D2381C">
        <w:t xml:space="preserve"> in-</w:t>
      </w:r>
      <w:r w:rsidR="00120151" w:rsidRPr="00D2381C">
        <w:t xml:space="preserve">person </w:t>
      </w:r>
      <w:r w:rsidR="006B0F5D" w:rsidRPr="00D2381C">
        <w:t>meetings.</w:t>
      </w:r>
    </w:p>
    <w:p w14:paraId="65A0CBBF" w14:textId="6B87F2DD" w:rsidR="00A52B07" w:rsidRPr="00D2381C" w:rsidRDefault="00B63E12" w:rsidP="00527441">
      <w:pPr>
        <w:pStyle w:val="Heading1"/>
      </w:pPr>
      <w:r w:rsidRPr="00D2381C">
        <w:t>Results</w:t>
      </w:r>
    </w:p>
    <w:p w14:paraId="3679472B" w14:textId="0A82F3CE" w:rsidR="000F4137" w:rsidRPr="00D2381C" w:rsidRDefault="004202CC">
      <w:r w:rsidRPr="00D2381C">
        <w:t>We located 19 articles</w:t>
      </w:r>
      <w:r w:rsidR="00471591" w:rsidRPr="00D2381C">
        <w:t xml:space="preserve"> (Table 1)</w:t>
      </w:r>
      <w:r w:rsidR="00FA1A67" w:rsidRPr="00D2381C">
        <w:t xml:space="preserve"> published from 1995 to Januar</w:t>
      </w:r>
      <w:r w:rsidR="00EB3349" w:rsidRPr="00D2381C">
        <w:t>y</w:t>
      </w:r>
      <w:r w:rsidR="00FA1A67" w:rsidRPr="00D2381C">
        <w:t xml:space="preserve"> 2024</w:t>
      </w:r>
      <w:r w:rsidR="00EB3349" w:rsidRPr="00D2381C">
        <w:t xml:space="preserve"> </w:t>
      </w:r>
      <w:r w:rsidRPr="00D2381C">
        <w:t>that covered a variety of formats</w:t>
      </w:r>
      <w:r w:rsidR="00F454B1" w:rsidRPr="00D2381C">
        <w:t>.</w:t>
      </w:r>
      <w:r w:rsidRPr="00D2381C">
        <w:t xml:space="preserve"> </w:t>
      </w:r>
      <w:r w:rsidR="00EB3349" w:rsidRPr="00D2381C">
        <w:t>S</w:t>
      </w:r>
      <w:r w:rsidRPr="00D2381C">
        <w:t xml:space="preserve">ome were from research teams who had worked together on projects and had written about the experience, while others were reflections from </w:t>
      </w:r>
      <w:r w:rsidR="004B1339" w:rsidRPr="00D2381C">
        <w:t>individual</w:t>
      </w:r>
      <w:r w:rsidRPr="00D2381C">
        <w:t xml:space="preserve"> Pākehā or Māori authors.</w:t>
      </w:r>
      <w:r w:rsidR="007A640E" w:rsidRPr="00D2381C">
        <w:t xml:space="preserve"> </w:t>
      </w:r>
      <w:r w:rsidR="00396F08" w:rsidRPr="00D2381C">
        <w:t xml:space="preserve">The detailed and often personal descriptions, reflections, and recommendations provided by the authors </w:t>
      </w:r>
      <w:r w:rsidR="00FC6781" w:rsidRPr="00D2381C">
        <w:t xml:space="preserve">not only revealed </w:t>
      </w:r>
      <w:r w:rsidR="00B343E6" w:rsidRPr="00D2381C">
        <w:t xml:space="preserve">multiple strategies and </w:t>
      </w:r>
      <w:proofErr w:type="gramStart"/>
      <w:r w:rsidR="00B343E6" w:rsidRPr="00D2381C">
        <w:t>recommendations, but</w:t>
      </w:r>
      <w:proofErr w:type="gramEnd"/>
      <w:r w:rsidR="00B343E6" w:rsidRPr="00D2381C">
        <w:t xml:space="preserve"> also facilitated the identification of </w:t>
      </w:r>
      <w:r w:rsidR="00FC6781" w:rsidRPr="00D2381C">
        <w:t xml:space="preserve">several </w:t>
      </w:r>
      <w:r w:rsidR="00C442DF" w:rsidRPr="00D2381C">
        <w:t>shared concepts and principles</w:t>
      </w:r>
      <w:r w:rsidR="00B343E6" w:rsidRPr="00D2381C">
        <w:t xml:space="preserve">. </w:t>
      </w:r>
      <w:r w:rsidR="00396F08" w:rsidRPr="00D2381C">
        <w:t>These</w:t>
      </w:r>
      <w:r w:rsidR="00923DDC" w:rsidRPr="00D2381C">
        <w:t xml:space="preserve"> centred around the benefits of partnerships, </w:t>
      </w:r>
      <w:r w:rsidR="004C1F31" w:rsidRPr="00D2381C">
        <w:t xml:space="preserve">the </w:t>
      </w:r>
      <w:r w:rsidR="001A08BD" w:rsidRPr="00D2381C">
        <w:t xml:space="preserve">importance of establishing </w:t>
      </w:r>
      <w:r w:rsidR="000C4E88" w:rsidRPr="00D2381C">
        <w:t xml:space="preserve">authentic </w:t>
      </w:r>
      <w:r w:rsidR="001A08BD" w:rsidRPr="00D2381C">
        <w:t>relationships</w:t>
      </w:r>
      <w:r w:rsidR="00E34D90" w:rsidRPr="00D2381C">
        <w:t xml:space="preserve">, </w:t>
      </w:r>
      <w:r w:rsidR="004C1F31" w:rsidRPr="00D2381C">
        <w:t xml:space="preserve">the </w:t>
      </w:r>
      <w:r w:rsidR="005B19F8" w:rsidRPr="00D2381C">
        <w:t xml:space="preserve">clear need for outcomes for Māori communities, </w:t>
      </w:r>
      <w:r w:rsidR="00AF1469" w:rsidRPr="00D2381C">
        <w:t xml:space="preserve">and the </w:t>
      </w:r>
      <w:r w:rsidR="00F43B57" w:rsidRPr="00D2381C">
        <w:t xml:space="preserve">factors that helped and hindered </w:t>
      </w:r>
      <w:r w:rsidR="00A33A2C" w:rsidRPr="00D2381C">
        <w:t xml:space="preserve">cross-cultural </w:t>
      </w:r>
      <w:r w:rsidR="00165EA6" w:rsidRPr="00D2381C">
        <w:t xml:space="preserve">relationships and </w:t>
      </w:r>
      <w:r w:rsidR="00A33A2C" w:rsidRPr="00D2381C">
        <w:t>understandings.</w:t>
      </w:r>
      <w:r w:rsidR="00165EA6" w:rsidRPr="00D2381C">
        <w:t xml:space="preserve"> </w:t>
      </w:r>
      <w:r w:rsidR="009F637E" w:rsidRPr="00D2381C">
        <w:t xml:space="preserve">From these </w:t>
      </w:r>
      <w:r w:rsidR="00DF2C3C" w:rsidRPr="00D2381C">
        <w:t>principle</w:t>
      </w:r>
      <w:r w:rsidR="009F637E" w:rsidRPr="00D2381C">
        <w:t>s</w:t>
      </w:r>
      <w:r w:rsidR="00B610C8" w:rsidRPr="00D2381C">
        <w:t>,</w:t>
      </w:r>
      <w:r w:rsidR="009F637E" w:rsidRPr="00D2381C">
        <w:t xml:space="preserve"> w</w:t>
      </w:r>
      <w:r w:rsidR="00A33A2C" w:rsidRPr="00D2381C">
        <w:t xml:space="preserve">e developed a model </w:t>
      </w:r>
      <w:r w:rsidR="00E056D4" w:rsidRPr="00D2381C">
        <w:t xml:space="preserve">(Figure 1) </w:t>
      </w:r>
      <w:r w:rsidR="007A477B" w:rsidRPr="00D2381C">
        <w:t xml:space="preserve">that reflects </w:t>
      </w:r>
      <w:r w:rsidR="009431F1" w:rsidRPr="00D2381C">
        <w:t xml:space="preserve">these aspects in relation to working in </w:t>
      </w:r>
      <w:r w:rsidR="00CF2FCA" w:rsidRPr="00D2381C">
        <w:t xml:space="preserve">research </w:t>
      </w:r>
      <w:r w:rsidR="009431F1" w:rsidRPr="00D2381C">
        <w:t>partnerships</w:t>
      </w:r>
      <w:r w:rsidR="007A477B" w:rsidRPr="00D2381C">
        <w:t xml:space="preserve"> and how this </w:t>
      </w:r>
      <w:r w:rsidR="009762DA" w:rsidRPr="00D2381C">
        <w:t>c</w:t>
      </w:r>
      <w:r w:rsidR="001D3B4A" w:rsidRPr="00D2381C">
        <w:t>ould</w:t>
      </w:r>
      <w:r w:rsidR="00DA5677" w:rsidRPr="00D2381C">
        <w:t xml:space="preserve"> be</w:t>
      </w:r>
      <w:r w:rsidR="007A477B" w:rsidRPr="00D2381C">
        <w:t xml:space="preserve"> undertaken. </w:t>
      </w:r>
      <w:r w:rsidR="000F4137" w:rsidRPr="00D2381C">
        <w:t>The</w:t>
      </w:r>
      <w:r w:rsidR="00BE47EE" w:rsidRPr="00D2381C">
        <w:t xml:space="preserve"> </w:t>
      </w:r>
      <w:r w:rsidR="00183FC7" w:rsidRPr="00D2381C">
        <w:t>principle</w:t>
      </w:r>
      <w:r w:rsidR="00BE47EE" w:rsidRPr="00D2381C">
        <w:t xml:space="preserve">s </w:t>
      </w:r>
      <w:r w:rsidR="00B33B95" w:rsidRPr="00D2381C">
        <w:t>are described below</w:t>
      </w:r>
      <w:r w:rsidR="00DA0716" w:rsidRPr="00D2381C">
        <w:t xml:space="preserve">, with a description of </w:t>
      </w:r>
      <w:r w:rsidR="00BE47EE" w:rsidRPr="00D2381C">
        <w:t>the model</w:t>
      </w:r>
      <w:r w:rsidR="00DA0716" w:rsidRPr="00D2381C">
        <w:t xml:space="preserve"> following this</w:t>
      </w:r>
      <w:r w:rsidR="00BE47EE" w:rsidRPr="00D2381C">
        <w:t>.</w:t>
      </w:r>
    </w:p>
    <w:p w14:paraId="187D7119" w14:textId="64352A1F" w:rsidR="009D78D8" w:rsidRPr="00D2381C" w:rsidRDefault="009D78D8" w:rsidP="0063513A">
      <w:pPr>
        <w:pStyle w:val="Heading2"/>
      </w:pPr>
      <w:r w:rsidRPr="00D2381C">
        <w:t>Why undertake Māori-centred research</w:t>
      </w:r>
      <w:r w:rsidR="002E5248" w:rsidRPr="00D2381C">
        <w:t>?</w:t>
      </w:r>
    </w:p>
    <w:p w14:paraId="644267C1" w14:textId="21CB9ED1" w:rsidR="00CF4DB7" w:rsidRPr="00D2381C" w:rsidRDefault="00D76D73">
      <w:r w:rsidRPr="00D2381C">
        <w:t>Most of the articles provided</w:t>
      </w:r>
      <w:r w:rsidR="00B26F74" w:rsidRPr="00D2381C">
        <w:t xml:space="preserve"> a</w:t>
      </w:r>
      <w:r w:rsidRPr="00D2381C">
        <w:t xml:space="preserve"> </w:t>
      </w:r>
      <w:r w:rsidR="00A42701" w:rsidRPr="00D2381C">
        <w:t xml:space="preserve">rationale for </w:t>
      </w:r>
      <w:r w:rsidR="00402589" w:rsidRPr="00D2381C">
        <w:t xml:space="preserve">why they had undertaken Māori-centred research in partnership. </w:t>
      </w:r>
      <w:r w:rsidR="00E579FE" w:rsidRPr="00D2381C">
        <w:t>One of the</w:t>
      </w:r>
      <w:r w:rsidR="0046366D" w:rsidRPr="00D2381C">
        <w:t xml:space="preserve"> main </w:t>
      </w:r>
      <w:r w:rsidR="00F76DF7" w:rsidRPr="00D2381C">
        <w:t>reason</w:t>
      </w:r>
      <w:r w:rsidR="00F3752E" w:rsidRPr="00D2381C">
        <w:t xml:space="preserve">s </w:t>
      </w:r>
      <w:r w:rsidR="00E579FE" w:rsidRPr="00D2381C">
        <w:t>presented was</w:t>
      </w:r>
      <w:r w:rsidR="002244DB" w:rsidRPr="00D2381C">
        <w:t xml:space="preserve"> </w:t>
      </w:r>
      <w:r w:rsidR="00647EEC" w:rsidRPr="00D2381C">
        <w:t>that</w:t>
      </w:r>
      <w:r w:rsidR="00B00D1A" w:rsidRPr="00D2381C">
        <w:t xml:space="preserve"> Pākehā</w:t>
      </w:r>
      <w:r w:rsidR="00730FA6" w:rsidRPr="00D2381C">
        <w:t xml:space="preserve"> </w:t>
      </w:r>
      <w:r w:rsidR="00647EEC" w:rsidRPr="00D2381C">
        <w:t xml:space="preserve">were obligated </w:t>
      </w:r>
      <w:r w:rsidR="00730FA6" w:rsidRPr="00D2381C">
        <w:t xml:space="preserve">to share </w:t>
      </w:r>
      <w:r w:rsidR="00647EEC" w:rsidRPr="00D2381C">
        <w:t xml:space="preserve">their </w:t>
      </w:r>
      <w:r w:rsidR="007D1AB5" w:rsidRPr="00D2381C">
        <w:t xml:space="preserve">skills and </w:t>
      </w:r>
      <w:r w:rsidR="00730FA6" w:rsidRPr="00D2381C">
        <w:t>resources</w:t>
      </w:r>
      <w:r w:rsidR="00647EEC" w:rsidRPr="00D2381C">
        <w:t xml:space="preserve"> and</w:t>
      </w:r>
      <w:r w:rsidR="00730FA6" w:rsidRPr="00D2381C">
        <w:t xml:space="preserve"> </w:t>
      </w:r>
      <w:r w:rsidR="007D1AB5" w:rsidRPr="00D2381C">
        <w:t xml:space="preserve">engage in research that </w:t>
      </w:r>
      <w:r w:rsidR="00730FA6" w:rsidRPr="00D2381C">
        <w:t>promote</w:t>
      </w:r>
      <w:r w:rsidR="0061295E" w:rsidRPr="00D2381C">
        <w:t>s</w:t>
      </w:r>
      <w:r w:rsidR="00730FA6" w:rsidRPr="00D2381C">
        <w:t xml:space="preserve"> equity</w:t>
      </w:r>
      <w:r w:rsidR="00B00D1A" w:rsidRPr="00D2381C">
        <w:t xml:space="preserve"> for </w:t>
      </w:r>
      <w:r w:rsidR="00DF513E" w:rsidRPr="00D2381C">
        <w:t>Māori</w:t>
      </w:r>
      <w:r w:rsidR="00D75BDB" w:rsidRPr="00D2381C">
        <w:t xml:space="preserve">. </w:t>
      </w:r>
      <w:r w:rsidR="007D1AB5" w:rsidRPr="00D2381C">
        <w:t xml:space="preserve">Some authors </w:t>
      </w:r>
      <w:r w:rsidR="00B75113" w:rsidRPr="00D2381C">
        <w:t>propos</w:t>
      </w:r>
      <w:r w:rsidR="007D1AB5" w:rsidRPr="00D2381C">
        <w:t xml:space="preserve">ed that this was </w:t>
      </w:r>
      <w:r w:rsidR="00116A39" w:rsidRPr="00D2381C">
        <w:t xml:space="preserve">an ethical responsibility </w:t>
      </w:r>
      <w:r w:rsidR="003201B4" w:rsidRPr="00D2381C">
        <w:t>under</w:t>
      </w:r>
      <w:r w:rsidR="009855D2" w:rsidRPr="00D2381C">
        <w:t xml:space="preserve"> </w:t>
      </w:r>
      <w:r w:rsidR="007D1AB5" w:rsidRPr="00D2381C">
        <w:t>Te Tiriti o Waitangi</w:t>
      </w:r>
      <w:r w:rsidR="006031EC" w:rsidRPr="00D2381C">
        <w:t xml:space="preserve">, and that working in partnership reflected the partnership </w:t>
      </w:r>
      <w:r w:rsidR="00694B52" w:rsidRPr="00D2381C">
        <w:t>that is central to</w:t>
      </w:r>
      <w:r w:rsidR="006031EC" w:rsidRPr="00D2381C">
        <w:t xml:space="preserve"> Te Tiriti</w:t>
      </w:r>
      <w:r w:rsidR="001D2A2B" w:rsidRPr="00D2381C">
        <w:t xml:space="preserve"> </w:t>
      </w:r>
      <w:r w:rsidR="001F6A76" w:rsidRPr="00D2381C">
        <w:fldChar w:fldCharType="begin">
          <w:fldData xml:space="preserve">PEVuZE5vdGU+PENpdGU+PEF1dGhvcj5CaXNob3A8L0F1dGhvcj48WWVhcj4xOTk1PC9ZZWFyPjxS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</w:fldData>
        </w:fldChar>
      </w:r>
      <w:r w:rsidR="001F6A76" w:rsidRPr="00D2381C">
        <w:instrText xml:space="preserve"> ADDIN EN.CITE </w:instrText>
      </w:r>
      <w:r w:rsidR="001F6A76" w:rsidRPr="00D2381C">
        <w:fldChar w:fldCharType="begin">
          <w:fldData xml:space="preserve">PEVuZE5vdGU+PENpdGU+PEF1dGhvcj5CaXNob3A8L0F1dGhvcj48WWVhcj4xOTk1PC9ZZWFyPjxS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ishop 1995; Forster 2008; Martel et al. 2022; Martin et al. 2020)</w:t>
      </w:r>
      <w:r w:rsidR="001F6A76" w:rsidRPr="00D2381C">
        <w:fldChar w:fldCharType="end"/>
      </w:r>
      <w:r w:rsidR="006031EC" w:rsidRPr="00D2381C">
        <w:t xml:space="preserve">. </w:t>
      </w:r>
      <w:r w:rsidR="00574A8F" w:rsidRPr="00D2381C">
        <w:t xml:space="preserve">For example, Bishop </w:t>
      </w:r>
      <w:r w:rsidR="001F6A76" w:rsidRPr="00D2381C">
        <w:fldChar w:fldCharType="begin"/>
      </w:r>
      <w:r w:rsidR="001F6A76" w:rsidRPr="00D2381C">
        <w:instrText xml:space="preserve"> ADDIN EN.CITE &lt;EndNote&gt;&lt;Cite&gt;&lt;Author&gt;Bishop&lt;/Author&gt;&lt;Year&gt;1995&lt;/Year&gt;&lt;RecNum&gt;4799&lt;/RecNum&gt;&lt;DisplayText&gt;(Bishop AR 1995)&lt;/DisplayText&gt;&lt;record&gt;&lt;rec-number&gt;4799&lt;/rec-number&gt;&lt;foreign-keys&gt;&lt;key app="EN" db-id="fd29tadx4t9t57eewtq5ft07tdtz0zvapwd9" timestamp="1719198065"&gt;4799&lt;/key&gt;&lt;/foreign-keys&gt;&lt;ref-type name="Thesis"&gt;32&lt;/ref-type&gt;&lt;contributors&gt;&lt;authors&gt;&lt;author&gt;Bishop, A. R.&lt;/author&gt;&lt;/authors&gt;&lt;secondary-authors&gt;&lt;author&gt;Glynn, Ted&lt;/author&gt;&lt;author&gt;Ballard, Keith&lt;/author&gt;&lt;/secondary-authors&gt;&lt;/contributors&gt;&lt;titles&gt;&lt;title&gt;Collaborative research stories : whakawhanaungatanga&lt;/title&gt;&lt;/titles&gt;&lt;keywords&gt;&lt;keyword&gt;Maori&lt;/keyword&gt;&lt;keyword&gt;research&lt;/keyword&gt;&lt;keyword&gt;kaupapa Maori&lt;/keyword&gt;&lt;keyword&gt;kura kaupapa Maori&lt;/keyword&gt;&lt;keyword&gt;biculturalism&lt;/keyword&gt;&lt;/keywords&gt;&lt;dates&gt;&lt;year&gt;1995&lt;/year&gt;&lt;/dates&gt;&lt;publisher&gt;University of Otago&lt;/publisher&gt;&lt;urls&gt;&lt;/urls&gt;&lt;/record&gt;&lt;/Cite&gt;&lt;/EndNote&gt;</w:instrText>
      </w:r>
      <w:r w:rsidR="001F6A76" w:rsidRPr="00D2381C">
        <w:fldChar w:fldCharType="separate"/>
      </w:r>
      <w:r w:rsidR="001F6A76" w:rsidRPr="00D2381C">
        <w:rPr>
          <w:noProof/>
        </w:rPr>
        <w:t>(1995)</w:t>
      </w:r>
      <w:r w:rsidR="001F6A76" w:rsidRPr="00D2381C">
        <w:fldChar w:fldCharType="end"/>
      </w:r>
      <w:r w:rsidR="00446BD4" w:rsidRPr="00D2381C">
        <w:t xml:space="preserve"> </w:t>
      </w:r>
      <w:r w:rsidR="00574A8F" w:rsidRPr="00D2381C">
        <w:t>stated</w:t>
      </w:r>
      <w:r w:rsidR="009E3768" w:rsidRPr="00D2381C">
        <w:t>,</w:t>
      </w:r>
      <w:r w:rsidR="00574A8F" w:rsidRPr="00D2381C">
        <w:t xml:space="preserve"> </w:t>
      </w:r>
      <w:r w:rsidR="00574A8F" w:rsidRPr="00D2381C">
        <w:rPr>
          <w:i/>
          <w:iCs/>
        </w:rPr>
        <w:t>“</w:t>
      </w:r>
      <w:r w:rsidR="00D510DD" w:rsidRPr="00D2381C">
        <w:rPr>
          <w:i/>
          <w:iCs/>
        </w:rPr>
        <w:t>The second reason why non-</w:t>
      </w:r>
      <w:r w:rsidR="0009536F" w:rsidRPr="00D2381C">
        <w:rPr>
          <w:i/>
          <w:iCs/>
        </w:rPr>
        <w:t>Māori</w:t>
      </w:r>
      <w:r w:rsidR="00D510DD" w:rsidRPr="00D2381C">
        <w:rPr>
          <w:i/>
          <w:iCs/>
        </w:rPr>
        <w:t xml:space="preserve"> should be involved in this area of research is simply that for Pakeha researchers to leave it all to </w:t>
      </w:r>
      <w:r w:rsidR="0009536F" w:rsidRPr="00D2381C">
        <w:rPr>
          <w:i/>
          <w:iCs/>
        </w:rPr>
        <w:t>Māori</w:t>
      </w:r>
      <w:r w:rsidR="00D510DD" w:rsidRPr="00D2381C">
        <w:rPr>
          <w:i/>
          <w:iCs/>
        </w:rPr>
        <w:t xml:space="preserve"> people is to abrogate their responsibilities as Treaty partners”</w:t>
      </w:r>
      <w:r w:rsidR="00D510DD" w:rsidRPr="00D2381C">
        <w:t xml:space="preserve">. </w:t>
      </w:r>
      <w:r w:rsidR="00674528" w:rsidRPr="00D2381C">
        <w:t>A more pragmatic reason cited by other authors was that</w:t>
      </w:r>
      <w:r w:rsidR="00637940" w:rsidRPr="00D2381C">
        <w:t>,</w:t>
      </w:r>
      <w:r w:rsidR="00674528" w:rsidRPr="00D2381C">
        <w:t xml:space="preserve"> </w:t>
      </w:r>
      <w:r w:rsidR="00195A3E" w:rsidRPr="00D2381C">
        <w:rPr>
          <w:i/>
          <w:iCs/>
        </w:rPr>
        <w:t>“while Māori are building their research capability and capacity”</w:t>
      </w:r>
      <w:r w:rsidR="00195A3E" w:rsidRPr="00D2381C">
        <w:t xml:space="preserve"> </w:t>
      </w:r>
      <w:r w:rsidR="001F6A76" w:rsidRPr="00D2381C">
        <w:fldChar w:fldCharType="begin"/>
      </w:r>
      <w:r w:rsidR="001F6A76" w:rsidRPr="00D2381C">
        <w:instrText xml:space="preserve"> ADDIN EN.CITE &lt;EndNote&gt;&lt;Cite&gt;&lt;Author&gt;Wilson&lt;/Author&gt;&lt;Year&gt;2008&lt;/Year&gt;&lt;RecNum&gt;4825&lt;/RecNum&gt;&lt;DisplayText&gt;(Wilson D 2008)&lt;/DisplayText&gt;&lt;record&gt;&lt;rec-number&gt;4825&lt;/rec-number&gt;&lt;foreign-keys&gt;&lt;key app="EN" db-id="fd29tadx4t9t57eewtq5ft07tdtz0zvapwd9" timestamp="1728119548"&gt;4825&lt;/key&gt;&lt;/foreign-keys&gt;&lt;ref-type name="Journal Article"&gt;17&lt;/ref-type&gt;&lt;contributors&gt;&lt;authors&gt;&lt;author&gt;Wilson, D.&lt;/author&gt;&lt;/authors&gt;&lt;/contributors&gt;&lt;titles&gt;&lt;title&gt;&lt;style face="normal" font="default" size="100%"&gt;Should non-M&lt;/style&gt;&lt;style face="normal" font="default" charset="238" size="100%"&gt;ā&lt;/style&gt;&lt;style face="normal" font="default" size="100%"&gt;ori research and write about M&lt;/style&gt;&lt;style face="normal" font="default" charset="238" size="100%"&gt;ā&lt;/style&gt;&lt;style face="normal" font="default" size="100%"&gt;ori?&lt;/style&gt;&lt;/title&gt;&lt;secondary-title&gt;Kai Tiaki Nursing New Zealand&lt;/secondary-title&gt;&lt;/titles&gt;&lt;periodical&gt;&lt;full-title&gt;Kai Tiaki Nursing New Zealand&lt;/full-title&gt;&lt;/periodical&gt;&lt;pages&gt;20-21&lt;/pages&gt;&lt;volume&gt;14&lt;/volume&gt;&lt;number&gt;5&lt;/number&gt;&lt;dates&gt;&lt;year&gt;2008&lt;/year&gt;&lt;/dates&gt;&lt;urls&gt;&lt;/urls&gt;&lt;/record&gt;&lt;/Cite&gt;&lt;/EndNote&gt;</w:instrText>
      </w:r>
      <w:r w:rsidR="001F6A76" w:rsidRPr="00D2381C">
        <w:fldChar w:fldCharType="separate"/>
      </w:r>
      <w:r w:rsidR="001F6A76" w:rsidRPr="00D2381C">
        <w:rPr>
          <w:noProof/>
        </w:rPr>
        <w:t>(Wilson</w:t>
      </w:r>
      <w:r w:rsidR="00C5633F" w:rsidRPr="00D2381C">
        <w:rPr>
          <w:noProof/>
        </w:rPr>
        <w:t xml:space="preserve"> </w:t>
      </w:r>
      <w:r w:rsidR="001F6A76" w:rsidRPr="00D2381C">
        <w:rPr>
          <w:noProof/>
        </w:rPr>
        <w:t>2008)</w:t>
      </w:r>
      <w:r w:rsidR="001F6A76" w:rsidRPr="00D2381C">
        <w:fldChar w:fldCharType="end"/>
      </w:r>
      <w:r w:rsidR="00195A3E" w:rsidRPr="00D2381C">
        <w:t>,</w:t>
      </w:r>
      <w:r w:rsidR="006F37D8" w:rsidRPr="00D2381C">
        <w:t xml:space="preserve"> </w:t>
      </w:r>
      <w:r w:rsidR="00674528" w:rsidRPr="00D2381C">
        <w:t xml:space="preserve">there </w:t>
      </w:r>
      <w:r w:rsidR="00A57882" w:rsidRPr="00D2381C">
        <w:t>a</w:t>
      </w:r>
      <w:r w:rsidR="006031EC" w:rsidRPr="00D2381C">
        <w:t xml:space="preserve">re not enough Māori researchers available to undertake all research with </w:t>
      </w:r>
      <w:r w:rsidR="009E299A" w:rsidRPr="00D2381C">
        <w:t>Māori</w:t>
      </w:r>
      <w:r w:rsidR="00534CE0" w:rsidRPr="00D2381C">
        <w:t xml:space="preserve"> and </w:t>
      </w:r>
      <w:r w:rsidR="00B82DFB" w:rsidRPr="00D2381C">
        <w:t>partnering with</w:t>
      </w:r>
      <w:r w:rsidR="00865192" w:rsidRPr="00D2381C">
        <w:t xml:space="preserve"> non-Māori</w:t>
      </w:r>
      <w:r w:rsidR="00F01DC2" w:rsidRPr="00D2381C">
        <w:t xml:space="preserve"> </w:t>
      </w:r>
      <w:r w:rsidR="00C54DCE" w:rsidRPr="00D2381C">
        <w:t xml:space="preserve">was </w:t>
      </w:r>
      <w:r w:rsidR="00D30C7C" w:rsidRPr="00D2381C">
        <w:t xml:space="preserve">an </w:t>
      </w:r>
      <w:r w:rsidR="00E24DCE" w:rsidRPr="00D2381C">
        <w:t>appropriate response</w:t>
      </w:r>
      <w:r w:rsidR="00242748" w:rsidRPr="00D2381C">
        <w:t xml:space="preserve"> </w:t>
      </w:r>
      <w:r w:rsidR="001F6A76" w:rsidRPr="00D2381C">
        <w:fldChar w:fldCharType="begin">
          <w:fldData xml:space="preserve">PEVuZE5vdGU+PENpdGU+PEF1dGhvcj5XaWxzb248L0F1dGhvcj48WWVhcj4yMDA4PC9ZZWFyPjxS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</w:fldData>
        </w:fldChar>
      </w:r>
      <w:r w:rsidR="001F6A76" w:rsidRPr="00D2381C">
        <w:instrText xml:space="preserve"> ADDIN EN.CITE </w:instrText>
      </w:r>
      <w:r w:rsidR="001F6A76" w:rsidRPr="00D2381C">
        <w:fldChar w:fldCharType="begin">
          <w:fldData xml:space="preserve">PEVuZE5vdGU+PENpdGU+PEF1dGhvcj5XaWxzb248L0F1dGhvcj48WWVhcj4yMDA4PC9ZZWFyPjxS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Hotere-Barnes 2015; Nikora and Evans 1998; Wilson 2008)</w:t>
      </w:r>
      <w:r w:rsidR="001F6A76" w:rsidRPr="00D2381C">
        <w:fldChar w:fldCharType="end"/>
      </w:r>
      <w:r w:rsidR="00865192" w:rsidRPr="00D2381C">
        <w:t xml:space="preserve">. </w:t>
      </w:r>
      <w:r w:rsidR="00066F62" w:rsidRPr="00D2381C">
        <w:t>A</w:t>
      </w:r>
      <w:r w:rsidR="009301C5" w:rsidRPr="00D2381C">
        <w:t xml:space="preserve"> </w:t>
      </w:r>
      <w:r w:rsidR="00BB14A6" w:rsidRPr="00D2381C">
        <w:t>further</w:t>
      </w:r>
      <w:r w:rsidR="009301C5" w:rsidRPr="00D2381C">
        <w:t xml:space="preserve"> </w:t>
      </w:r>
      <w:r w:rsidR="00BB14A6" w:rsidRPr="00D2381C">
        <w:t>key</w:t>
      </w:r>
      <w:r w:rsidR="009301C5" w:rsidRPr="00D2381C">
        <w:t xml:space="preserve"> advantage </w:t>
      </w:r>
      <w:r w:rsidR="00BB14A6" w:rsidRPr="00D2381C">
        <w:t xml:space="preserve">of partnerships </w:t>
      </w:r>
      <w:r w:rsidR="005E2921" w:rsidRPr="00D2381C">
        <w:t xml:space="preserve">described was that </w:t>
      </w:r>
      <w:r w:rsidR="009301C5" w:rsidRPr="00D2381C">
        <w:t>bringing together skills</w:t>
      </w:r>
      <w:r w:rsidR="004A713E" w:rsidRPr="00D2381C">
        <w:t>,</w:t>
      </w:r>
      <w:r w:rsidR="009301C5" w:rsidRPr="00D2381C">
        <w:t xml:space="preserve"> resources</w:t>
      </w:r>
      <w:r w:rsidR="004A713E" w:rsidRPr="00D2381C">
        <w:t xml:space="preserve">, and ways of </w:t>
      </w:r>
      <w:r w:rsidR="00C53CAB" w:rsidRPr="00D2381C">
        <w:t>working</w:t>
      </w:r>
      <w:r w:rsidR="009301C5" w:rsidRPr="00D2381C">
        <w:t xml:space="preserve"> from both cultures resulted in powerful </w:t>
      </w:r>
      <w:r w:rsidR="00556D16" w:rsidRPr="00D2381C">
        <w:t xml:space="preserve">and meaningful </w:t>
      </w:r>
      <w:r w:rsidR="002F120F" w:rsidRPr="00D2381C">
        <w:t>contributions</w:t>
      </w:r>
      <w:r w:rsidR="00E84D63" w:rsidRPr="00D2381C">
        <w:t xml:space="preserve"> and possibilities</w:t>
      </w:r>
      <w:r w:rsidR="009301C5" w:rsidRPr="00D2381C">
        <w:t xml:space="preserve">. </w:t>
      </w:r>
      <w:r w:rsidR="00CD5D82" w:rsidRPr="00D2381C">
        <w:t xml:space="preserve">This concept was summarised by Saha et al. </w:t>
      </w:r>
      <w:r w:rsidR="001F6A76" w:rsidRPr="00D2381C">
        <w:fldChar w:fldCharType="begin"/>
      </w:r>
      <w:r w:rsidR="001F6A76" w:rsidRPr="00D2381C">
        <w:instrText xml:space="preserve"> ADDIN EN.CITE &lt;EndNote&gt;&lt;Cite&gt;&lt;Author&gt;Saha&lt;/Author&gt;&lt;Year&gt;2023&lt;/Year&gt;&lt;RecNum&gt;4771&lt;/RecNum&gt;&lt;DisplayText&gt;(Saha et al. 2023)&lt;/DisplayText&gt;&lt;record&gt;&lt;rec-number&gt;4771&lt;/rec-number&gt;&lt;foreign-keys&gt;&lt;key app="EN" db-id="fd29tadx4t9t57eewtq5ft07tdtz0zvapwd9" timestamp="1707237708"&gt;4771&lt;/key&gt;&lt;/foreign-keys&gt;&lt;ref-type name="Journal Article"&gt;17&lt;/ref-type&gt;&lt;contributors&gt;&lt;authors&gt;&lt;author&gt;Saha, Sriparna&lt;/author&gt;&lt;author&gt;Tapuke, Sylvia&lt;/author&gt;&lt;author&gt;Kennedy, Ben&lt;/author&gt;&lt;author&gt;Tolbert, Sara&lt;/author&gt;&lt;author&gt;Tapuke, Kelvin&lt;/author&gt;&lt;author&gt;Macfarlane, Angus&lt;/author&gt;&lt;author&gt;Hersey, Shelley&lt;/author&gt;&lt;author&gt;Leonard, Graham&lt;/author&gt;&lt;author&gt;Tupe, Rita&lt;/author&gt;&lt;author&gt;Ngaropo, Pouroto&lt;/author&gt;&lt;author&gt;Milroy, Kiharoa&lt;/author&gt;&lt;author&gt;Smith, Bubs&lt;/author&gt;&lt;/authors&gt;&lt;/contributors&gt;&lt;titles&gt;&lt;title&gt;A place-based virtual field trip resource that reflects understandings from multiple knowledge systems for volcano hazard education in Aotearoa NZ: Lessons from collaborations between Māori and non-Māori&lt;/title&gt;&lt;secondary-title&gt;Journal of Geoscience Education&lt;/secondary-title&gt;&lt;/titles&gt;&lt;periodical&gt;&lt;full-title&gt;Journal of Geoscience Education&lt;/full-title&gt;&lt;/periodical&gt;&lt;pages&gt;388-402&lt;/pages&gt;&lt;volume&gt;71&lt;/volume&gt;&lt;number&gt;3&lt;/number&gt;&lt;dates&gt;&lt;year&gt;2023&lt;/year&gt;&lt;pub-dates&gt;&lt;date&gt;2023/07/03&lt;/date&gt;&lt;/pub-dates&gt;&lt;/dates&gt;&lt;publisher&gt;Routledge&lt;/publisher&gt;&lt;isbn&gt;1089-9995&lt;/isbn&gt;&lt;urls&gt;&lt;related-urls&gt;&lt;url&gt;https://doi.org/10.1080/10899995.2022.2109397&lt;/url&gt;&lt;/related-urls&gt;&lt;/urls&gt;&lt;electronic-resource-num&gt;10.1080/10899995.2022.2109397&lt;/electronic-resource-num&gt;&lt;/record&gt;&lt;/Cite&gt;&lt;/EndNote&gt;</w:instrText>
      </w:r>
      <w:r w:rsidR="001F6A76" w:rsidRPr="00D2381C">
        <w:fldChar w:fldCharType="separate"/>
      </w:r>
      <w:r w:rsidR="001F6A76" w:rsidRPr="00D2381C">
        <w:rPr>
          <w:noProof/>
        </w:rPr>
        <w:t>(2023)</w:t>
      </w:r>
      <w:r w:rsidR="001F6A76" w:rsidRPr="00D2381C">
        <w:fldChar w:fldCharType="end"/>
      </w:r>
      <w:r w:rsidR="00943E37" w:rsidRPr="00D2381C">
        <w:t xml:space="preserve">, who used </w:t>
      </w:r>
      <w:r w:rsidR="00826CEC" w:rsidRPr="00D2381C">
        <w:t xml:space="preserve">the He Awa Whiria </w:t>
      </w:r>
      <w:r w:rsidR="00826CEC" w:rsidRPr="00D2381C">
        <w:lastRenderedPageBreak/>
        <w:t>(Braided Rivers) app</w:t>
      </w:r>
      <w:r w:rsidR="007D5817" w:rsidRPr="00D2381C">
        <w:t>roach in their project</w:t>
      </w:r>
      <w:r w:rsidR="005411C4" w:rsidRPr="00D2381C">
        <w:t>:</w:t>
      </w:r>
      <w:r w:rsidR="00CD5D82" w:rsidRPr="00D2381C">
        <w:t xml:space="preserve"> </w:t>
      </w:r>
      <w:r w:rsidR="00CD5D82" w:rsidRPr="00D2381C">
        <w:rPr>
          <w:i/>
          <w:iCs/>
        </w:rPr>
        <w:t>“When these individual streams of knowledge converge, they create new opportunities for lea</w:t>
      </w:r>
      <w:r w:rsidR="00F5276C" w:rsidRPr="00D2381C">
        <w:rPr>
          <w:i/>
          <w:iCs/>
        </w:rPr>
        <w:t>r</w:t>
      </w:r>
      <w:r w:rsidR="00CD5D82" w:rsidRPr="00D2381C">
        <w:rPr>
          <w:i/>
          <w:iCs/>
        </w:rPr>
        <w:t>ning”</w:t>
      </w:r>
      <w:r w:rsidR="001935D4" w:rsidRPr="00D2381C">
        <w:rPr>
          <w:i/>
          <w:iCs/>
        </w:rPr>
        <w:t>.</w:t>
      </w:r>
      <w:r w:rsidR="00CD5D82" w:rsidRPr="00D2381C">
        <w:t xml:space="preserve"> Mul</w:t>
      </w:r>
      <w:r w:rsidR="001935D4" w:rsidRPr="00D2381C">
        <w:t xml:space="preserve">tiple </w:t>
      </w:r>
      <w:r w:rsidR="007C7731" w:rsidRPr="00D2381C">
        <w:t>author</w:t>
      </w:r>
      <w:r w:rsidR="00E85A5F" w:rsidRPr="00D2381C">
        <w:t xml:space="preserve">s </w:t>
      </w:r>
      <w:r w:rsidR="00891C1A" w:rsidRPr="00D2381C">
        <w:t>argu</w:t>
      </w:r>
      <w:r w:rsidR="008D6182" w:rsidRPr="00D2381C">
        <w:t>ed</w:t>
      </w:r>
      <w:r w:rsidR="00E85A5F" w:rsidRPr="00D2381C">
        <w:t xml:space="preserve"> that </w:t>
      </w:r>
      <w:r w:rsidR="00DD585F" w:rsidRPr="00D2381C">
        <w:t>cross-cultural par</w:t>
      </w:r>
      <w:r w:rsidR="00E85A5F" w:rsidRPr="00D2381C">
        <w:t xml:space="preserve">tnerships </w:t>
      </w:r>
      <w:r w:rsidR="00BC216A" w:rsidRPr="00D2381C">
        <w:t xml:space="preserve">enable </w:t>
      </w:r>
      <w:r w:rsidR="00007656" w:rsidRPr="00D2381C">
        <w:t xml:space="preserve">new </w:t>
      </w:r>
      <w:r w:rsidR="002A057F" w:rsidRPr="00D2381C">
        <w:t xml:space="preserve">knowledge and </w:t>
      </w:r>
      <w:r w:rsidR="00007656" w:rsidRPr="00D2381C">
        <w:t xml:space="preserve">understandings </w:t>
      </w:r>
      <w:r w:rsidR="004A713E" w:rsidRPr="00D2381C">
        <w:t>to be developed</w:t>
      </w:r>
      <w:r w:rsidR="00007656" w:rsidRPr="00D2381C">
        <w:t xml:space="preserve">, </w:t>
      </w:r>
      <w:r w:rsidR="004A713E" w:rsidRPr="00D2381C">
        <w:t xml:space="preserve">more Māori voices to be heard, </w:t>
      </w:r>
      <w:r w:rsidR="00007656" w:rsidRPr="00D2381C">
        <w:t>and</w:t>
      </w:r>
      <w:r w:rsidR="002A057F" w:rsidRPr="00D2381C">
        <w:t xml:space="preserve"> </w:t>
      </w:r>
      <w:r w:rsidR="00812C7C" w:rsidRPr="00D2381C">
        <w:t xml:space="preserve">that </w:t>
      </w:r>
      <w:r w:rsidR="00B41938" w:rsidRPr="00D2381C">
        <w:t xml:space="preserve">everyone </w:t>
      </w:r>
      <w:r w:rsidR="000F302A" w:rsidRPr="00D2381C">
        <w:t>i</w:t>
      </w:r>
      <w:r w:rsidR="00B41938" w:rsidRPr="00D2381C">
        <w:t xml:space="preserve">s upskilled </w:t>
      </w:r>
      <w:r w:rsidR="00D04240" w:rsidRPr="00D2381C">
        <w:t>in the process</w:t>
      </w:r>
      <w:r w:rsidR="00E04448" w:rsidRPr="00D2381C">
        <w:t>,</w:t>
      </w:r>
      <w:r w:rsidR="00D04240" w:rsidRPr="00D2381C">
        <w:t xml:space="preserve"> </w:t>
      </w:r>
      <w:r w:rsidR="000F302A" w:rsidRPr="00D2381C">
        <w:t>resulting in</w:t>
      </w:r>
      <w:r w:rsidR="003D30A3" w:rsidRPr="00D2381C">
        <w:t xml:space="preserve"> an enhancement of</w:t>
      </w:r>
      <w:r w:rsidR="00B41938" w:rsidRPr="00D2381C">
        <w:t xml:space="preserve"> </w:t>
      </w:r>
      <w:r w:rsidR="00E01828" w:rsidRPr="00D2381C">
        <w:t xml:space="preserve">Māori research capacity. It was also </w:t>
      </w:r>
      <w:r w:rsidR="00291269" w:rsidRPr="00D2381C">
        <w:t>propose</w:t>
      </w:r>
      <w:r w:rsidR="00E01828" w:rsidRPr="00D2381C">
        <w:t xml:space="preserve">d </w:t>
      </w:r>
      <w:r w:rsidR="000B1345" w:rsidRPr="00D2381C">
        <w:t xml:space="preserve">by some </w:t>
      </w:r>
      <w:r w:rsidR="00E63810" w:rsidRPr="00D2381C">
        <w:t xml:space="preserve">that non-Māori </w:t>
      </w:r>
      <w:r w:rsidR="00475E94" w:rsidRPr="00D2381C">
        <w:t>should</w:t>
      </w:r>
      <w:r w:rsidR="00730FA6" w:rsidRPr="00D2381C">
        <w:t xml:space="preserve"> stand up against injustice</w:t>
      </w:r>
      <w:r w:rsidR="00291269" w:rsidRPr="00D2381C">
        <w:t>s</w:t>
      </w:r>
      <w:r w:rsidR="00730FA6" w:rsidRPr="00D2381C">
        <w:t xml:space="preserve"> and raci</w:t>
      </w:r>
      <w:r w:rsidR="00D359F6" w:rsidRPr="00D2381C">
        <w:t>sm</w:t>
      </w:r>
      <w:r w:rsidR="00230A6D" w:rsidRPr="00D2381C">
        <w:t>, and that undertaking research that promote</w:t>
      </w:r>
      <w:r w:rsidR="00291269" w:rsidRPr="00D2381C">
        <w:t>s</w:t>
      </w:r>
      <w:r w:rsidR="00230A6D" w:rsidRPr="00D2381C">
        <w:t xml:space="preserve"> better outcomes for Māori was a way to achieve this</w:t>
      </w:r>
      <w:r w:rsidR="00B31399" w:rsidRPr="00D2381C">
        <w:t xml:space="preserve"> </w:t>
      </w:r>
      <w:r w:rsidR="001F6A76" w:rsidRPr="00D2381C">
        <w:fldChar w:fldCharType="begin">
          <w:fldData xml:space="preserve">PEVuZE5vdGU+PENpdGU+PEF1dGhvcj5DcmF3Zm9yZDwvQXV0aG9yPjxZZWFyPjIwMjI8L1llYXI+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</w:fldData>
        </w:fldChar>
      </w:r>
      <w:r w:rsidR="001F6A76" w:rsidRPr="00D2381C">
        <w:instrText xml:space="preserve"> ADDIN EN.CITE </w:instrText>
      </w:r>
      <w:r w:rsidR="001F6A76" w:rsidRPr="00D2381C">
        <w:fldChar w:fldCharType="begin">
          <w:fldData xml:space="preserve">PEVuZE5vdGU+PENpdGU+PEF1dGhvcj5DcmF3Zm9yZDwvQXV0aG9yPjxZZWFyPjIwMjI8L1llYXI+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ame 2013; Crawford and Langridge 2022)</w:t>
      </w:r>
      <w:r w:rsidR="001F6A76" w:rsidRPr="00D2381C">
        <w:fldChar w:fldCharType="end"/>
      </w:r>
      <w:r w:rsidR="00D359F6" w:rsidRPr="00D2381C">
        <w:t xml:space="preserve">. </w:t>
      </w:r>
    </w:p>
    <w:p w14:paraId="0D16E926" w14:textId="5EDEF51D" w:rsidR="00A5186E" w:rsidRPr="00D2381C" w:rsidRDefault="00A5186E" w:rsidP="00F539C2">
      <w:pPr>
        <w:pStyle w:val="Heading2"/>
      </w:pPr>
      <w:r w:rsidRPr="00D2381C">
        <w:t>Know the whakapapa</w:t>
      </w:r>
      <w:r w:rsidR="00220879" w:rsidRPr="00D2381C">
        <w:t xml:space="preserve"> </w:t>
      </w:r>
      <w:r w:rsidR="00880316" w:rsidRPr="00D2381C">
        <w:t>/</w:t>
      </w:r>
      <w:r w:rsidR="00220879" w:rsidRPr="00D2381C">
        <w:t xml:space="preserve"> </w:t>
      </w:r>
      <w:r w:rsidR="00324815" w:rsidRPr="00D2381C">
        <w:t>H</w:t>
      </w:r>
      <w:r w:rsidR="00291C4F" w:rsidRPr="00D2381C">
        <w:t>istory</w:t>
      </w:r>
    </w:p>
    <w:p w14:paraId="3E4AC132" w14:textId="53AEBF4C" w:rsidR="00D356E5" w:rsidRPr="00D2381C" w:rsidRDefault="00D46742">
      <w:r w:rsidRPr="00D2381C">
        <w:t>Several</w:t>
      </w:r>
      <w:r w:rsidR="00407BEE" w:rsidRPr="00D2381C">
        <w:t xml:space="preserve"> articles </w:t>
      </w:r>
      <w:r w:rsidR="007E65CD" w:rsidRPr="00D2381C">
        <w:t>emphasised the importance of</w:t>
      </w:r>
      <w:r w:rsidR="004428F0" w:rsidRPr="00D2381C">
        <w:t xml:space="preserve"> understand</w:t>
      </w:r>
      <w:r w:rsidR="007E65CD" w:rsidRPr="00D2381C">
        <w:t>ing</w:t>
      </w:r>
      <w:r w:rsidR="004428F0" w:rsidRPr="00D2381C">
        <w:t xml:space="preserve"> </w:t>
      </w:r>
      <w:r w:rsidR="003375A2" w:rsidRPr="00D2381C">
        <w:t xml:space="preserve">the relevant history </w:t>
      </w:r>
      <w:r w:rsidR="00E10E52" w:rsidRPr="00D2381C">
        <w:t xml:space="preserve">of the research focus </w:t>
      </w:r>
      <w:r w:rsidR="00BB3D0C" w:rsidRPr="00D2381C">
        <w:t xml:space="preserve">and </w:t>
      </w:r>
      <w:r w:rsidR="00242767" w:rsidRPr="00D2381C">
        <w:t>of</w:t>
      </w:r>
      <w:r w:rsidR="00D61849" w:rsidRPr="00D2381C">
        <w:t xml:space="preserve"> the</w:t>
      </w:r>
      <w:r w:rsidR="00242767" w:rsidRPr="00D2381C">
        <w:t xml:space="preserve"> </w:t>
      </w:r>
      <w:r w:rsidR="00BB3D0C" w:rsidRPr="00D2381C">
        <w:t xml:space="preserve">communities involved </w:t>
      </w:r>
      <w:r w:rsidR="00E10E52" w:rsidRPr="00D2381C">
        <w:t>and not to gloss over</w:t>
      </w:r>
      <w:r w:rsidR="00BF4C59" w:rsidRPr="00D2381C">
        <w:t xml:space="preserve"> historical</w:t>
      </w:r>
      <w:r w:rsidR="00E10E52" w:rsidRPr="00D2381C">
        <w:t xml:space="preserve"> injustices</w:t>
      </w:r>
      <w:r w:rsidR="00242767" w:rsidRPr="00D2381C">
        <w:t xml:space="preserve"> that may have occurred</w:t>
      </w:r>
      <w:r w:rsidR="009F3616" w:rsidRPr="00D2381C">
        <w:t xml:space="preserve"> </w:t>
      </w:r>
      <w:r w:rsidR="001F6A76" w:rsidRPr="00D2381C">
        <w:fldChar w:fldCharType="begin">
          <w:fldData xml:space="preserve">PEVuZE5vdGU+PENpdGU+PEF1dGhvcj5DYXJwZW50ZXI8L0F1dGhvcj48WWVhcj4yMDA4PC9ZZWFy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</w:fldData>
        </w:fldChar>
      </w:r>
      <w:r w:rsidR="001F6A76" w:rsidRPr="00D2381C">
        <w:instrText xml:space="preserve"> ADDIN EN.CITE </w:instrText>
      </w:r>
      <w:r w:rsidR="001F6A76" w:rsidRPr="00D2381C">
        <w:fldChar w:fldCharType="begin">
          <w:fldData xml:space="preserve">PEVuZE5vdGU+PENpdGU+PEF1dGhvcj5DYXJwZW50ZXI8L0F1dGhvcj48WWVhcj4yMDA4PC9ZZWFy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arpenter and McMurchy-Pilkington 2008; Crawford and Langridge 2022; Forster 2008; Leuthart and Prinsen 2022; Marques et al. 2022; Wilson 2008)</w:t>
      </w:r>
      <w:r w:rsidR="001F6A76" w:rsidRPr="00D2381C">
        <w:fldChar w:fldCharType="end"/>
      </w:r>
      <w:r w:rsidR="00E10E52" w:rsidRPr="00D2381C">
        <w:t>.</w:t>
      </w:r>
      <w:r w:rsidR="00181B79" w:rsidRPr="00D2381C">
        <w:t xml:space="preserve"> </w:t>
      </w:r>
      <w:r w:rsidR="002F31B7" w:rsidRPr="00D2381C">
        <w:t xml:space="preserve">The process of </w:t>
      </w:r>
      <w:r w:rsidR="00F15769" w:rsidRPr="00D2381C">
        <w:t xml:space="preserve">developing </w:t>
      </w:r>
      <w:r w:rsidR="001654FE" w:rsidRPr="00D2381C">
        <w:t xml:space="preserve">recognition and </w:t>
      </w:r>
      <w:r w:rsidR="002F31B7" w:rsidRPr="00D2381C">
        <w:t>understanding was described by Greenaway et al.</w:t>
      </w:r>
      <w:r w:rsidR="00F15769" w:rsidRPr="00D2381C">
        <w:t xml:space="preserve"> </w:t>
      </w:r>
      <w:r w:rsidR="001F6A76" w:rsidRPr="00D2381C">
        <w:fldChar w:fldCharType="begin"/>
      </w:r>
      <w:r w:rsidR="001F6A76" w:rsidRPr="00D2381C">
        <w:instrText xml:space="preserve"> ADDIN EN.CITE &lt;EndNote&gt;&lt;Cite&gt;&lt;Author&gt;Greenaway&lt;/Author&gt;&lt;Year&gt;2022&lt;/Year&gt;&lt;RecNum&gt;4769&lt;/RecNum&gt;&lt;DisplayText&gt;(Greenaway et al. 2022)&lt;/DisplayText&gt;&lt;record&gt;&lt;rec-number&gt;4769&lt;/rec-number&gt;&lt;foreign-keys&gt;&lt;key app="EN" db-id="fd29tadx4t9t57eewtq5ft07tdtz0zvapwd9" timestamp="1707237365"&gt;4769&lt;/key&gt;&lt;/foreign-keys&gt;&lt;ref-type name="Journal Article"&gt;17&lt;/ref-type&gt;&lt;contributors&gt;&lt;authors&gt;&lt;author&gt;Greenaway, Alison&lt;/author&gt;&lt;author&gt;Hohaia, Holden&lt;/author&gt;&lt;author&gt;Le Heron, Erena&lt;/author&gt;&lt;author&gt;Le Heron, Richard&lt;/author&gt;&lt;author&gt;Grant, Andrea&lt;/author&gt;&lt;author&gt;Diprose, Gradon&lt;/author&gt;&lt;author&gt;Kirk, Nicholas&lt;/author&gt;&lt;author&gt;Allen, Will&lt;/author&gt;&lt;/authors&gt;&lt;/contributors&gt;&lt;titles&gt;&lt;title&gt;Methodological sensitivities for co-producing knowledge through enduring trustful partnerships&lt;/title&gt;&lt;secondary-title&gt;Sustainability Science&lt;/secondary-title&gt;&lt;/titles&gt;&lt;periodical&gt;&lt;full-title&gt;Sustainability Science&lt;/full-title&gt;&lt;/periodical&gt;&lt;pages&gt;433-447&lt;/pages&gt;&lt;volume&gt;17&lt;/volume&gt;&lt;number&gt;2&lt;/number&gt;&lt;dates&gt;&lt;year&gt;2022&lt;/year&gt;&lt;pub-dates&gt;&lt;date&gt;2022/03/01&lt;/date&gt;&lt;/pub-dates&gt;&lt;/dates&gt;&lt;isbn&gt;1862-4057&lt;/isbn&gt;&lt;urls&gt;&lt;related-urls&gt;&lt;url&gt;https://doi.org/10.1007/s11625-021-01058-y&lt;/url&gt;&lt;/related-urls&gt;&lt;/urls&gt;&lt;electronic-resource-num&gt;10.1007/s11625-021-01058-y&lt;/electronic-resource-num&gt;&lt;/record&gt;&lt;/Cite&gt;&lt;/EndNote&gt;</w:instrText>
      </w:r>
      <w:r w:rsidR="001F6A76" w:rsidRPr="00D2381C">
        <w:fldChar w:fldCharType="separate"/>
      </w:r>
      <w:r w:rsidR="001F6A76" w:rsidRPr="00D2381C">
        <w:rPr>
          <w:noProof/>
        </w:rPr>
        <w:t>(2022)</w:t>
      </w:r>
      <w:r w:rsidR="001F6A76" w:rsidRPr="00D2381C">
        <w:fldChar w:fldCharType="end"/>
      </w:r>
      <w:r w:rsidR="00D356E5" w:rsidRPr="00D2381C">
        <w:t>:</w:t>
      </w:r>
    </w:p>
    <w:p w14:paraId="3BEAB08B" w14:textId="77777777" w:rsidR="00D356E5" w:rsidRPr="00D2381C" w:rsidRDefault="00D356E5">
      <w:pPr>
        <w:rPr>
          <w:i/>
          <w:iCs/>
        </w:rPr>
      </w:pPr>
      <w:r w:rsidRPr="00D2381C">
        <w:rPr>
          <w:i/>
          <w:iCs/>
        </w:rPr>
        <w:t xml:space="preserve">“During the workshop the group discussed how they were learning to recognise other world views and were developing a growing appreciation for </w:t>
      </w:r>
      <w:proofErr w:type="spellStart"/>
      <w:r w:rsidRPr="00D2381C">
        <w:rPr>
          <w:i/>
          <w:iCs/>
        </w:rPr>
        <w:t>te</w:t>
      </w:r>
      <w:proofErr w:type="spellEnd"/>
      <w:r w:rsidRPr="00D2381C">
        <w:rPr>
          <w:i/>
          <w:iCs/>
        </w:rPr>
        <w:t xml:space="preserve"> </w:t>
      </w:r>
      <w:proofErr w:type="spellStart"/>
      <w:r w:rsidRPr="00D2381C">
        <w:rPr>
          <w:i/>
          <w:iCs/>
        </w:rPr>
        <w:t>ao</w:t>
      </w:r>
      <w:proofErr w:type="spellEnd"/>
      <w:r w:rsidRPr="00D2381C">
        <w:rPr>
          <w:i/>
          <w:iCs/>
        </w:rPr>
        <w:t xml:space="preserve"> Māori (a Māori world view). This required educating oneself about historical injustices and their long-term impacts.”</w:t>
      </w:r>
    </w:p>
    <w:p w14:paraId="5F051907" w14:textId="65A02458" w:rsidR="00955CFE" w:rsidRPr="00D2381C" w:rsidRDefault="00BB3D0C">
      <w:r w:rsidRPr="00D2381C">
        <w:t>It was recommended</w:t>
      </w:r>
      <w:r w:rsidR="00D1661E" w:rsidRPr="00D2381C">
        <w:t xml:space="preserve"> by various authors</w:t>
      </w:r>
      <w:r w:rsidRPr="00D2381C">
        <w:t xml:space="preserve"> that individual r</w:t>
      </w:r>
      <w:r w:rsidR="00E10E52" w:rsidRPr="00D2381C">
        <w:t>esearchers should understand their own positionality and what has informed this</w:t>
      </w:r>
      <w:r w:rsidR="007A5FE0" w:rsidRPr="00D2381C">
        <w:t xml:space="preserve">, </w:t>
      </w:r>
      <w:r w:rsidR="00D75179" w:rsidRPr="00D2381C">
        <w:t>including their</w:t>
      </w:r>
      <w:r w:rsidR="007A5FE0" w:rsidRPr="00D2381C">
        <w:t xml:space="preserve"> whakapapa</w:t>
      </w:r>
      <w:r w:rsidR="002C69E5" w:rsidRPr="00D2381C">
        <w:t xml:space="preserve">, </w:t>
      </w:r>
      <w:r w:rsidR="00525E2C" w:rsidRPr="00D2381C">
        <w:t>where they have come from</w:t>
      </w:r>
      <w:r w:rsidR="002C69E5" w:rsidRPr="00D2381C">
        <w:t xml:space="preserve">, and their </w:t>
      </w:r>
      <w:r w:rsidR="00351DE3" w:rsidRPr="00D2381C">
        <w:t>existing relationships with the research team</w:t>
      </w:r>
      <w:r w:rsidR="008B0F2D" w:rsidRPr="00D2381C">
        <w:t xml:space="preserve"> </w:t>
      </w:r>
      <w:r w:rsidR="00CA39AB" w:rsidRPr="00D2381C">
        <w:t xml:space="preserve">and </w:t>
      </w:r>
      <w:r w:rsidR="00E136F7" w:rsidRPr="00D2381C">
        <w:t>community</w:t>
      </w:r>
      <w:r w:rsidR="00E10E52" w:rsidRPr="00D2381C">
        <w:t>.</w:t>
      </w:r>
      <w:r w:rsidR="00525E2C" w:rsidRPr="00D2381C">
        <w:t xml:space="preserve"> </w:t>
      </w:r>
      <w:r w:rsidR="009C2C85" w:rsidRPr="00D2381C">
        <w:t xml:space="preserve">In </w:t>
      </w:r>
      <w:r w:rsidR="005F6D7F" w:rsidRPr="00D2381C">
        <w:t>several</w:t>
      </w:r>
      <w:r w:rsidR="006D3FE3" w:rsidRPr="00D2381C">
        <w:t xml:space="preserve"> articles</w:t>
      </w:r>
      <w:r w:rsidR="009C2C85" w:rsidRPr="00D2381C">
        <w:t xml:space="preserve">, </w:t>
      </w:r>
      <w:r w:rsidR="00524B7D" w:rsidRPr="00D2381C">
        <w:t>it was also stipulated that when the partnership is being formed, the anticipated benefit to Māori from the relationship must be made clear</w:t>
      </w:r>
      <w:r w:rsidR="00222D4C" w:rsidRPr="00D2381C">
        <w:t xml:space="preserve"> </w:t>
      </w:r>
      <w:r w:rsidR="001F6A76" w:rsidRPr="00D2381C">
        <w:fldChar w:fldCharType="begin">
          <w:fldData xml:space="preserve">PEVuZE5vdGU+PENpdGU+PEF1dGhvcj5XaWxzb248L0F1dGhvcj48WWVhcj4yMDA4PC9ZZWFyPjxS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</w:fldData>
        </w:fldChar>
      </w:r>
      <w:r w:rsidR="001F6A76" w:rsidRPr="00D2381C">
        <w:instrText xml:space="preserve"> ADDIN EN.CITE </w:instrText>
      </w:r>
      <w:r w:rsidR="001F6A76" w:rsidRPr="00D2381C">
        <w:fldChar w:fldCharType="begin">
          <w:fldData xml:space="preserve">PEVuZE5vdGU+PENpdGU+PEF1dGhvcj5XaWxzb248L0F1dGhvcj48WWVhcj4yMDA4PC9ZZWFyPjxS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ishop 1995; Crawford and Langridge 2022; Marques et al. 2022; Martel et al. 2022; Wilson 2008)</w:t>
      </w:r>
      <w:r w:rsidR="001F6A76" w:rsidRPr="00D2381C">
        <w:fldChar w:fldCharType="end"/>
      </w:r>
      <w:r w:rsidR="00524B7D" w:rsidRPr="00D2381C">
        <w:t>.</w:t>
      </w:r>
    </w:p>
    <w:p w14:paraId="509C6E6E" w14:textId="52A3D8EB" w:rsidR="005A0257" w:rsidRPr="00D2381C" w:rsidRDefault="00A341AF">
      <w:r w:rsidRPr="00D2381C">
        <w:t>A number of</w:t>
      </w:r>
      <w:r w:rsidR="00B5621E" w:rsidRPr="00D2381C">
        <w:t xml:space="preserve"> </w:t>
      </w:r>
      <w:r w:rsidR="005D5E17" w:rsidRPr="00D2381C">
        <w:t xml:space="preserve">articles </w:t>
      </w:r>
      <w:r w:rsidR="005163DA" w:rsidRPr="00D2381C">
        <w:t>further noted that as each project will have its own specific context</w:t>
      </w:r>
      <w:r w:rsidR="00345B4D" w:rsidRPr="00D2381C">
        <w:t xml:space="preserve"> that is</w:t>
      </w:r>
      <w:r w:rsidR="005163DA" w:rsidRPr="00D2381C">
        <w:t xml:space="preserve"> largely determined by the people involved,</w:t>
      </w:r>
      <w:r w:rsidR="00841EBE" w:rsidRPr="00D2381C">
        <w:t xml:space="preserve"> </w:t>
      </w:r>
      <w:r w:rsidR="007F229F" w:rsidRPr="00D2381C">
        <w:t xml:space="preserve">and that </w:t>
      </w:r>
      <w:r w:rsidR="00841EBE" w:rsidRPr="00D2381C">
        <w:rPr>
          <w:i/>
          <w:iCs/>
        </w:rPr>
        <w:t>“there can never be ‘one right way’”</w:t>
      </w:r>
      <w:r w:rsidR="005163DA" w:rsidRPr="00D2381C">
        <w:t xml:space="preserve"> </w:t>
      </w:r>
      <w:r w:rsidR="001F6A76" w:rsidRPr="00D2381C">
        <w:fldChar w:fldCharType="begin"/>
      </w:r>
      <w:r w:rsidR="001F6A76" w:rsidRPr="00D2381C">
        <w:instrText xml:space="preserve"> ADDIN EN.CITE &lt;EndNote&gt;&lt;Cite&gt;&lt;Author&gt;Hotere-Barnes&lt;/Author&gt;&lt;Year&gt;2015&lt;/Year&gt;&lt;RecNum&gt;4770&lt;/RecNum&gt;&lt;DisplayText&gt;(Hotere-Barnes 2015)&lt;/DisplayText&gt;&lt;record&gt;&lt;rec-number&gt;4770&lt;/rec-number&gt;&lt;foreign-keys&gt;&lt;key app="EN" db-id="fd29tadx4t9t57eewtq5ft07tdtz0zvapwd9" timestamp="1707237457"&gt;4770&lt;/key&gt;&lt;/foreign-keys&gt;&lt;ref-type name="Journal Article"&gt;17&lt;/ref-type&gt;&lt;contributors&gt;&lt;authors&gt;&lt;author&gt;Hotere-Barnes, Alex&lt;/author&gt;&lt;/authors&gt;&lt;/contributors&gt;&lt;titles&gt;&lt;title&gt;&lt;style face="normal" font="default" size="100%"&gt;Generating ‘non-stupid optimism’: Addressing P&lt;/style&gt;&lt;style face="normal" font="default" charset="238" size="100%"&gt;ākehā &lt;/style&gt;&lt;style face="normal" font="default" size="100%"&gt;p&lt;/style&gt;&lt;style face="normal" font="default" charset="238" size="100%"&gt;aralysis in Māori &lt;/style&gt;&lt;style face="normal" font="default" size="100%"&gt;e&lt;/style&gt;&lt;style face="normal" font="default" charset="238" size="100%"&gt;ducational &lt;/style&gt;&lt;style face="normal" font="default" size="100%"&gt;r&lt;/style&gt;&lt;style face="normal" font="default" charset="238" size="100%"&gt;esearch&lt;/style&gt;&lt;/title&gt;&lt;secondary-title&gt;New Zealand Journal of Educational Studies&lt;/secondary-title&gt;&lt;/titles&gt;&lt;periodical&gt;&lt;full-title&gt;New Zealand Journal of Educational Studies&lt;/full-title&gt;&lt;/periodical&gt;&lt;pages&gt;39-53&lt;/pages&gt;&lt;volume&gt;50&lt;/volume&gt;&lt;number&gt;1&lt;/number&gt;&lt;dates&gt;&lt;year&gt;2015&lt;/year&gt;&lt;pub-dates&gt;&lt;date&gt;2015/04/01&lt;/date&gt;&lt;/pub-dates&gt;&lt;/dates&gt;&lt;isbn&gt;2199-4714&lt;/isbn&gt;&lt;urls&gt;&lt;related-urls&gt;&lt;url&gt;https://doi.org/10.1007/s40841-015-0007-y&lt;/url&gt;&lt;/related-urls&gt;&lt;/urls&gt;&lt;electronic-resource-num&gt;10.1007/s40841-015-0007-y&lt;/electronic-resource-num&gt;&lt;/record&gt;&lt;/Cite&gt;&lt;/EndNote&gt;</w:instrText>
      </w:r>
      <w:r w:rsidR="001F6A76" w:rsidRPr="00D2381C">
        <w:fldChar w:fldCharType="separate"/>
      </w:r>
      <w:r w:rsidR="001F6A76" w:rsidRPr="00D2381C">
        <w:rPr>
          <w:noProof/>
        </w:rPr>
        <w:t>(Hotere-Barnes 2015)</w:t>
      </w:r>
      <w:r w:rsidR="001F6A76" w:rsidRPr="00D2381C">
        <w:fldChar w:fldCharType="end"/>
      </w:r>
      <w:r w:rsidR="009C01F4" w:rsidRPr="00D2381C">
        <w:t xml:space="preserve"> </w:t>
      </w:r>
      <w:r w:rsidR="005163DA" w:rsidRPr="00D2381C">
        <w:t>to</w:t>
      </w:r>
      <w:r w:rsidR="003A504D" w:rsidRPr="00D2381C">
        <w:t xml:space="preserve"> form relationships and </w:t>
      </w:r>
      <w:r w:rsidR="00F425F0" w:rsidRPr="00D2381C">
        <w:t>undertake a cross-cultural research project</w:t>
      </w:r>
      <w:r w:rsidR="00564993" w:rsidRPr="00D2381C">
        <w:t xml:space="preserve"> </w:t>
      </w:r>
      <w:r w:rsidR="001F6A76" w:rsidRPr="00D2381C">
        <w:fldChar w:fldCharType="begin">
          <w:fldData xml:space="preserve">PEVuZE5vdGU+PENpdGU+PEF1dGhvcj5Ib3RlcmUtQmFybmVzPC9BdXRob3I+PFllYXI+MjAxNTwv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</w:fldData>
        </w:fldChar>
      </w:r>
      <w:r w:rsidR="001F6A76" w:rsidRPr="00D2381C">
        <w:instrText xml:space="preserve"> ADDIN EN.CITE </w:instrText>
      </w:r>
      <w:r w:rsidR="001F6A76" w:rsidRPr="00D2381C">
        <w:fldChar w:fldCharType="begin">
          <w:fldData xml:space="preserve">PEVuZE5vdGU+PENpdGU+PEF1dGhvcj5Ib3RlcmUtQmFybmVzPC9BdXRob3I+PFllYXI+MjAxNTwv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Hotere-Barnes 2015; Martel et al. 2022; Vaeau and Trundle 2020)</w:t>
      </w:r>
      <w:r w:rsidR="001F6A76" w:rsidRPr="00D2381C">
        <w:fldChar w:fldCharType="end"/>
      </w:r>
      <w:r w:rsidR="00540981" w:rsidRPr="00D2381C">
        <w:t>.</w:t>
      </w:r>
      <w:r w:rsidR="00EB4382" w:rsidRPr="00D2381C">
        <w:t xml:space="preserve"> </w:t>
      </w:r>
      <w:r w:rsidR="00E77BBA" w:rsidRPr="00D2381C">
        <w:t>As individual</w:t>
      </w:r>
      <w:r w:rsidR="00943F0A" w:rsidRPr="00D2381C">
        <w:t>s</w:t>
      </w:r>
      <w:r w:rsidR="00F46FAD" w:rsidRPr="00D2381C">
        <w:t xml:space="preserve"> </w:t>
      </w:r>
      <w:r w:rsidR="00830256" w:rsidRPr="00D2381C">
        <w:t xml:space="preserve">within the team </w:t>
      </w:r>
      <w:r w:rsidR="004B0D36" w:rsidRPr="00D2381C">
        <w:t>contribute</w:t>
      </w:r>
      <w:r w:rsidR="00F46FAD" w:rsidRPr="00D2381C">
        <w:t xml:space="preserve"> their own whakapapa</w:t>
      </w:r>
      <w:r w:rsidR="00B00C2C" w:rsidRPr="00D2381C">
        <w:t xml:space="preserve">, </w:t>
      </w:r>
      <w:r w:rsidR="00303BAA" w:rsidRPr="00D2381C">
        <w:t>unique worldview</w:t>
      </w:r>
      <w:r w:rsidR="00B4189D" w:rsidRPr="00D2381C">
        <w:t xml:space="preserve">, </w:t>
      </w:r>
      <w:r w:rsidR="00B00C2C" w:rsidRPr="00D2381C">
        <w:t>skills</w:t>
      </w:r>
      <w:r w:rsidR="005B17F0" w:rsidRPr="00D2381C">
        <w:t xml:space="preserve">, and </w:t>
      </w:r>
      <w:r w:rsidR="004E404D" w:rsidRPr="00D2381C">
        <w:t>connection</w:t>
      </w:r>
      <w:r w:rsidR="005B17F0" w:rsidRPr="00D2381C">
        <w:t xml:space="preserve">s, </w:t>
      </w:r>
      <w:r w:rsidR="00C74475" w:rsidRPr="00D2381C">
        <w:t xml:space="preserve">how the </w:t>
      </w:r>
      <w:r w:rsidR="004E404D" w:rsidRPr="00D2381C">
        <w:t xml:space="preserve">relationship forms and </w:t>
      </w:r>
      <w:r w:rsidR="00D2170B" w:rsidRPr="00D2381C">
        <w:t xml:space="preserve">how </w:t>
      </w:r>
      <w:r w:rsidR="004E404D" w:rsidRPr="00D2381C">
        <w:t xml:space="preserve">the </w:t>
      </w:r>
      <w:r w:rsidR="00C74475" w:rsidRPr="00D2381C">
        <w:t xml:space="preserve">research process </w:t>
      </w:r>
      <w:r w:rsidR="00D2170B" w:rsidRPr="00D2381C">
        <w:t>is undertaken</w:t>
      </w:r>
      <w:r w:rsidR="008B4E41" w:rsidRPr="00D2381C">
        <w:t xml:space="preserve"> </w:t>
      </w:r>
      <w:r w:rsidR="00B5587D" w:rsidRPr="00D2381C">
        <w:t>in</w:t>
      </w:r>
      <w:r w:rsidR="00B42A9D" w:rsidRPr="00D2381C">
        <w:t xml:space="preserve"> one project</w:t>
      </w:r>
      <w:r w:rsidR="00BF5054" w:rsidRPr="00D2381C">
        <w:t xml:space="preserve"> </w:t>
      </w:r>
      <w:r w:rsidR="00B5587D" w:rsidRPr="00D2381C">
        <w:t xml:space="preserve">may not translate </w:t>
      </w:r>
      <w:r w:rsidR="00BF5054" w:rsidRPr="00D2381C">
        <w:t>to</w:t>
      </w:r>
      <w:r w:rsidR="00EE1372" w:rsidRPr="00D2381C">
        <w:t xml:space="preserve"> another</w:t>
      </w:r>
      <w:r w:rsidR="00B830BE" w:rsidRPr="00D2381C">
        <w:t xml:space="preserve"> </w:t>
      </w:r>
      <w:r w:rsidR="001F6A76" w:rsidRPr="00D2381C">
        <w:fldChar w:fldCharType="begin">
          <w:fldData xml:space="preserve">PEVuZE5vdGU+PENpdGU+PEF1dGhvcj5DcmF3Zm9yZDwvQXV0aG9yPjxZZWFyPjIwMjI8L1llYXI+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</w:fldData>
        </w:fldChar>
      </w:r>
      <w:r w:rsidR="001F6A76" w:rsidRPr="00D2381C">
        <w:instrText xml:space="preserve"> ADDIN EN.CITE </w:instrText>
      </w:r>
      <w:r w:rsidR="001F6A76" w:rsidRPr="00D2381C">
        <w:fldChar w:fldCharType="begin">
          <w:fldData xml:space="preserve">PEVuZE5vdGU+PENpdGU+PEF1dGhvcj5DcmF3Zm9yZDwvQXV0aG9yPjxZZWFyPjIwMjI8L1llYXI+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ishop 1995; Boardsworth et al. 2024; Crawford and Langridge 2022)</w:t>
      </w:r>
      <w:r w:rsidR="001F6A76" w:rsidRPr="00D2381C">
        <w:fldChar w:fldCharType="end"/>
      </w:r>
      <w:r w:rsidR="00EE1372" w:rsidRPr="00D2381C">
        <w:t>.</w:t>
      </w:r>
      <w:r w:rsidR="00F92874" w:rsidRPr="00D2381C">
        <w:t xml:space="preserve"> </w:t>
      </w:r>
    </w:p>
    <w:p w14:paraId="38D0F9C7" w14:textId="1C8DFE0A" w:rsidR="00C7790B" w:rsidRPr="00D2381C" w:rsidRDefault="00E346A2" w:rsidP="00C7790B">
      <w:pPr>
        <w:pStyle w:val="Heading2"/>
      </w:pPr>
      <w:r w:rsidRPr="00D2381C">
        <w:t xml:space="preserve">Mana </w:t>
      </w:r>
      <w:proofErr w:type="spellStart"/>
      <w:r w:rsidR="00622512" w:rsidRPr="00D2381C">
        <w:t>ō</w:t>
      </w:r>
      <w:r w:rsidR="004C3434" w:rsidRPr="00D2381C">
        <w:t>rite</w:t>
      </w:r>
      <w:proofErr w:type="spellEnd"/>
      <w:r w:rsidR="004C3434" w:rsidRPr="00D2381C">
        <w:t xml:space="preserve"> / </w:t>
      </w:r>
      <w:r w:rsidR="00C7790B" w:rsidRPr="00D2381C">
        <w:t>Shared management</w:t>
      </w:r>
    </w:p>
    <w:p w14:paraId="380D38E8" w14:textId="5F2D3B51" w:rsidR="00594B22" w:rsidRPr="00D2381C" w:rsidRDefault="008156FF" w:rsidP="00C7790B">
      <w:r w:rsidRPr="00D2381C">
        <w:t>In m</w:t>
      </w:r>
      <w:r w:rsidR="00C7790B" w:rsidRPr="00D2381C">
        <w:t>any of the articles</w:t>
      </w:r>
      <w:r w:rsidRPr="00D2381C">
        <w:t>,</w:t>
      </w:r>
      <w:r w:rsidR="00C7790B" w:rsidRPr="00D2381C">
        <w:t xml:space="preserve"> </w:t>
      </w:r>
      <w:r w:rsidRPr="00D2381C">
        <w:t xml:space="preserve">the authors </w:t>
      </w:r>
      <w:r w:rsidR="008766B3" w:rsidRPr="00D2381C">
        <w:t>emphasis</w:t>
      </w:r>
      <w:r w:rsidRPr="00D2381C">
        <w:t>ed</w:t>
      </w:r>
      <w:r w:rsidR="00C7790B" w:rsidRPr="00D2381C">
        <w:t xml:space="preserve"> the need to have Māori involvement across all levels of project, through initiation, analysis, interpretation, and delivering outcomes to communities. </w:t>
      </w:r>
      <w:r w:rsidR="0049440F" w:rsidRPr="00D2381C">
        <w:lastRenderedPageBreak/>
        <w:t xml:space="preserve">Forster </w:t>
      </w:r>
      <w:r w:rsidR="001F6A76" w:rsidRPr="00D2381C">
        <w:fldChar w:fldCharType="begin"/>
      </w:r>
      <w:r w:rsidR="001F6A76" w:rsidRPr="00D2381C">
        <w:instrText xml:space="preserve"> ADDIN EN.CITE &lt;EndNote&gt;&lt;Cite ExcludeAuth="1"&gt;&lt;Author&gt;Forster&lt;/Author&gt;&lt;Year&gt;2008&lt;/Year&gt;&lt;RecNum&gt;4819&lt;/RecNum&gt;&lt;DisplayText&gt;(2008)&lt;/DisplayText&gt;&lt;record&gt;&lt;rec-number&gt;4819&lt;/rec-number&gt;&lt;foreign-keys&gt;&lt;key app="EN" db-id="fd29tadx4t9t57eewtq5ft07tdtz0zvapwd9" timestamp="1728115764"&gt;4819&lt;/key&gt;&lt;/foreign-keys&gt;&lt;ref-type name="Journal Article"&gt;17&lt;/ref-type&gt;&lt;contributors&gt;&lt;authors&gt;&lt;author&gt;Forster, Margaret&lt;/author&gt;&lt;/authors&gt;&lt;/contributors&gt;&lt;titles&gt;&lt;title&gt;&lt;style face="normal" font="default" size="100%"&gt;Te Hoe Nuku Roa: A journey towards M&lt;/style&gt;&lt;style face="normal" font="default" charset="238" size="100%"&gt;ā&lt;/style&gt;&lt;style face="normal" font="default" size="100%"&gt;ori centered research&lt;/style&gt;&lt;/title&gt;&lt;secondary-title&gt;Ethnobotany Research and Applications&lt;/secondary-title&gt;&lt;/titles&gt;&lt;periodical&gt;&lt;full-title&gt;Ethnobotany Research and Applications&lt;/full-title&gt;&lt;/periodical&gt;&lt;pages&gt;047-054&lt;/pages&gt;&lt;volume&gt;1&lt;/volume&gt;&lt;number&gt;0&lt;/number&gt;&lt;section&gt;Research&lt;/section&gt;&lt;dates&gt;&lt;year&gt;2008&lt;/year&gt;&lt;pub-dates&gt;&lt;date&gt;03/31&lt;/date&gt;&lt;/pub-dates&gt;&lt;/dates&gt;&lt;urls&gt;&lt;related-urls&gt;&lt;url&gt;https://ethnobotanyjournal.org/index.php/era/article/view/28&lt;/url&gt;&lt;/related-urls&gt;&lt;/urls&gt;&lt;access-date&gt;2024/10/05&lt;/access-date&gt;&lt;/record&gt;&lt;/Cite&gt;&lt;/EndNote&gt;</w:instrText>
      </w:r>
      <w:r w:rsidR="001F6A76" w:rsidRPr="00D2381C">
        <w:fldChar w:fldCharType="separate"/>
      </w:r>
      <w:r w:rsidR="001F6A76" w:rsidRPr="00D2381C">
        <w:rPr>
          <w:noProof/>
        </w:rPr>
        <w:t>(2008)</w:t>
      </w:r>
      <w:r w:rsidR="001F6A76" w:rsidRPr="00D2381C">
        <w:fldChar w:fldCharType="end"/>
      </w:r>
      <w:r w:rsidR="0063092B" w:rsidRPr="00D2381C">
        <w:t xml:space="preserve"> </w:t>
      </w:r>
      <w:r w:rsidR="0049440F" w:rsidRPr="00D2381C">
        <w:t>summ</w:t>
      </w:r>
      <w:r w:rsidR="00022240" w:rsidRPr="00D2381C">
        <w:t xml:space="preserve">arised this </w:t>
      </w:r>
      <w:r w:rsidR="0063092B" w:rsidRPr="00D2381C">
        <w:t>need</w:t>
      </w:r>
      <w:r w:rsidR="00520D6B" w:rsidRPr="00D2381C">
        <w:t xml:space="preserve"> </w:t>
      </w:r>
      <w:r w:rsidR="002C5AF1" w:rsidRPr="00D2381C">
        <w:t>in</w:t>
      </w:r>
      <w:r w:rsidR="00520D6B" w:rsidRPr="00D2381C">
        <w:t xml:space="preserve"> relation to data sovereig</w:t>
      </w:r>
      <w:r w:rsidR="00375D6C" w:rsidRPr="00D2381C">
        <w:t>n</w:t>
      </w:r>
      <w:r w:rsidR="00520D6B" w:rsidRPr="00D2381C">
        <w:t>ty</w:t>
      </w:r>
      <w:r w:rsidR="002C5AF1" w:rsidRPr="00D2381C">
        <w:t xml:space="preserve"> </w:t>
      </w:r>
      <w:r w:rsidR="00E305EC" w:rsidRPr="00D2381C">
        <w:t>by stating</w:t>
      </w:r>
      <w:r w:rsidR="00541B85" w:rsidRPr="00D2381C">
        <w:t>,</w:t>
      </w:r>
      <w:r w:rsidR="00022240" w:rsidRPr="00D2381C">
        <w:t xml:space="preserve"> </w:t>
      </w:r>
      <w:r w:rsidR="00022240" w:rsidRPr="00D2381C">
        <w:rPr>
          <w:i/>
          <w:iCs/>
        </w:rPr>
        <w:t xml:space="preserve">“In the context of research it demands that Māori have some form of control over the research. Control over participation, the research process and the protection of information generated by the project”. </w:t>
      </w:r>
      <w:r w:rsidR="00C7790B" w:rsidRPr="00D2381C">
        <w:t xml:space="preserve">Some authors </w:t>
      </w:r>
      <w:r w:rsidR="00EA3C53" w:rsidRPr="00D2381C">
        <w:t>contend</w:t>
      </w:r>
      <w:r w:rsidR="00C7790B" w:rsidRPr="00D2381C">
        <w:t>ed there was a need for Pākehā to relinquish power and promote Māori leadership and control</w:t>
      </w:r>
      <w:r w:rsidR="00F65203" w:rsidRPr="00D2381C">
        <w:t xml:space="preserve"> </w:t>
      </w:r>
      <w:r w:rsidR="001F6A76" w:rsidRPr="00D2381C">
        <w:fldChar w:fldCharType="begin">
          <w:fldData xml:space="preserve">PEVuZE5vdGU+PENpdGU+PEF1dGhvcj5NYXJ0aW48L0F1dGhvcj48WWVhcj4yMDIwPC9ZZWFyPjxS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</w:fldData>
        </w:fldChar>
      </w:r>
      <w:r w:rsidR="001F6A76" w:rsidRPr="00D2381C">
        <w:instrText xml:space="preserve"> ADDIN EN.CITE </w:instrText>
      </w:r>
      <w:r w:rsidR="001F6A76" w:rsidRPr="00D2381C">
        <w:fldChar w:fldCharType="begin">
          <w:fldData xml:space="preserve">PEVuZE5vdGU+PENpdGU+PEF1dGhvcj5NYXJ0aW48L0F1dGhvcj48WWVhcj4yMDIwPC9ZZWFyPjxS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ishop 1995; Crawford and Langridge 2022; Martin et al. 2020; Tolich 2002)</w:t>
      </w:r>
      <w:r w:rsidR="001F6A76" w:rsidRPr="00D2381C">
        <w:fldChar w:fldCharType="end"/>
      </w:r>
      <w:r w:rsidR="00C7790B" w:rsidRPr="00D2381C">
        <w:t xml:space="preserve">. More commonly, it was suggested that research protocols needed to respect </w:t>
      </w:r>
      <w:proofErr w:type="spellStart"/>
      <w:r w:rsidR="00D04216" w:rsidRPr="00D2381C">
        <w:t>t</w:t>
      </w:r>
      <w:r w:rsidR="002D28EC" w:rsidRPr="00D2381C">
        <w:t>e</w:t>
      </w:r>
      <w:proofErr w:type="spellEnd"/>
      <w:r w:rsidR="002D28EC" w:rsidRPr="00D2381C">
        <w:t xml:space="preserve"> </w:t>
      </w:r>
      <w:proofErr w:type="spellStart"/>
      <w:r w:rsidR="002D28EC" w:rsidRPr="00D2381C">
        <w:t>ao</w:t>
      </w:r>
      <w:proofErr w:type="spellEnd"/>
      <w:r w:rsidR="00C7790B" w:rsidRPr="00D2381C">
        <w:t xml:space="preserve"> Māori </w:t>
      </w:r>
      <w:r w:rsidR="00A57019" w:rsidRPr="00D2381C">
        <w:t xml:space="preserve">(Māori worldview) </w:t>
      </w:r>
      <w:r w:rsidR="00C7790B" w:rsidRPr="00D2381C">
        <w:t xml:space="preserve">and to challenge Western methodologies to ensure that </w:t>
      </w:r>
      <w:proofErr w:type="spellStart"/>
      <w:r w:rsidR="00C7790B" w:rsidRPr="00D2381C">
        <w:t>mātauranga</w:t>
      </w:r>
      <w:proofErr w:type="spellEnd"/>
      <w:r w:rsidR="00C7790B" w:rsidRPr="00D2381C">
        <w:t xml:space="preserve"> Māori </w:t>
      </w:r>
      <w:r w:rsidR="00457B50" w:rsidRPr="00D2381C">
        <w:t xml:space="preserve">and </w:t>
      </w:r>
      <w:proofErr w:type="spellStart"/>
      <w:r w:rsidR="00457B50" w:rsidRPr="00D2381C">
        <w:t>whakaaro</w:t>
      </w:r>
      <w:proofErr w:type="spellEnd"/>
      <w:r w:rsidR="00457B50" w:rsidRPr="00D2381C">
        <w:t xml:space="preserve"> Māori </w:t>
      </w:r>
      <w:r w:rsidR="00C7790B" w:rsidRPr="00D2381C">
        <w:t>w</w:t>
      </w:r>
      <w:r w:rsidR="001417B6" w:rsidRPr="00D2381C">
        <w:t>ere</w:t>
      </w:r>
      <w:r w:rsidR="00170D39" w:rsidRPr="00D2381C">
        <w:t xml:space="preserve"> visible and</w:t>
      </w:r>
      <w:r w:rsidR="00C7790B" w:rsidRPr="00D2381C">
        <w:t xml:space="preserve"> respected</w:t>
      </w:r>
      <w:r w:rsidR="00637F72" w:rsidRPr="00D2381C">
        <w:t xml:space="preserve"> </w:t>
      </w:r>
      <w:r w:rsidR="001F6A76" w:rsidRPr="00D2381C">
        <w:fldChar w:fldCharType="begin">
          <w:fldData xml:space="preserve">PEVuZE5vdGU+PENpdGU+PEF1dGhvcj5Cb2FyZHN3b3J0aDwvQXV0aG9yPjxZZWFyPjIwMjQ8L1ll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=
</w:fldData>
        </w:fldChar>
      </w:r>
      <w:r w:rsidR="001F6A76" w:rsidRPr="00D2381C">
        <w:instrText xml:space="preserve"> ADDIN EN.CITE </w:instrText>
      </w:r>
      <w:r w:rsidR="001F6A76" w:rsidRPr="00D2381C">
        <w:fldChar w:fldCharType="begin">
          <w:fldData xml:space="preserve">PEVuZE5vdGU+PENpdGU+PEF1dGhvcj5Cb2FyZHN3b3J0aDwvQXV0aG9yPjxZZWFyPjIwMjQ8L1ll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=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ishop 1995; Boardsworth et al. 2024; Came 2013; Forster 2008; Leuthart and Prinsen 2022; Nikora and Evans 1998)</w:t>
      </w:r>
      <w:r w:rsidR="001F6A76" w:rsidRPr="00D2381C">
        <w:fldChar w:fldCharType="end"/>
      </w:r>
      <w:r w:rsidR="00C7790B" w:rsidRPr="00D2381C">
        <w:t>.</w:t>
      </w:r>
      <w:r w:rsidR="00547B35" w:rsidRPr="00D2381C">
        <w:t xml:space="preserve"> </w:t>
      </w:r>
      <w:r w:rsidR="00F156B0" w:rsidRPr="00D2381C">
        <w:t>For example, Came</w:t>
      </w:r>
      <w:r w:rsidR="00594B22" w:rsidRPr="00D2381C">
        <w:t xml:space="preserve"> </w:t>
      </w:r>
      <w:r w:rsidR="001F6A76" w:rsidRPr="00D2381C">
        <w:fldChar w:fldCharType="begin"/>
      </w:r>
      <w:r w:rsidR="001F6A76" w:rsidRPr="00D2381C">
        <w:instrText xml:space="preserve"> ADDIN EN.CITE &lt;EndNote&gt;&lt;Cite ExcludeAuth="1"&gt;&lt;Author&gt;Came&lt;/Author&gt;&lt;Year&gt;2013&lt;/Year&gt;&lt;RecNum&gt;4817&lt;/RecNum&gt;&lt;DisplayText&gt;(2013)&lt;/DisplayText&gt;&lt;record&gt;&lt;rec-number&gt;4817&lt;/rec-number&gt;&lt;foreign-keys&gt;&lt;key app="EN" db-id="fd29tadx4t9t57eewtq5ft07tdtz0zvapwd9" timestamp="1728115422"&gt;4817&lt;/key&gt;&lt;/foreign-keys&gt;&lt;ref-type name="Journal Article"&gt;17&lt;/ref-type&gt;&lt;contributors&gt;&lt;authors&gt;&lt;author&gt;Came, H. A.&lt;/author&gt;&lt;/authors&gt;&lt;/contributors&gt;&lt;titles&gt;&lt;title&gt;Doing research in Aotearoa: a Pākehā exemplar of applying Te Ara Tika ethical framework&lt;/title&gt;&lt;secondary-title&gt;Kōtuitui: New Zealand Journal of Social Sciences Online&lt;/secondary-title&gt;&lt;/titles&gt;&lt;periodical&gt;&lt;full-title&gt;Kōtuitui: New Zealand Journal of Social Sciences Online&lt;/full-title&gt;&lt;/periodical&gt;&lt;pages&gt;64-73&lt;/pages&gt;&lt;volume&gt;8&lt;/volume&gt;&lt;number&gt;1-2&lt;/number&gt;&lt;dates&gt;&lt;year&gt;2013&lt;/year&gt;&lt;pub-dates&gt;&lt;date&gt;2013/11/01&lt;/date&gt;&lt;/pub-dates&gt;&lt;/dates&gt;&lt;publisher&gt;Routledge&lt;/publisher&gt;&lt;isbn&gt;null&lt;/isbn&gt;&lt;urls&gt;&lt;related-urls&gt;&lt;url&gt;https://doi.org/10.1080/1177083X.2013.841265&lt;/url&gt;&lt;/related-urls&gt;&lt;/urls&gt;&lt;electronic-resource-num&gt;10.1080/1177083X.2013.841265&lt;/electronic-resource-num&gt;&lt;/record&gt;&lt;/Cite&gt;&lt;/EndNote&gt;</w:instrText>
      </w:r>
      <w:r w:rsidR="001F6A76" w:rsidRPr="00D2381C">
        <w:fldChar w:fldCharType="separate"/>
      </w:r>
      <w:r w:rsidR="001F6A76" w:rsidRPr="00D2381C">
        <w:rPr>
          <w:noProof/>
        </w:rPr>
        <w:t>(2013)</w:t>
      </w:r>
      <w:r w:rsidR="001F6A76" w:rsidRPr="00D2381C">
        <w:fldChar w:fldCharType="end"/>
      </w:r>
      <w:r w:rsidR="00F156B0" w:rsidRPr="00D2381C">
        <w:t xml:space="preserve"> described her involvement of a </w:t>
      </w:r>
      <w:r w:rsidR="00594B22" w:rsidRPr="00D2381C">
        <w:t xml:space="preserve">Māori </w:t>
      </w:r>
      <w:r w:rsidR="00F156B0" w:rsidRPr="00D2381C">
        <w:t>governance group</w:t>
      </w:r>
      <w:r w:rsidR="00594B22" w:rsidRPr="00D2381C">
        <w:t>:</w:t>
      </w:r>
    </w:p>
    <w:p w14:paraId="5F74AA2D" w14:textId="77777777" w:rsidR="00594B22" w:rsidRPr="00D2381C" w:rsidRDefault="00594B22" w:rsidP="00C7790B">
      <w:pPr>
        <w:rPr>
          <w:i/>
          <w:iCs/>
        </w:rPr>
      </w:pPr>
      <w:r w:rsidRPr="00D2381C">
        <w:rPr>
          <w:i/>
          <w:iCs/>
        </w:rPr>
        <w:t xml:space="preserve">“The establishment of my research whānau as a governance structure was the central mechanism to embed Māori control into the research process. This </w:t>
      </w:r>
      <w:proofErr w:type="spellStart"/>
      <w:r w:rsidRPr="00D2381C">
        <w:rPr>
          <w:i/>
          <w:iCs/>
        </w:rPr>
        <w:t>rōpū</w:t>
      </w:r>
      <w:proofErr w:type="spellEnd"/>
      <w:r w:rsidRPr="00D2381C">
        <w:rPr>
          <w:i/>
          <w:iCs/>
        </w:rPr>
        <w:t xml:space="preserve"> was involved in decision-making at all levels, from the initial research proposal to decisions around data collection, analysis and dissemination.”</w:t>
      </w:r>
    </w:p>
    <w:p w14:paraId="440B0E2D" w14:textId="0567C10C" w:rsidR="00C7790B" w:rsidRPr="00D2381C" w:rsidRDefault="00482FC0" w:rsidP="00C7790B">
      <w:r w:rsidRPr="00D2381C">
        <w:t xml:space="preserve">An additional reason proposed for </w:t>
      </w:r>
      <w:r w:rsidR="00CE6AC0" w:rsidRPr="00D2381C">
        <w:t>involvement of Māori throughout the research process</w:t>
      </w:r>
      <w:r w:rsidRPr="00D2381C">
        <w:t xml:space="preserve"> was</w:t>
      </w:r>
      <w:r w:rsidR="00C7790B" w:rsidRPr="00D2381C">
        <w:t xml:space="preserve"> that </w:t>
      </w:r>
      <w:r w:rsidR="0056100C" w:rsidRPr="00D2381C">
        <w:t>data</w:t>
      </w:r>
      <w:r w:rsidR="00C7790B" w:rsidRPr="00D2381C">
        <w:t xml:space="preserve"> analysis </w:t>
      </w:r>
      <w:r w:rsidR="0056100C" w:rsidRPr="00D2381C">
        <w:t>through a Māori lens</w:t>
      </w:r>
      <w:r w:rsidR="00C7790B" w:rsidRPr="00D2381C">
        <w:t xml:space="preserve"> was likely to elicit more meaningful outcomes</w:t>
      </w:r>
      <w:r w:rsidR="00634C78" w:rsidRPr="00D2381C">
        <w:t xml:space="preserve"> </w:t>
      </w:r>
      <w:r w:rsidR="001F6A76" w:rsidRPr="00D2381C">
        <w:fldChar w:fldCharType="begin">
          <w:fldData xml:space="preserve">PEVuZE5vdGU+PENpdGU+PEF1dGhvcj5DdW5uaW5naGFtPC9BdXRob3I+PFllYXI+MjAwMDwvWWVh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</w:fldData>
        </w:fldChar>
      </w:r>
      <w:r w:rsidR="001F6A76" w:rsidRPr="00D2381C">
        <w:instrText xml:space="preserve"> ADDIN EN.CITE </w:instrText>
      </w:r>
      <w:r w:rsidR="001F6A76" w:rsidRPr="00D2381C">
        <w:fldChar w:fldCharType="begin">
          <w:fldData xml:space="preserve">PEVuZE5vdGU+PENpdGU+PEF1dGhvcj5DdW5uaW5naGFtPC9BdXRob3I+PFllYXI+MjAwMDwvWWVh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unningham 2000; Martel et al. 2022)</w:t>
      </w:r>
      <w:r w:rsidR="001F6A76" w:rsidRPr="00D2381C">
        <w:fldChar w:fldCharType="end"/>
      </w:r>
      <w:r w:rsidR="00C7790B" w:rsidRPr="00D2381C">
        <w:t xml:space="preserve">. </w:t>
      </w:r>
    </w:p>
    <w:p w14:paraId="4F100DA9" w14:textId="06FDAFFF" w:rsidR="00D73209" w:rsidRPr="00D2381C" w:rsidRDefault="0051078E" w:rsidP="00D73209">
      <w:pPr>
        <w:pStyle w:val="Heading2"/>
      </w:pPr>
      <w:proofErr w:type="spellStart"/>
      <w:r w:rsidRPr="00D2381C">
        <w:t>Whanaungatana</w:t>
      </w:r>
      <w:proofErr w:type="spellEnd"/>
      <w:r w:rsidRPr="00D2381C">
        <w:t xml:space="preserve"> / </w:t>
      </w:r>
      <w:r w:rsidR="004A154C" w:rsidRPr="00D2381C">
        <w:t>Prioritise the</w:t>
      </w:r>
      <w:r w:rsidR="00D73209" w:rsidRPr="00D2381C">
        <w:t xml:space="preserve"> relationship</w:t>
      </w:r>
    </w:p>
    <w:p w14:paraId="6202115E" w14:textId="40B5016A" w:rsidR="004E44A1" w:rsidRPr="00D2381C" w:rsidRDefault="0045550A" w:rsidP="00E8760A">
      <w:r w:rsidRPr="00D2381C">
        <w:t xml:space="preserve">Many </w:t>
      </w:r>
      <w:r w:rsidR="00124FDA" w:rsidRPr="00D2381C">
        <w:t>of the a</w:t>
      </w:r>
      <w:r w:rsidR="00EF05E9" w:rsidRPr="00D2381C">
        <w:t>rticle</w:t>
      </w:r>
      <w:r w:rsidRPr="00D2381C">
        <w:t xml:space="preserve">s </w:t>
      </w:r>
      <w:r w:rsidR="00124FDA" w:rsidRPr="00D2381C">
        <w:t>stipulated</w:t>
      </w:r>
      <w:r w:rsidR="005D1186" w:rsidRPr="00D2381C">
        <w:t xml:space="preserve"> </w:t>
      </w:r>
      <w:r w:rsidR="00090146" w:rsidRPr="00D2381C">
        <w:t>that</w:t>
      </w:r>
      <w:r w:rsidR="00D73209" w:rsidRPr="00D2381C">
        <w:t xml:space="preserve"> the relationship</w:t>
      </w:r>
      <w:r w:rsidR="00F402C2" w:rsidRPr="00D2381C">
        <w:t>s</w:t>
      </w:r>
      <w:r w:rsidR="00D73209" w:rsidRPr="00D2381C">
        <w:t xml:space="preserve"> </w:t>
      </w:r>
      <w:r w:rsidR="00355263" w:rsidRPr="00D2381C">
        <w:t>between researchers and with the participants</w:t>
      </w:r>
      <w:r w:rsidR="00090146" w:rsidRPr="00D2381C">
        <w:t xml:space="preserve"> </w:t>
      </w:r>
      <w:r w:rsidR="00D73209" w:rsidRPr="00D2381C">
        <w:t>must be prioritised over the research project</w:t>
      </w:r>
      <w:r w:rsidR="0038580C" w:rsidRPr="00D2381C">
        <w:t xml:space="preserve">, with </w:t>
      </w:r>
      <w:proofErr w:type="spellStart"/>
      <w:r w:rsidR="0038580C" w:rsidRPr="00D2381C">
        <w:t>Leuthart</w:t>
      </w:r>
      <w:proofErr w:type="spellEnd"/>
      <w:r w:rsidR="00863828" w:rsidRPr="00D2381C">
        <w:t xml:space="preserve"> and Prinsen</w:t>
      </w:r>
      <w:r w:rsidR="0038580C" w:rsidRPr="00D2381C">
        <w:t xml:space="preserve"> </w:t>
      </w:r>
      <w:r w:rsidR="001F6A76" w:rsidRPr="00D2381C">
        <w:fldChar w:fldCharType="begin"/>
      </w:r>
      <w:r w:rsidR="001F6A76" w:rsidRPr="00D2381C">
        <w:instrText xml:space="preserve"> ADDIN EN.CITE &lt;EndNote&gt;&lt;Cite&gt;&lt;Author&gt;Leuthart&lt;/Author&gt;&lt;Year&gt;2022&lt;/Year&gt;&lt;RecNum&gt;4820&lt;/RecNum&gt;&lt;DisplayText&gt;(Leuthart and Prinsen 2022)&lt;/DisplayText&gt;&lt;record&gt;&lt;rec-number&gt;4820&lt;/rec-number&gt;&lt;foreign-keys&gt;&lt;key app="EN" db-id="fd29tadx4t9t57eewtq5ft07tdtz0zvapwd9" timestamp="1728116157"&gt;4820&lt;/key&gt;&lt;/foreign-keys&gt;&lt;ref-type name="Journal Article"&gt;17&lt;/ref-type&gt;&lt;contributors&gt;&lt;authors&gt;&lt;author&gt;Leuthart, G.&lt;/author&gt;&lt;author&gt;Prinsen, G.&lt;/author&gt;&lt;/authors&gt;&lt;/contributors&gt;&lt;titles&gt;&lt;title&gt;&lt;style face="normal" font="default" size="100%"&gt;Making relationships count: Measuring trust in relationships between a Catholic development agency and M&lt;/style&gt;&lt;style face="normal" font="default" charset="238" size="100%"&gt;āori &lt;/style&gt;&lt;style face="normal" font="default" size="100%"&gt;c&lt;/style&gt;&lt;style face="normal" font="default" charset="238" size="100%"&gt;ommunities &lt;/style&gt;&lt;/title&gt;&lt;secondary-title&gt;Canadian Journal of Program Evaluation&lt;/secondary-title&gt;&lt;/titles&gt;&lt;periodical&gt;&lt;full-title&gt;Canadian Journal of Program Evaluation&lt;/full-title&gt;&lt;/periodical&gt;&lt;pages&gt;186-205&lt;/pages&gt;&lt;volume&gt;37&lt;/volume&gt;&lt;number&gt;2&lt;/number&gt;&lt;dates&gt;&lt;year&gt;2022&lt;/year&gt;&lt;/dates&gt;&lt;urls&gt;&lt;related-urls&gt;&lt;url&gt;https://doi.org/10.3138/cjpe.66908&lt;/url&gt;&lt;/related-urls&gt;&lt;/urls&gt;&lt;electronic-resource-num&gt;10.3138/cjpe.66908&lt;/electronic-resource-num&gt;&lt;/record&gt;&lt;/Cite&gt;&lt;/EndNote&gt;</w:instrText>
      </w:r>
      <w:r w:rsidR="001F6A76" w:rsidRPr="00D2381C">
        <w:fldChar w:fldCharType="separate"/>
      </w:r>
      <w:r w:rsidR="001F6A76" w:rsidRPr="00D2381C">
        <w:rPr>
          <w:noProof/>
        </w:rPr>
        <w:t>(</w:t>
      </w:r>
      <w:r w:rsidR="00817757" w:rsidRPr="00D2381C">
        <w:rPr>
          <w:noProof/>
        </w:rPr>
        <w:t>200</w:t>
      </w:r>
      <w:r w:rsidR="001F6A76" w:rsidRPr="00D2381C">
        <w:rPr>
          <w:noProof/>
        </w:rPr>
        <w:t>2)</w:t>
      </w:r>
      <w:r w:rsidR="001F6A76" w:rsidRPr="00D2381C">
        <w:fldChar w:fldCharType="end"/>
      </w:r>
      <w:r w:rsidR="0038580C" w:rsidRPr="00D2381C">
        <w:t xml:space="preserve"> stating, </w:t>
      </w:r>
      <w:r w:rsidR="00A159C0" w:rsidRPr="00D2381C">
        <w:rPr>
          <w:i/>
          <w:iCs/>
        </w:rPr>
        <w:t>“In this cross-cultural collaboration, the relationship between the two parties is central, arguably both object of and condition for the collaboration”</w:t>
      </w:r>
      <w:r w:rsidR="0038580C" w:rsidRPr="00D2381C">
        <w:rPr>
          <w:i/>
          <w:iCs/>
        </w:rPr>
        <w:t>.</w:t>
      </w:r>
      <w:r w:rsidR="00E64E10" w:rsidRPr="00D2381C">
        <w:t xml:space="preserve"> </w:t>
      </w:r>
      <w:r w:rsidR="00D73209" w:rsidRPr="00D2381C">
        <w:t xml:space="preserve">The </w:t>
      </w:r>
      <w:r w:rsidR="005E120D" w:rsidRPr="00D2381C">
        <w:t>commitment to a sustained</w:t>
      </w:r>
      <w:r w:rsidR="006C2C42" w:rsidRPr="00D2381C">
        <w:t xml:space="preserve">, authentic </w:t>
      </w:r>
      <w:r w:rsidR="00D73209" w:rsidRPr="00D2381C">
        <w:t>relationship</w:t>
      </w:r>
      <w:r w:rsidR="000B69DB" w:rsidRPr="00D2381C">
        <w:t xml:space="preserve"> meant that th</w:t>
      </w:r>
      <w:r w:rsidR="00535BFC" w:rsidRPr="00D2381C">
        <w:t>ese</w:t>
      </w:r>
      <w:r w:rsidR="000B69DB" w:rsidRPr="00D2381C">
        <w:t xml:space="preserve"> relationship</w:t>
      </w:r>
      <w:r w:rsidR="00535BFC" w:rsidRPr="00D2381C">
        <w:t>s</w:t>
      </w:r>
      <w:r w:rsidR="00D73209" w:rsidRPr="00D2381C">
        <w:t xml:space="preserve"> continued beyond the completion of the</w:t>
      </w:r>
      <w:r w:rsidR="000B69DB" w:rsidRPr="00D2381C">
        <w:t xml:space="preserve"> research</w:t>
      </w:r>
      <w:r w:rsidR="00D73209" w:rsidRPr="00D2381C">
        <w:t xml:space="preserve"> project</w:t>
      </w:r>
      <w:r w:rsidR="005A6FD3" w:rsidRPr="00D2381C">
        <w:t xml:space="preserve"> </w:t>
      </w:r>
      <w:r w:rsidR="001F6A76" w:rsidRPr="00D2381C">
        <w:fldChar w:fldCharType="begin">
          <w:fldData xml:space="preserve">PEVuZE5vdGU+PENpdGU+PEF1dGhvcj5TYWhhPC9BdXRob3I+PFllYXI+MjAyMzwvWWVhcj48UmVj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</w:fldData>
        </w:fldChar>
      </w:r>
      <w:r w:rsidR="001F6A76" w:rsidRPr="00D2381C">
        <w:instrText xml:space="preserve"> ADDIN EN.CITE </w:instrText>
      </w:r>
      <w:r w:rsidR="001F6A76" w:rsidRPr="00D2381C">
        <w:fldChar w:fldCharType="begin">
          <w:fldData xml:space="preserve">PEVuZE5vdGU+PENpdGU+PEF1dGhvcj5TYWhhPC9BdXRob3I+PFllYXI+MjAyMzwvWWVhcj48UmVj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oardsworth et al. 2024; Hotere-Barnes 2015; Saha et al. 2023)</w:t>
      </w:r>
      <w:r w:rsidR="001F6A76" w:rsidRPr="00D2381C">
        <w:fldChar w:fldCharType="end"/>
      </w:r>
      <w:r w:rsidR="008C6452" w:rsidRPr="00D2381C">
        <w:t>. I</w:t>
      </w:r>
      <w:r w:rsidR="000F5777" w:rsidRPr="00D2381C">
        <w:t>t</w:t>
      </w:r>
      <w:r w:rsidR="008C6452" w:rsidRPr="00D2381C">
        <w:t xml:space="preserve"> was a</w:t>
      </w:r>
      <w:r w:rsidR="005C048F" w:rsidRPr="00D2381C">
        <w:t xml:space="preserve">cknowledged </w:t>
      </w:r>
      <w:r w:rsidR="000F5777" w:rsidRPr="00D2381C">
        <w:t>by several authors</w:t>
      </w:r>
      <w:r w:rsidR="005C048F" w:rsidRPr="00D2381C">
        <w:t xml:space="preserve"> that </w:t>
      </w:r>
      <w:r w:rsidR="009441A2" w:rsidRPr="00D2381C">
        <w:t xml:space="preserve">there would be discomfort and unease in establishing new relationships and working </w:t>
      </w:r>
      <w:r w:rsidR="008D6156" w:rsidRPr="00D2381C">
        <w:t>with</w:t>
      </w:r>
      <w:r w:rsidR="003067F8" w:rsidRPr="00D2381C">
        <w:t xml:space="preserve"> a</w:t>
      </w:r>
      <w:r w:rsidR="009441A2" w:rsidRPr="00D2381C">
        <w:t xml:space="preserve"> different culture</w:t>
      </w:r>
      <w:r w:rsidR="00CB73D2" w:rsidRPr="00D2381C">
        <w:t xml:space="preserve">, </w:t>
      </w:r>
      <w:r w:rsidR="002C7479" w:rsidRPr="00D2381C">
        <w:t>and it</w:t>
      </w:r>
      <w:r w:rsidR="00520CD4" w:rsidRPr="00D2381C">
        <w:t xml:space="preserve"> was recommended that non-Māori </w:t>
      </w:r>
      <w:r w:rsidR="003067F8" w:rsidRPr="00D2381C">
        <w:t xml:space="preserve">learn to </w:t>
      </w:r>
      <w:r w:rsidR="00520CD4" w:rsidRPr="00D2381C">
        <w:t>b</w:t>
      </w:r>
      <w:r w:rsidR="00372BFD" w:rsidRPr="00D2381C">
        <w:t>ecome comfortable with this</w:t>
      </w:r>
      <w:r w:rsidR="00233D36" w:rsidRPr="00D2381C">
        <w:t xml:space="preserve"> discomfort</w:t>
      </w:r>
      <w:r w:rsidR="00372BFD" w:rsidRPr="00D2381C">
        <w:t xml:space="preserve"> and sense of vulnerability</w:t>
      </w:r>
      <w:r w:rsidR="00B47274" w:rsidRPr="00D2381C">
        <w:t xml:space="preserve"> </w:t>
      </w:r>
      <w:r w:rsidR="001F6A76" w:rsidRPr="00D2381C">
        <w:fldChar w:fldCharType="begin">
          <w:fldData xml:space="preserve">PEVuZE5vdGU+PENpdGU+PEF1dGhvcj5Ib3RlcmUtQmFybmVzPC9BdXRob3I+PFllYXI+MjAxNTwv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</w:fldData>
        </w:fldChar>
      </w:r>
      <w:r w:rsidR="001F6A76" w:rsidRPr="00D2381C">
        <w:instrText xml:space="preserve"> ADDIN EN.CITE </w:instrText>
      </w:r>
      <w:r w:rsidR="001F6A76" w:rsidRPr="00D2381C">
        <w:fldChar w:fldCharType="begin">
          <w:fldData xml:space="preserve">PEVuZE5vdGU+PENpdGU+PEF1dGhvcj5Ib3RlcmUtQmFybmVzPC9BdXRob3I+PFllYXI+MjAxNTwv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arpenter and McMurchy-Pilkington 2008; Crawford and Langridge 2022; Greenaway et al. 2022; Hotere-Barnes 2015; Martin et al. 2020; Vaeau and Trundle 2020)</w:t>
      </w:r>
      <w:r w:rsidR="001F6A76" w:rsidRPr="00D2381C">
        <w:fldChar w:fldCharType="end"/>
      </w:r>
      <w:r w:rsidR="007C581E" w:rsidRPr="00D2381C">
        <w:t>.</w:t>
      </w:r>
      <w:r w:rsidR="00ED50B7" w:rsidRPr="00D2381C">
        <w:t xml:space="preserve"> The </w:t>
      </w:r>
      <w:r w:rsidR="004202C4" w:rsidRPr="00D2381C">
        <w:t xml:space="preserve">importance of this </w:t>
      </w:r>
      <w:r w:rsidR="0098547C" w:rsidRPr="00D2381C">
        <w:t>process</w:t>
      </w:r>
      <w:r w:rsidR="004202C4" w:rsidRPr="00D2381C">
        <w:t xml:space="preserve"> was </w:t>
      </w:r>
      <w:r w:rsidR="00E8760A" w:rsidRPr="00D2381C">
        <w:t>described by Martin et al.</w:t>
      </w:r>
      <w:r w:rsidR="009D1140" w:rsidRPr="00D2381C">
        <w:t xml:space="preserve"> </w:t>
      </w:r>
      <w:r w:rsidR="001F6A76" w:rsidRPr="00D2381C">
        <w:fldChar w:fldCharType="begin"/>
      </w:r>
      <w:r w:rsidR="001F6A76" w:rsidRPr="00D2381C">
        <w:instrText xml:space="preserve"> ADDIN EN.CITE &lt;EndNote&gt;&lt;Cite ExcludeAuth="1"&gt;&lt;Author&gt;Martin&lt;/Author&gt;&lt;Year&gt;2020&lt;/Year&gt;&lt;RecNum&gt;4821&lt;/RecNum&gt;&lt;DisplayText&gt;(2020)&lt;/DisplayText&gt;&lt;record&gt;&lt;rec-number&gt;4821&lt;/rec-number&gt;&lt;foreign-keys&gt;&lt;key app="EN" db-id="fd29tadx4t9t57eewtq5ft07tdtz0zvapwd9" timestamp="1728116366"&gt;4821&lt;/key&gt;&lt;/foreign-keys&gt;&lt;ref-type name="Journal Article"&gt;17&lt;/ref-type&gt;&lt;contributors&gt;&lt;authors&gt;&lt;author&gt;Martin, Rachel&lt;/author&gt;&lt;author&gt;Astall, Chris&lt;/author&gt;&lt;author&gt;Jones, Kay-Lee&lt;/author&gt;&lt;author&gt;Breeze, Des&lt;/author&gt;&lt;/authors&gt;&lt;/contributors&gt;&lt;titles&gt;&lt;title&gt;An Indigenous approach to self-study of teacher education practices (S-STEP) in Aotearoa New Zealand&lt;/title&gt;&lt;secondary-title&gt;Studying Teacher Education&lt;/secondary-title&gt;&lt;/titles&gt;&lt;periodical&gt;&lt;full-title&gt;Studying Teacher Education&lt;/full-title&gt;&lt;/periodical&gt;&lt;pages&gt;127-144&lt;/pages&gt;&lt;volume&gt;16&lt;/volume&gt;&lt;number&gt;2&lt;/number&gt;&lt;dates&gt;&lt;year&gt;2020&lt;/year&gt;&lt;pub-dates&gt;&lt;date&gt;2020/05/03&lt;/date&gt;&lt;/pub-dates&gt;&lt;/dates&gt;&lt;publisher&gt;Routledge&lt;/publisher&gt;&lt;isbn&gt;1742-5964&lt;/isbn&gt;&lt;urls&gt;&lt;related-urls&gt;&lt;url&gt;https://doi.org/10.1080/17425964.2020.1732911&lt;/url&gt;&lt;/related-urls&gt;&lt;/urls&gt;&lt;electronic-resource-num&gt;10.1080/17425964.2020.1732911&lt;/electronic-resource-num&gt;&lt;/record&gt;&lt;/Cite&gt;&lt;/EndNote&gt;</w:instrText>
      </w:r>
      <w:r w:rsidR="001F6A76" w:rsidRPr="00D2381C">
        <w:fldChar w:fldCharType="separate"/>
      </w:r>
      <w:r w:rsidR="001F6A76" w:rsidRPr="00D2381C">
        <w:rPr>
          <w:noProof/>
        </w:rPr>
        <w:t>(2020)</w:t>
      </w:r>
      <w:r w:rsidR="001F6A76" w:rsidRPr="00D2381C">
        <w:fldChar w:fldCharType="end"/>
      </w:r>
      <w:r w:rsidR="00E8760A" w:rsidRPr="00D2381C">
        <w:t>:</w:t>
      </w:r>
      <w:r w:rsidR="00C8183A" w:rsidRPr="00D2381C">
        <w:t xml:space="preserve"> </w:t>
      </w:r>
      <w:r w:rsidR="00E8760A" w:rsidRPr="00D2381C">
        <w:rPr>
          <w:i/>
          <w:iCs/>
        </w:rPr>
        <w:t xml:space="preserve">“At times the sharing was challenging and confronting and it became clear that a sense of vulnerability from each educator needed to occur in order for honest dialogue to flow”. </w:t>
      </w:r>
      <w:r w:rsidR="00643A6C" w:rsidRPr="00D2381C">
        <w:t>T</w:t>
      </w:r>
      <w:r w:rsidR="00C8183A" w:rsidRPr="00D2381C">
        <w:t xml:space="preserve">he lack of </w:t>
      </w:r>
      <w:r w:rsidR="00D85A8A" w:rsidRPr="00D2381C">
        <w:t xml:space="preserve">willingness to </w:t>
      </w:r>
      <w:r w:rsidR="00C8183A" w:rsidRPr="00D2381C">
        <w:t xml:space="preserve">engage in </w:t>
      </w:r>
      <w:r w:rsidR="005B25A3" w:rsidRPr="00D2381C">
        <w:t xml:space="preserve">Māori-centred </w:t>
      </w:r>
      <w:r w:rsidR="00C8183A" w:rsidRPr="00D2381C">
        <w:t xml:space="preserve">research because of </w:t>
      </w:r>
      <w:r w:rsidR="00B96592" w:rsidRPr="00D2381C">
        <w:t>th</w:t>
      </w:r>
      <w:r w:rsidR="009D1140" w:rsidRPr="00D2381C">
        <w:t>is</w:t>
      </w:r>
      <w:r w:rsidR="00B96592" w:rsidRPr="00D2381C">
        <w:t xml:space="preserve"> </w:t>
      </w:r>
      <w:r w:rsidR="003067F8" w:rsidRPr="00D2381C">
        <w:t>un</w:t>
      </w:r>
      <w:r w:rsidR="00596284" w:rsidRPr="00D2381C">
        <w:t>certainty</w:t>
      </w:r>
      <w:r w:rsidR="00C8183A" w:rsidRPr="00D2381C">
        <w:t xml:space="preserve"> and anxiety associated with working with another culture</w:t>
      </w:r>
      <w:r w:rsidR="00643A6C" w:rsidRPr="00D2381C">
        <w:t xml:space="preserve"> (</w:t>
      </w:r>
      <w:r w:rsidR="008A4B5A" w:rsidRPr="00D2381C">
        <w:t xml:space="preserve">sometimes </w:t>
      </w:r>
      <w:r w:rsidR="00470F16" w:rsidRPr="00D2381C">
        <w:t xml:space="preserve">termed </w:t>
      </w:r>
      <w:r w:rsidR="00643A6C" w:rsidRPr="00D2381C">
        <w:t>“Pākehā paralysis”</w:t>
      </w:r>
      <w:r w:rsidR="003257EA" w:rsidRPr="00D2381C">
        <w:t xml:space="preserve"> </w:t>
      </w:r>
      <w:r w:rsidR="00E75467" w:rsidRPr="00D2381C">
        <w:t>[</w:t>
      </w:r>
      <w:r w:rsidR="00C4108C" w:rsidRPr="00D2381C">
        <w:t>Tolich 2002</w:t>
      </w:r>
      <w:r w:rsidR="00E75467" w:rsidRPr="00D2381C">
        <w:t>]</w:t>
      </w:r>
      <w:r w:rsidR="00643A6C" w:rsidRPr="00D2381C">
        <w:t xml:space="preserve">) was described as an example of Pākehā </w:t>
      </w:r>
      <w:r w:rsidR="00643A6C" w:rsidRPr="00D2381C">
        <w:lastRenderedPageBreak/>
        <w:t xml:space="preserve">privilege </w:t>
      </w:r>
      <w:r w:rsidR="002A677F" w:rsidRPr="00D2381C">
        <w:t>and detrimental to promoting equity</w:t>
      </w:r>
      <w:r w:rsidR="00BB4275" w:rsidRPr="00D2381C">
        <w:t xml:space="preserve"> </w:t>
      </w:r>
      <w:r w:rsidR="001F6A76" w:rsidRPr="00D2381C">
        <w:fldChar w:fldCharType="begin">
          <w:fldData xml:space="preserve">PEVuZE5vdGU+PENpdGU+PEF1dGhvcj5Ib3RlcmUtQmFybmVzPC9BdXRob3I+PFllYXI+MjAxNTwv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</w:fldData>
        </w:fldChar>
      </w:r>
      <w:r w:rsidR="001F6A76" w:rsidRPr="00D2381C">
        <w:instrText xml:space="preserve"> ADDIN EN.CITE </w:instrText>
      </w:r>
      <w:r w:rsidR="001F6A76" w:rsidRPr="00D2381C">
        <w:fldChar w:fldCharType="begin">
          <w:fldData xml:space="preserve">PEVuZE5vdGU+PENpdGU+PEF1dGhvcj5Ib3RlcmUtQmFybmVzPC9BdXRob3I+PFllYXI+MjAxNTwv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rawford and Langridge 2022; Hotere-Barnes 2015)</w:t>
      </w:r>
      <w:r w:rsidR="001F6A76" w:rsidRPr="00D2381C">
        <w:fldChar w:fldCharType="end"/>
      </w:r>
      <w:r w:rsidR="002A677F" w:rsidRPr="00D2381C">
        <w:t xml:space="preserve">. Instead, </w:t>
      </w:r>
      <w:r w:rsidR="00C529D5" w:rsidRPr="00D2381C">
        <w:t xml:space="preserve">other </w:t>
      </w:r>
      <w:r w:rsidR="00B53078" w:rsidRPr="00D2381C">
        <w:t>a</w:t>
      </w:r>
      <w:r w:rsidR="004D01D4" w:rsidRPr="00D2381C">
        <w:t>uthor</w:t>
      </w:r>
      <w:r w:rsidR="00B53078" w:rsidRPr="00D2381C">
        <w:t xml:space="preserve">s </w:t>
      </w:r>
      <w:r w:rsidR="00D219B8" w:rsidRPr="00D2381C">
        <w:t>put forward</w:t>
      </w:r>
      <w:r w:rsidR="00B53078" w:rsidRPr="00D2381C">
        <w:t xml:space="preserve"> that o</w:t>
      </w:r>
      <w:r w:rsidR="007C581E" w:rsidRPr="00D2381C">
        <w:t xml:space="preserve">vercoming </w:t>
      </w:r>
      <w:r w:rsidR="00383818" w:rsidRPr="00D2381C">
        <w:t xml:space="preserve">the </w:t>
      </w:r>
      <w:r w:rsidR="007C581E" w:rsidRPr="00D2381C">
        <w:t>challenges</w:t>
      </w:r>
      <w:r w:rsidR="00AC4C71" w:rsidRPr="00D2381C">
        <w:t xml:space="preserve"> </w:t>
      </w:r>
      <w:r w:rsidR="00383818" w:rsidRPr="00D2381C">
        <w:t xml:space="preserve">of working </w:t>
      </w:r>
      <w:r w:rsidR="001959D5" w:rsidRPr="00D2381C">
        <w:t xml:space="preserve">cross-culturally would </w:t>
      </w:r>
      <w:r w:rsidR="00AC4C71" w:rsidRPr="00D2381C">
        <w:t>strengthen the relationship</w:t>
      </w:r>
      <w:r w:rsidR="00057406" w:rsidRPr="00D2381C">
        <w:t xml:space="preserve"> </w:t>
      </w:r>
      <w:r w:rsidR="001F6A76" w:rsidRPr="00D2381C">
        <w:fldChar w:fldCharType="begin">
          <w:fldData xml:space="preserve">PEVuZE5vdGU+PENpdGU+PEF1dGhvcj5DYXJwZW50ZXI8L0F1dGhvcj48WWVhcj4yMDA4PC9ZZWFy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==
</w:fldData>
        </w:fldChar>
      </w:r>
      <w:r w:rsidR="001F6A76" w:rsidRPr="00D2381C">
        <w:instrText xml:space="preserve"> ADDIN EN.CITE </w:instrText>
      </w:r>
      <w:r w:rsidR="001F6A76" w:rsidRPr="00D2381C">
        <w:fldChar w:fldCharType="begin">
          <w:fldData xml:space="preserve">PEVuZE5vdGU+PENpdGU+PEF1dGhvcj5DYXJwZW50ZXI8L0F1dGhvcj48WWVhcj4yMDA4PC9ZZWFy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==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arpenter and McMurchy-Pilkington 2008; Saha et al. 2023; Vaeau and Trundle 2020)</w:t>
      </w:r>
      <w:r w:rsidR="001F6A76" w:rsidRPr="00D2381C">
        <w:fldChar w:fldCharType="end"/>
      </w:r>
      <w:r w:rsidR="009868EA" w:rsidRPr="00D2381C">
        <w:t xml:space="preserve">. </w:t>
      </w:r>
      <w:r w:rsidR="00074ACC" w:rsidRPr="00D2381C">
        <w:t>Having open discussions that enabled shared understandings</w:t>
      </w:r>
      <w:r w:rsidR="00B208AC" w:rsidRPr="00D2381C">
        <w:t xml:space="preserve"> and</w:t>
      </w:r>
      <w:r w:rsidR="00074ACC" w:rsidRPr="00D2381C">
        <w:t xml:space="preserve"> reflecting individually and together on challenges and decisions </w:t>
      </w:r>
      <w:r w:rsidR="00B208AC" w:rsidRPr="00D2381C">
        <w:t>were viewed as</w:t>
      </w:r>
      <w:r w:rsidR="00074ACC" w:rsidRPr="00D2381C">
        <w:t xml:space="preserve"> important</w:t>
      </w:r>
      <w:r w:rsidR="004D01D4" w:rsidRPr="00D2381C">
        <w:t xml:space="preserve"> to achieve this</w:t>
      </w:r>
      <w:r w:rsidR="009B7773" w:rsidRPr="00D2381C">
        <w:t xml:space="preserve"> </w:t>
      </w:r>
      <w:r w:rsidR="00263327" w:rsidRPr="00D2381C">
        <w:t>(</w:t>
      </w:r>
      <w:proofErr w:type="spellStart"/>
      <w:r w:rsidR="00DD49C7" w:rsidRPr="00D2381C">
        <w:t>Leuthart</w:t>
      </w:r>
      <w:proofErr w:type="spellEnd"/>
      <w:r w:rsidR="00144503" w:rsidRPr="00D2381C">
        <w:t xml:space="preserve"> and Prinsen</w:t>
      </w:r>
      <w:r w:rsidR="00DD49C7" w:rsidRPr="00D2381C">
        <w:t xml:space="preserve"> 2022</w:t>
      </w:r>
      <w:r w:rsidR="00144503" w:rsidRPr="00D2381C">
        <w:t>;</w:t>
      </w:r>
      <w:r w:rsidR="00DD49C7" w:rsidRPr="00D2381C">
        <w:t xml:space="preserve"> </w:t>
      </w:r>
      <w:r w:rsidR="00263327" w:rsidRPr="00D2381C">
        <w:t xml:space="preserve">Martel </w:t>
      </w:r>
      <w:r w:rsidR="00DD49C7" w:rsidRPr="00D2381C">
        <w:t xml:space="preserve">et al. 2022; </w:t>
      </w:r>
      <w:r w:rsidR="00D43B69" w:rsidRPr="00D2381C">
        <w:t>Puke</w:t>
      </w:r>
      <w:r w:rsidR="00144503" w:rsidRPr="00D2381C">
        <w:t xml:space="preserve"> and Lowe</w:t>
      </w:r>
      <w:r w:rsidR="00D43B69" w:rsidRPr="00D2381C">
        <w:t xml:space="preserve"> 2020</w:t>
      </w:r>
      <w:r w:rsidR="00DC1FEE" w:rsidRPr="00D2381C">
        <w:t>;</w:t>
      </w:r>
      <w:r w:rsidR="005B5220" w:rsidRPr="00D2381C">
        <w:t xml:space="preserve"> </w:t>
      </w:r>
      <w:r w:rsidR="00466621" w:rsidRPr="00D2381C">
        <w:t xml:space="preserve">Saha et al. 2023; </w:t>
      </w:r>
      <w:proofErr w:type="spellStart"/>
      <w:r w:rsidR="00077103" w:rsidRPr="00D2381C">
        <w:t>Vaeau</w:t>
      </w:r>
      <w:proofErr w:type="spellEnd"/>
      <w:r w:rsidR="00E03F57" w:rsidRPr="00D2381C">
        <w:t xml:space="preserve"> and Trundle</w:t>
      </w:r>
      <w:r w:rsidR="00077103" w:rsidRPr="00D2381C">
        <w:t xml:space="preserve"> 2020</w:t>
      </w:r>
      <w:r w:rsidR="00466621" w:rsidRPr="00D2381C">
        <w:t>)</w:t>
      </w:r>
      <w:r w:rsidR="00074ACC" w:rsidRPr="00D2381C">
        <w:t xml:space="preserve">. </w:t>
      </w:r>
      <w:r w:rsidR="0004490F" w:rsidRPr="00D2381C">
        <w:t>Another key factor identified in relationship building was not trying to dictate the speed at which the research project progresses, to go with the flow instead of trying to control it</w:t>
      </w:r>
      <w:r w:rsidR="00324307" w:rsidRPr="00D2381C">
        <w:t xml:space="preserve"> </w:t>
      </w:r>
      <w:r w:rsidR="001F6A76" w:rsidRPr="00D2381C">
        <w:fldChar w:fldCharType="begin">
          <w:fldData xml:space="preserve">PEVuZE5vdGU+PENpdGU+PEF1dGhvcj5WYWVhdTwvQXV0aG9yPjxZZWFyPjIwMjA8L1llYXI+PFJl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</w:fldData>
        </w:fldChar>
      </w:r>
      <w:r w:rsidR="001F6A76" w:rsidRPr="00D2381C">
        <w:instrText xml:space="preserve"> ADDIN EN.CITE </w:instrText>
      </w:r>
      <w:r w:rsidR="001F6A76" w:rsidRPr="00D2381C">
        <w:fldChar w:fldCharType="begin">
          <w:fldData xml:space="preserve">PEVuZE5vdGU+PENpdGU+PEF1dGhvcj5WYWVhdTwvQXV0aG9yPjxZZWFyPjIwMjA8L1llYXI+PFJl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ame 2013; Leuthart and Prinsen 2022; Vaeau and Trundle 2020)</w:t>
      </w:r>
      <w:r w:rsidR="001F6A76" w:rsidRPr="00D2381C">
        <w:fldChar w:fldCharType="end"/>
      </w:r>
      <w:r w:rsidR="002F2978" w:rsidRPr="00D2381C">
        <w:t xml:space="preserve">. </w:t>
      </w:r>
      <w:r w:rsidR="00574AEF" w:rsidRPr="00D2381C">
        <w:t>This</w:t>
      </w:r>
      <w:r w:rsidR="00074ACC" w:rsidRPr="00D2381C">
        <w:t xml:space="preserve"> </w:t>
      </w:r>
      <w:r w:rsidR="00B208AC" w:rsidRPr="00D2381C">
        <w:t>includ</w:t>
      </w:r>
      <w:r w:rsidR="00574AEF" w:rsidRPr="00D2381C">
        <w:t>ed</w:t>
      </w:r>
      <w:r w:rsidR="00074ACC" w:rsidRPr="00D2381C">
        <w:t xml:space="preserve"> being flexible with deadlines and protocols and being understanding of individual circumstances</w:t>
      </w:r>
      <w:r w:rsidR="009F627C" w:rsidRPr="00D2381C">
        <w:t>. For example,</w:t>
      </w:r>
      <w:r w:rsidR="004E44A1" w:rsidRPr="00D2381C">
        <w:t xml:space="preserve"> </w:t>
      </w:r>
      <w:proofErr w:type="spellStart"/>
      <w:r w:rsidR="004E44A1" w:rsidRPr="00D2381C">
        <w:t>Vaeau</w:t>
      </w:r>
      <w:proofErr w:type="spellEnd"/>
      <w:r w:rsidR="004E44A1" w:rsidRPr="00D2381C">
        <w:t xml:space="preserve"> </w:t>
      </w:r>
      <w:r w:rsidR="00891C39" w:rsidRPr="00D2381C">
        <w:t>and Trundle</w:t>
      </w:r>
      <w:r w:rsidR="004E44A1" w:rsidRPr="00D2381C">
        <w:t xml:space="preserve"> </w:t>
      </w:r>
      <w:r w:rsidR="001F6A76" w:rsidRPr="00D2381C">
        <w:fldChar w:fldCharType="begin">
          <w:fldData xml:space="preserve">PEVuZE5vdGU+PENpdGU+PEF1dGhvcj5WYWVhdTwvQXV0aG9yPjxZZWFyPjIwMjA8L1llYXI+PFJl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</w:fldData>
        </w:fldChar>
      </w:r>
      <w:r w:rsidR="001F6A76" w:rsidRPr="00D2381C">
        <w:instrText xml:space="preserve"> ADDIN EN.CITE </w:instrText>
      </w:r>
      <w:r w:rsidR="001F6A76" w:rsidRPr="00D2381C">
        <w:fldChar w:fldCharType="begin">
          <w:fldData xml:space="preserve">PEVuZE5vdGU+PENpdGU+PEF1dGhvcj5WYWVhdTwvQXV0aG9yPjxZZWFyPjIwMjA8L1llYXI+PFJl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2020)</w:t>
      </w:r>
      <w:r w:rsidR="001F6A76" w:rsidRPr="00D2381C">
        <w:fldChar w:fldCharType="end"/>
      </w:r>
      <w:r w:rsidR="009F627C" w:rsidRPr="00D2381C">
        <w:t xml:space="preserve"> wrote</w:t>
      </w:r>
      <w:r w:rsidR="004E44A1" w:rsidRPr="00D2381C">
        <w:t>:</w:t>
      </w:r>
    </w:p>
    <w:p w14:paraId="69BD8D0A" w14:textId="3636C431" w:rsidR="004E44A1" w:rsidRPr="00D2381C" w:rsidRDefault="004E44A1" w:rsidP="004E44A1">
      <w:pPr>
        <w:rPr>
          <w:i/>
          <w:iCs/>
        </w:rPr>
      </w:pPr>
      <w:r w:rsidRPr="00D2381C">
        <w:rPr>
          <w:i/>
          <w:iCs/>
        </w:rPr>
        <w:t>“In our experience, a focus on ‘whānau first’, of prioritising family commitments over work ones,</w:t>
      </w:r>
      <w:r w:rsidR="00863828" w:rsidRPr="00D2381C">
        <w:rPr>
          <w:i/>
          <w:iCs/>
        </w:rPr>
        <w:t xml:space="preserve"> </w:t>
      </w:r>
      <w:r w:rsidRPr="00D2381C">
        <w:rPr>
          <w:i/>
          <w:iCs/>
        </w:rPr>
        <w:t>and never needing to apologise for the need to rearrange a meeting, or conduct it virtually, or bring our kids along, has been of real benefit to the well-being of all involved.”</w:t>
      </w:r>
    </w:p>
    <w:p w14:paraId="71F4F9AF" w14:textId="05DB4A20" w:rsidR="00371B8A" w:rsidRPr="00D2381C" w:rsidRDefault="006711D8" w:rsidP="004E44A1">
      <w:r w:rsidRPr="00D2381C">
        <w:t>Enacting t</w:t>
      </w:r>
      <w:r w:rsidR="00120F78" w:rsidRPr="00D2381C">
        <w:t>hese pr</w:t>
      </w:r>
      <w:r w:rsidR="00DA090B" w:rsidRPr="00D2381C">
        <w:t>inciple</w:t>
      </w:r>
      <w:r w:rsidR="00120F78" w:rsidRPr="00D2381C">
        <w:t>s</w:t>
      </w:r>
      <w:r w:rsidR="001D48DA" w:rsidRPr="00D2381C">
        <w:t xml:space="preserve"> and showing flexibility</w:t>
      </w:r>
      <w:r w:rsidR="00120F78" w:rsidRPr="00D2381C">
        <w:t xml:space="preserve"> demonstrated the prioritisation of the relationship</w:t>
      </w:r>
      <w:r w:rsidR="001D48DA" w:rsidRPr="00D2381C">
        <w:t xml:space="preserve"> over the research project</w:t>
      </w:r>
      <w:r w:rsidR="009D4248" w:rsidRPr="00D2381C">
        <w:t>.</w:t>
      </w:r>
    </w:p>
    <w:p w14:paraId="26802515" w14:textId="6202227A" w:rsidR="00846085" w:rsidRPr="00D2381C" w:rsidRDefault="008C1B60" w:rsidP="00846085">
      <w:pPr>
        <w:pStyle w:val="Heading2"/>
      </w:pPr>
      <w:r w:rsidRPr="00D2381C">
        <w:t xml:space="preserve">Kotahitanga and </w:t>
      </w:r>
      <w:r w:rsidR="00F51616" w:rsidRPr="00D2381C">
        <w:t xml:space="preserve">wero / </w:t>
      </w:r>
      <w:r w:rsidR="00846085" w:rsidRPr="00D2381C">
        <w:t>What strengthens and challenges relationships?</w:t>
      </w:r>
    </w:p>
    <w:p w14:paraId="54DFEEA9" w14:textId="6A2CC23C" w:rsidR="0048420F" w:rsidRPr="00D2381C" w:rsidRDefault="00017A1B" w:rsidP="001511FA">
      <w:r w:rsidRPr="00D2381C">
        <w:t xml:space="preserve">In </w:t>
      </w:r>
      <w:proofErr w:type="gramStart"/>
      <w:r w:rsidRPr="00D2381C">
        <w:t>a</w:t>
      </w:r>
      <w:r w:rsidR="00846085" w:rsidRPr="00D2381C">
        <w:t xml:space="preserve"> number of</w:t>
      </w:r>
      <w:proofErr w:type="gramEnd"/>
      <w:r w:rsidR="00846085" w:rsidRPr="00D2381C">
        <w:t xml:space="preserve"> </w:t>
      </w:r>
      <w:r w:rsidR="006F079B" w:rsidRPr="00D2381C">
        <w:t xml:space="preserve">the </w:t>
      </w:r>
      <w:r w:rsidR="00846085" w:rsidRPr="00D2381C">
        <w:t>articles</w:t>
      </w:r>
      <w:r w:rsidRPr="00D2381C">
        <w:t>, the authors</w:t>
      </w:r>
      <w:r w:rsidR="00846085" w:rsidRPr="00D2381C">
        <w:t xml:space="preserve"> commented on factors that strengthen the relationship and </w:t>
      </w:r>
      <w:r w:rsidR="00160146" w:rsidRPr="00D2381C">
        <w:t xml:space="preserve">promote </w:t>
      </w:r>
      <w:proofErr w:type="spellStart"/>
      <w:r w:rsidRPr="00D2381C">
        <w:t>k</w:t>
      </w:r>
      <w:r w:rsidR="0058662F" w:rsidRPr="00D2381C">
        <w:t>otahitanga</w:t>
      </w:r>
      <w:proofErr w:type="spellEnd"/>
      <w:r w:rsidR="0058662F" w:rsidRPr="00D2381C">
        <w:t xml:space="preserve"> (</w:t>
      </w:r>
      <w:r w:rsidR="00160146" w:rsidRPr="00D2381C">
        <w:t>unity</w:t>
      </w:r>
      <w:r w:rsidR="0058662F" w:rsidRPr="00D2381C">
        <w:t>)</w:t>
      </w:r>
      <w:r w:rsidR="00846085" w:rsidRPr="00D2381C">
        <w:t xml:space="preserve"> as well as factors that challenged researchers and hindered the formation of meaningful relationships</w:t>
      </w:r>
      <w:r w:rsidR="00717313" w:rsidRPr="00D2381C">
        <w:t xml:space="preserve"> (w</w:t>
      </w:r>
      <w:r w:rsidR="008B3127" w:rsidRPr="00D2381C">
        <w:t>ero)</w:t>
      </w:r>
      <w:r w:rsidR="00846085" w:rsidRPr="00D2381C">
        <w:t xml:space="preserve">. Two </w:t>
      </w:r>
      <w:r w:rsidR="00E96031" w:rsidRPr="00D2381C">
        <w:t>aspect</w:t>
      </w:r>
      <w:r w:rsidR="00846085" w:rsidRPr="00D2381C">
        <w:t xml:space="preserve">s that were frequently mentioned as critical for Māori-centred research were the incorporation of tikanga </w:t>
      </w:r>
      <w:r w:rsidR="00816B3D" w:rsidRPr="00D2381C">
        <w:t xml:space="preserve">(customs, protocol) </w:t>
      </w:r>
      <w:r w:rsidR="00846085" w:rsidRPr="00D2381C">
        <w:t xml:space="preserve">and a commitment to a sustained relationship. </w:t>
      </w:r>
      <w:r w:rsidR="00646AF9" w:rsidRPr="00D2381C">
        <w:t>Aspects</w:t>
      </w:r>
      <w:r w:rsidR="00846085" w:rsidRPr="00D2381C">
        <w:t xml:space="preserve"> of tikanga viewed as essential across the research process </w:t>
      </w:r>
      <w:r w:rsidR="00646AF9" w:rsidRPr="00D2381C">
        <w:t>were</w:t>
      </w:r>
      <w:r w:rsidR="00846085" w:rsidRPr="00D2381C">
        <w:t xml:space="preserve"> </w:t>
      </w:r>
      <w:proofErr w:type="spellStart"/>
      <w:r w:rsidR="00846085" w:rsidRPr="00D2381C">
        <w:t>karakia</w:t>
      </w:r>
      <w:proofErr w:type="spellEnd"/>
      <w:r w:rsidR="00846085" w:rsidRPr="00D2381C">
        <w:t xml:space="preserve">, </w:t>
      </w:r>
      <w:proofErr w:type="spellStart"/>
      <w:r w:rsidR="00846085" w:rsidRPr="00D2381C">
        <w:t>kanohi</w:t>
      </w:r>
      <w:proofErr w:type="spellEnd"/>
      <w:r w:rsidR="00846085" w:rsidRPr="00D2381C">
        <w:t xml:space="preserve"> ki </w:t>
      </w:r>
      <w:proofErr w:type="spellStart"/>
      <w:r w:rsidR="00846085" w:rsidRPr="00D2381C">
        <w:t>te</w:t>
      </w:r>
      <w:proofErr w:type="spellEnd"/>
      <w:r w:rsidR="00846085" w:rsidRPr="00D2381C">
        <w:t xml:space="preserve"> </w:t>
      </w:r>
      <w:proofErr w:type="spellStart"/>
      <w:r w:rsidR="00846085" w:rsidRPr="00D2381C">
        <w:t>kanohi</w:t>
      </w:r>
      <w:proofErr w:type="spellEnd"/>
      <w:r w:rsidR="00846085" w:rsidRPr="00D2381C">
        <w:t xml:space="preserve"> meetings, </w:t>
      </w:r>
      <w:r w:rsidR="00D14538" w:rsidRPr="00D2381C">
        <w:t>tak</w:t>
      </w:r>
      <w:r w:rsidR="00846085" w:rsidRPr="00D2381C">
        <w:t xml:space="preserve">ing time </w:t>
      </w:r>
      <w:r w:rsidR="00D14538" w:rsidRPr="00D2381C">
        <w:t>for</w:t>
      </w:r>
      <w:r w:rsidR="00846085" w:rsidRPr="00D2381C">
        <w:t xml:space="preserve"> </w:t>
      </w:r>
      <w:proofErr w:type="spellStart"/>
      <w:r w:rsidR="00846085" w:rsidRPr="00D2381C">
        <w:t>whakawhanaungatanga</w:t>
      </w:r>
      <w:proofErr w:type="spellEnd"/>
      <w:r w:rsidR="008D4503" w:rsidRPr="00D2381C">
        <w:t xml:space="preserve"> (forming relationships)</w:t>
      </w:r>
      <w:r w:rsidR="00846085" w:rsidRPr="00D2381C">
        <w:t xml:space="preserve">, </w:t>
      </w:r>
      <w:r w:rsidR="00A70B2A" w:rsidRPr="00D2381C">
        <w:t>provisi</w:t>
      </w:r>
      <w:r w:rsidR="00846085" w:rsidRPr="00D2381C">
        <w:t xml:space="preserve">on of kai, use of </w:t>
      </w:r>
      <w:proofErr w:type="spellStart"/>
      <w:r w:rsidR="00846085" w:rsidRPr="00D2381C">
        <w:t>te</w:t>
      </w:r>
      <w:proofErr w:type="spellEnd"/>
      <w:r w:rsidR="00846085" w:rsidRPr="00D2381C">
        <w:t xml:space="preserve"> </w:t>
      </w:r>
      <w:proofErr w:type="spellStart"/>
      <w:r w:rsidR="00846085" w:rsidRPr="00D2381C">
        <w:t>reo</w:t>
      </w:r>
      <w:proofErr w:type="spellEnd"/>
      <w:r w:rsidR="00846085" w:rsidRPr="00D2381C">
        <w:t xml:space="preserve"> Māori</w:t>
      </w:r>
      <w:r w:rsidR="008D4503" w:rsidRPr="00D2381C">
        <w:t xml:space="preserve"> (Māori language)</w:t>
      </w:r>
      <w:r w:rsidR="00846085" w:rsidRPr="00D2381C">
        <w:t xml:space="preserve">, showing </w:t>
      </w:r>
      <w:proofErr w:type="spellStart"/>
      <w:r w:rsidR="00846085" w:rsidRPr="00D2381C">
        <w:t>manaakitanga</w:t>
      </w:r>
      <w:proofErr w:type="spellEnd"/>
      <w:r w:rsidR="00846085" w:rsidRPr="00D2381C">
        <w:t xml:space="preserve">, and inclusion of </w:t>
      </w:r>
      <w:proofErr w:type="spellStart"/>
      <w:r w:rsidR="00846085" w:rsidRPr="00D2381C">
        <w:t>whakataukī</w:t>
      </w:r>
      <w:proofErr w:type="spellEnd"/>
      <w:r w:rsidR="008D4503" w:rsidRPr="00D2381C">
        <w:t xml:space="preserve"> (proverbs)</w:t>
      </w:r>
      <w:r w:rsidR="00846085" w:rsidRPr="00D2381C">
        <w:t xml:space="preserve">. </w:t>
      </w:r>
      <w:r w:rsidR="0048420F" w:rsidRPr="00D2381C">
        <w:t xml:space="preserve">The importance of </w:t>
      </w:r>
      <w:r w:rsidR="00FC1B86" w:rsidRPr="00D2381C">
        <w:t xml:space="preserve">including tikanga was described by </w:t>
      </w:r>
      <w:proofErr w:type="spellStart"/>
      <w:r w:rsidR="00FC1B86" w:rsidRPr="00D2381C">
        <w:t>Leuthart</w:t>
      </w:r>
      <w:proofErr w:type="spellEnd"/>
      <w:r w:rsidR="00FC1B86" w:rsidRPr="00D2381C">
        <w:t xml:space="preserve"> </w:t>
      </w:r>
      <w:r w:rsidR="00E93631" w:rsidRPr="00D2381C">
        <w:t xml:space="preserve">and Prinsen </w:t>
      </w:r>
      <w:r w:rsidR="001F6A76" w:rsidRPr="00D2381C">
        <w:fldChar w:fldCharType="begin"/>
      </w:r>
      <w:r w:rsidR="001F6A76" w:rsidRPr="00D2381C">
        <w:instrText xml:space="preserve"> ADDIN EN.CITE &lt;EndNote&gt;&lt;Cite&gt;&lt;Author&gt;Leuthart&lt;/Author&gt;&lt;Year&gt;2022&lt;/Year&gt;&lt;RecNum&gt;4820&lt;/RecNum&gt;&lt;DisplayText&gt;(Leuthart and Prinsen 2022)&lt;/DisplayText&gt;&lt;record&gt;&lt;rec-number&gt;4820&lt;/rec-number&gt;&lt;foreign-keys&gt;&lt;key app="EN" db-id="fd29tadx4t9t57eewtq5ft07tdtz0zvapwd9" timestamp="1728116157"&gt;4820&lt;/key&gt;&lt;/foreign-keys&gt;&lt;ref-type name="Journal Article"&gt;17&lt;/ref-type&gt;&lt;contributors&gt;&lt;authors&gt;&lt;author&gt;Leuthart, G.&lt;/author&gt;&lt;author&gt;Prinsen, G.&lt;/author&gt;&lt;/authors&gt;&lt;/contributors&gt;&lt;titles&gt;&lt;title&gt;&lt;style face="normal" font="default" size="100%"&gt;Making relationships count: Measuring trust in relationships between a Catholic development agency and M&lt;/style&gt;&lt;style face="normal" font="default" charset="238" size="100%"&gt;āori &lt;/style&gt;&lt;style face="normal" font="default" size="100%"&gt;c&lt;/style&gt;&lt;style face="normal" font="default" charset="238" size="100%"&gt;ommunities &lt;/style&gt;&lt;/title&gt;&lt;secondary-title&gt;Canadian Journal of Program Evaluation&lt;/secondary-title&gt;&lt;/titles&gt;&lt;periodical&gt;&lt;full-title&gt;Canadian Journal of Program Evaluation&lt;/full-title&gt;&lt;/periodical&gt;&lt;pages&gt;186-205&lt;/pages&gt;&lt;volume&gt;37&lt;/volume&gt;&lt;number&gt;2&lt;/number&gt;&lt;dates&gt;&lt;year&gt;2022&lt;/year&gt;&lt;/dates&gt;&lt;urls&gt;&lt;related-urls&gt;&lt;url&gt;https://doi.org/10.3138/cjpe.66908&lt;/url&gt;&lt;/related-urls&gt;&lt;/urls&gt;&lt;electronic-resource-num&gt;10.3138/cjpe.66908&lt;/electronic-resource-num&gt;&lt;/record&gt;&lt;/Cite&gt;&lt;/EndNote&gt;</w:instrText>
      </w:r>
      <w:r w:rsidR="001F6A76" w:rsidRPr="00D2381C">
        <w:fldChar w:fldCharType="separate"/>
      </w:r>
      <w:r w:rsidR="001F6A76" w:rsidRPr="00D2381C">
        <w:rPr>
          <w:noProof/>
        </w:rPr>
        <w:t>(2022)</w:t>
      </w:r>
      <w:r w:rsidR="001F6A76" w:rsidRPr="00D2381C">
        <w:fldChar w:fldCharType="end"/>
      </w:r>
      <w:r w:rsidR="00D7426A" w:rsidRPr="00D2381C">
        <w:t>:</w:t>
      </w:r>
    </w:p>
    <w:p w14:paraId="42B4E16F" w14:textId="77777777" w:rsidR="0048420F" w:rsidRPr="00D2381C" w:rsidRDefault="0048420F" w:rsidP="001511FA">
      <w:pPr>
        <w:rPr>
          <w:i/>
          <w:iCs/>
        </w:rPr>
      </w:pPr>
      <w:r w:rsidRPr="00D2381C">
        <w:rPr>
          <w:i/>
          <w:iCs/>
        </w:rPr>
        <w:t xml:space="preserve">“With valuable advice from my Māori research partner, a culturally responsive practice was developed. He advised what was acceptable and not acceptable from each community’s perspective. His shared language, insight and tikanga was critical to establishing a level of trust and sincerity between myself as researcher and </w:t>
      </w:r>
      <w:proofErr w:type="gramStart"/>
      <w:r w:rsidRPr="00D2381C">
        <w:rPr>
          <w:i/>
          <w:iCs/>
        </w:rPr>
        <w:t>all of</w:t>
      </w:r>
      <w:proofErr w:type="gramEnd"/>
      <w:r w:rsidRPr="00D2381C">
        <w:rPr>
          <w:i/>
          <w:iCs/>
        </w:rPr>
        <w:t xml:space="preserve"> the participants. Ultimately, as a non-Māori, I could not say I was doing Indigenous </w:t>
      </w:r>
      <w:proofErr w:type="gramStart"/>
      <w:r w:rsidRPr="00D2381C">
        <w:rPr>
          <w:i/>
          <w:iCs/>
        </w:rPr>
        <w:t>research</w:t>
      </w:r>
      <w:proofErr w:type="gramEnd"/>
      <w:r w:rsidRPr="00D2381C">
        <w:rPr>
          <w:i/>
          <w:iCs/>
        </w:rPr>
        <w:t xml:space="preserve"> but I could ensure my approach respected and prioritised the world through their eyes.”</w:t>
      </w:r>
    </w:p>
    <w:p w14:paraId="4F8022A2" w14:textId="68ECDCCA" w:rsidR="0036515E" w:rsidRPr="00D2381C" w:rsidRDefault="00846085" w:rsidP="001511FA">
      <w:r w:rsidRPr="00D2381C">
        <w:lastRenderedPageBreak/>
        <w:t xml:space="preserve">Trust was </w:t>
      </w:r>
      <w:r w:rsidR="00930171" w:rsidRPr="00D2381C">
        <w:t>frequently</w:t>
      </w:r>
      <w:r w:rsidR="00EE5762" w:rsidRPr="00D2381C">
        <w:t xml:space="preserve"> </w:t>
      </w:r>
      <w:r w:rsidRPr="00D2381C">
        <w:t xml:space="preserve">mentioned as a key factor in forming and maintaining relationships, </w:t>
      </w:r>
      <w:r w:rsidR="00EE5762" w:rsidRPr="00D2381C">
        <w:t>requiring</w:t>
      </w:r>
      <w:r w:rsidRPr="00D2381C">
        <w:t xml:space="preserve"> </w:t>
      </w:r>
      <w:r w:rsidR="00881FE3" w:rsidRPr="00D2381C">
        <w:t xml:space="preserve">ongoing </w:t>
      </w:r>
      <w:r w:rsidRPr="00D2381C">
        <w:t>sharing and openness</w:t>
      </w:r>
      <w:r w:rsidR="0058685A" w:rsidRPr="00D2381C">
        <w:t xml:space="preserve"> to</w:t>
      </w:r>
      <w:r w:rsidRPr="00D2381C">
        <w:t xml:space="preserve"> </w:t>
      </w:r>
      <w:r w:rsidR="003E04DE" w:rsidRPr="00D2381C">
        <w:t>being in a vulnerable position</w:t>
      </w:r>
      <w:r w:rsidRPr="00D2381C">
        <w:t xml:space="preserve">, and committing to a relationship that went beyond that of research </w:t>
      </w:r>
      <w:r w:rsidR="00114DB1" w:rsidRPr="00D2381C">
        <w:t>colleagues</w:t>
      </w:r>
      <w:r w:rsidR="00B0378D" w:rsidRPr="00D2381C">
        <w:t xml:space="preserve"> </w:t>
      </w:r>
      <w:r w:rsidR="00C95181" w:rsidRPr="00D2381C">
        <w:t xml:space="preserve">(Crawford and Langridge 2022; </w:t>
      </w:r>
      <w:r w:rsidR="00630EEB" w:rsidRPr="00D2381C">
        <w:t xml:space="preserve">Greenaway et al. 2022; </w:t>
      </w:r>
      <w:proofErr w:type="spellStart"/>
      <w:r w:rsidR="00462641" w:rsidRPr="00D2381C">
        <w:t>Leuthart</w:t>
      </w:r>
      <w:proofErr w:type="spellEnd"/>
      <w:r w:rsidR="00C95181" w:rsidRPr="00D2381C">
        <w:t xml:space="preserve"> and Prinsen</w:t>
      </w:r>
      <w:r w:rsidR="00462641" w:rsidRPr="00D2381C">
        <w:t xml:space="preserve"> 2022; </w:t>
      </w:r>
      <w:r w:rsidR="00B0378D" w:rsidRPr="00D2381C">
        <w:t>Puke</w:t>
      </w:r>
      <w:r w:rsidR="008C09A8" w:rsidRPr="00D2381C">
        <w:t xml:space="preserve"> and Lowe</w:t>
      </w:r>
      <w:r w:rsidR="00B0378D" w:rsidRPr="00D2381C">
        <w:t xml:space="preserve"> 2020</w:t>
      </w:r>
      <w:r w:rsidR="009C7000" w:rsidRPr="00D2381C">
        <w:t xml:space="preserve">; </w:t>
      </w:r>
      <w:r w:rsidR="00170795" w:rsidRPr="00D2381C">
        <w:t>Saha</w:t>
      </w:r>
      <w:r w:rsidR="008C09A8" w:rsidRPr="00D2381C">
        <w:t xml:space="preserve"> et al.</w:t>
      </w:r>
      <w:r w:rsidR="00170795" w:rsidRPr="00D2381C">
        <w:t xml:space="preserve"> 2023</w:t>
      </w:r>
      <w:r w:rsidR="008C09A8" w:rsidRPr="00D2381C">
        <w:t>)</w:t>
      </w:r>
      <w:r w:rsidRPr="00D2381C">
        <w:t>. It was suggested that researchers need to</w:t>
      </w:r>
      <w:r w:rsidR="000C40B2" w:rsidRPr="00D2381C">
        <w:t xml:space="preserve"> </w:t>
      </w:r>
      <w:r w:rsidR="000C40B2" w:rsidRPr="00D2381C">
        <w:rPr>
          <w:i/>
          <w:iCs/>
        </w:rPr>
        <w:t>“be prepared to put ego aside and replace it with a sense of satisfaction in the work we are doin</w:t>
      </w:r>
      <w:r w:rsidR="00DC33D5" w:rsidRPr="00D2381C">
        <w:rPr>
          <w:i/>
          <w:iCs/>
        </w:rPr>
        <w:t>g</w:t>
      </w:r>
      <w:r w:rsidR="00085BB9" w:rsidRPr="00D2381C">
        <w:rPr>
          <w:i/>
          <w:iCs/>
        </w:rPr>
        <w:t>”</w:t>
      </w:r>
      <w:r w:rsidR="004A7DC5" w:rsidRPr="00D2381C">
        <w:t xml:space="preserve"> </w:t>
      </w:r>
      <w:r w:rsidR="001F6A76" w:rsidRPr="00D2381C">
        <w:fldChar w:fldCharType="begin">
          <w:fldData xml:space="preserve">PEVuZE5vdGU+PENpdGU+PEF1dGhvcj5DcmF3Zm9yZDwvQXV0aG9yPjxZZWFyPjIwMjI8L1llYXI+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</w:fldData>
        </w:fldChar>
      </w:r>
      <w:r w:rsidR="001F6A76" w:rsidRPr="00D2381C">
        <w:instrText xml:space="preserve"> ADDIN EN.CITE </w:instrText>
      </w:r>
      <w:r w:rsidR="001F6A76" w:rsidRPr="00D2381C">
        <w:fldChar w:fldCharType="begin">
          <w:fldData xml:space="preserve">PEVuZE5vdGU+PENpdGU+PEF1dGhvcj5DcmF3Zm9yZDwvQXV0aG9yPjxZZWFyPjIwMjI8L1llYXI+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rawford and Langridge 2022)</w:t>
      </w:r>
      <w:r w:rsidR="001F6A76" w:rsidRPr="00D2381C">
        <w:fldChar w:fldCharType="end"/>
      </w:r>
      <w:r w:rsidR="004A7DC5" w:rsidRPr="00D2381C">
        <w:t>, instead</w:t>
      </w:r>
      <w:r w:rsidRPr="00D2381C">
        <w:t xml:space="preserve"> focus</w:t>
      </w:r>
      <w:r w:rsidR="004A7DC5" w:rsidRPr="00D2381C">
        <w:t>ing</w:t>
      </w:r>
      <w:r w:rsidRPr="00D2381C">
        <w:t xml:space="preserve"> on the values of </w:t>
      </w:r>
      <w:r w:rsidR="0036515E" w:rsidRPr="00D2381C">
        <w:t>trusting and</w:t>
      </w:r>
      <w:r w:rsidRPr="00D2381C">
        <w:t xml:space="preserve"> meaningful relationship</w:t>
      </w:r>
      <w:r w:rsidR="004A7DC5" w:rsidRPr="00D2381C">
        <w:t>s</w:t>
      </w:r>
      <w:r w:rsidR="008D56D8" w:rsidRPr="00D2381C">
        <w:t xml:space="preserve"> </w:t>
      </w:r>
      <w:r w:rsidR="001F6A76" w:rsidRPr="00D2381C">
        <w:fldChar w:fldCharType="begin">
          <w:fldData xml:space="preserve">PEVuZE5vdGU+PENpdGU+PEF1dGhvcj5QdWtlPC9BdXRob3I+PFllYXI+MjAyMDwvWWVhcj48UmVj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</w:fldData>
        </w:fldChar>
      </w:r>
      <w:r w:rsidR="001F6A76" w:rsidRPr="00D2381C">
        <w:instrText xml:space="preserve"> ADDIN EN.CITE </w:instrText>
      </w:r>
      <w:r w:rsidR="001F6A76" w:rsidRPr="00D2381C">
        <w:fldChar w:fldCharType="begin">
          <w:fldData xml:space="preserve">PEVuZE5vdGU+PENpdGU+PEF1dGhvcj5QdWtlPC9BdXRob3I+PFllYXI+MjAyMDwvWWVhcj48UmVj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rawford and Langridge 2022; Puke and Lowe 2020)</w:t>
      </w:r>
      <w:r w:rsidR="001F6A76" w:rsidRPr="00D2381C">
        <w:fldChar w:fldCharType="end"/>
      </w:r>
      <w:r w:rsidRPr="00D2381C">
        <w:t xml:space="preserve">. </w:t>
      </w:r>
    </w:p>
    <w:p w14:paraId="583C4CE9" w14:textId="77777777" w:rsidR="005D1B67" w:rsidRPr="00D2381C" w:rsidRDefault="00B307D3" w:rsidP="001511FA">
      <w:r w:rsidRPr="00D2381C">
        <w:t>F</w:t>
      </w:r>
      <w:r w:rsidR="00846085" w:rsidRPr="00D2381C">
        <w:t xml:space="preserve">actors that made relationships </w:t>
      </w:r>
      <w:r w:rsidR="00380549" w:rsidRPr="00D2381C">
        <w:t>challenging</w:t>
      </w:r>
      <w:r w:rsidR="00565DF1" w:rsidRPr="00D2381C">
        <w:t>, or the wero,</w:t>
      </w:r>
      <w:r w:rsidR="00846085" w:rsidRPr="00D2381C">
        <w:t xml:space="preserve"> were largely comprised of institutional and organisational structures and processes that clashed with </w:t>
      </w:r>
      <w:proofErr w:type="spellStart"/>
      <w:r w:rsidR="00846085" w:rsidRPr="00D2381C">
        <w:t>te</w:t>
      </w:r>
      <w:proofErr w:type="spellEnd"/>
      <w:r w:rsidR="00846085" w:rsidRPr="00D2381C">
        <w:t xml:space="preserve"> </w:t>
      </w:r>
      <w:proofErr w:type="spellStart"/>
      <w:r w:rsidR="00846085" w:rsidRPr="00D2381C">
        <w:t>ao</w:t>
      </w:r>
      <w:proofErr w:type="spellEnd"/>
      <w:r w:rsidR="00846085" w:rsidRPr="00D2381C">
        <w:t xml:space="preserve"> Māori and tikanga. </w:t>
      </w:r>
      <w:r w:rsidR="00FB0371" w:rsidRPr="00D2381C">
        <w:t xml:space="preserve">These </w:t>
      </w:r>
      <w:r w:rsidR="00852BF0" w:rsidRPr="00D2381C">
        <w:t>created</w:t>
      </w:r>
      <w:r w:rsidR="00FB0371" w:rsidRPr="00D2381C">
        <w:t xml:space="preserve"> competing responsibilities for</w:t>
      </w:r>
      <w:r w:rsidR="00EE2262" w:rsidRPr="00D2381C">
        <w:t xml:space="preserve"> </w:t>
      </w:r>
      <w:r w:rsidR="001F1DAF" w:rsidRPr="00D2381C">
        <w:t xml:space="preserve">both </w:t>
      </w:r>
      <w:r w:rsidR="00EE2262" w:rsidRPr="00D2381C">
        <w:t>Māori and non-Māori</w:t>
      </w:r>
      <w:r w:rsidR="00FB0371" w:rsidRPr="00D2381C">
        <w:t xml:space="preserve"> researchers</w:t>
      </w:r>
      <w:r w:rsidR="00852BF0" w:rsidRPr="00D2381C">
        <w:t xml:space="preserve"> who had </w:t>
      </w:r>
      <w:r w:rsidR="00FB0371" w:rsidRPr="00D2381C">
        <w:t xml:space="preserve">to meet </w:t>
      </w:r>
      <w:r w:rsidR="00852BF0" w:rsidRPr="00D2381C">
        <w:t xml:space="preserve">the </w:t>
      </w:r>
      <w:r w:rsidR="00FB0371" w:rsidRPr="00D2381C">
        <w:t>demands of both worlds</w:t>
      </w:r>
      <w:r w:rsidR="005D1B67" w:rsidRPr="00D2381C">
        <w:t>:</w:t>
      </w:r>
    </w:p>
    <w:p w14:paraId="419E0D84" w14:textId="45A0D8E9" w:rsidR="00B13445" w:rsidRPr="00D2381C" w:rsidRDefault="00B13445" w:rsidP="001511FA">
      <w:r w:rsidRPr="00D2381C">
        <w:rPr>
          <w:i/>
          <w:iCs/>
        </w:rPr>
        <w:t>“</w:t>
      </w:r>
      <w:proofErr w:type="gramStart"/>
      <w:r w:rsidRPr="00D2381C">
        <w:rPr>
          <w:i/>
          <w:iCs/>
        </w:rPr>
        <w:t>Typically</w:t>
      </w:r>
      <w:proofErr w:type="gramEnd"/>
      <w:r w:rsidRPr="00D2381C">
        <w:rPr>
          <w:i/>
          <w:iCs/>
        </w:rPr>
        <w:t xml:space="preserve"> these accountabilities will be cumulative: researchers will need to meet the expectations of (mainstream) funders and reviewers and the expectations of </w:t>
      </w:r>
      <w:r w:rsidR="00D87067" w:rsidRPr="00D2381C">
        <w:rPr>
          <w:i/>
          <w:iCs/>
        </w:rPr>
        <w:t>Māori</w:t>
      </w:r>
      <w:r w:rsidRPr="00D2381C">
        <w:rPr>
          <w:i/>
          <w:iCs/>
        </w:rPr>
        <w:t>. Sometimes these dual accountabilities can work against each other, with the two groups having contrary positions on a single issue.”</w:t>
      </w:r>
      <w:r w:rsidRPr="00D2381C">
        <w:t xml:space="preserve"> </w:t>
      </w:r>
      <w:r w:rsidR="001F6A76" w:rsidRPr="00D2381C">
        <w:fldChar w:fldCharType="begin"/>
      </w:r>
      <w:r w:rsidR="001F6A76" w:rsidRPr="00D2381C">
        <w:instrText xml:space="preserve"> ADDIN EN.CITE &lt;EndNote&gt;&lt;Cite&gt;&lt;Author&gt;Cunningham&lt;/Author&gt;&lt;Year&gt;2000&lt;/Year&gt;&lt;RecNum&gt;4818&lt;/RecNum&gt;&lt;DisplayText&gt;(Cunningham 2000)&lt;/DisplayText&gt;&lt;record&gt;&lt;rec-number&gt;4818&lt;/rec-number&gt;&lt;foreign-keys&gt;&lt;key app="EN" db-id="fd29tadx4t9t57eewtq5ft07tdtz0zvapwd9" timestamp="1728115664"&gt;4818&lt;/key&gt;&lt;/foreign-keys&gt;&lt;ref-type name="Journal Article"&gt;17&lt;/ref-type&gt;&lt;contributors&gt;&lt;authors&gt;&lt;author&gt;Cunningham, C.&lt;/author&gt;&lt;/authors&gt;&lt;/contributors&gt;&lt;auth-address&gt;Te Pumanaura Hauora, School of Maori Studies, Private Bag 11-222, Palmerston North.&lt;/auth-address&gt;&lt;titles&gt;&lt;title&gt;A framework for addressing Māori knowledge in research, science and technology&lt;/title&gt;&lt;secondary-title&gt;Pac Health Dialog&lt;/secondary-title&gt;&lt;/titles&gt;&lt;periodical&gt;&lt;full-title&gt;Pac Health Dialog&lt;/full-title&gt;&lt;/periodical&gt;&lt;pages&gt;62-9&lt;/pages&gt;&lt;volume&gt;7&lt;/volume&gt;&lt;number&gt;1&lt;/number&gt;&lt;keywords&gt;&lt;keyword&gt;Attitude to Health&lt;/keyword&gt;&lt;keyword&gt;Cultural Characteristics&lt;/keyword&gt;&lt;keyword&gt;*Health Services Research&lt;/keyword&gt;&lt;keyword&gt;Health Services, Indigenous&lt;/keyword&gt;&lt;keyword&gt;Humans&lt;/keyword&gt;&lt;keyword&gt;*Knowledge&lt;/keyword&gt;&lt;keyword&gt;*Native Hawaiian or Other Pacific Islander&lt;/keyword&gt;&lt;keyword&gt;New Zealand&lt;/keyword&gt;&lt;keyword&gt;Social Values&lt;/keyword&gt;&lt;/keywords&gt;&lt;dates&gt;&lt;year&gt;2000&lt;/year&gt;&lt;pub-dates&gt;&lt;date&gt;Mar&lt;/date&gt;&lt;/pub-dates&gt;&lt;/dates&gt;&lt;isbn&gt;1015-7867 (Print)&amp;#xD;1015-7867&lt;/isbn&gt;&lt;accession-num&gt;11709883&lt;/accession-num&gt;&lt;urls&gt;&lt;/urls&gt;&lt;remote-database-provider&gt;NLM&lt;/remote-database-provider&gt;&lt;language&gt;eng&lt;/language&gt;&lt;/record&gt;&lt;/Cite&gt;&lt;/EndNote&gt;</w:instrText>
      </w:r>
      <w:r w:rsidR="001F6A76" w:rsidRPr="00D2381C">
        <w:fldChar w:fldCharType="separate"/>
      </w:r>
      <w:r w:rsidR="001F6A76" w:rsidRPr="00D2381C">
        <w:rPr>
          <w:noProof/>
        </w:rPr>
        <w:t>(Cunningham 2000)</w:t>
      </w:r>
      <w:r w:rsidR="001F6A76" w:rsidRPr="00D2381C">
        <w:fldChar w:fldCharType="end"/>
      </w:r>
    </w:p>
    <w:p w14:paraId="1E60AB51" w14:textId="348152B3" w:rsidR="0078577F" w:rsidRPr="00D2381C" w:rsidRDefault="00852BF0" w:rsidP="001511FA">
      <w:r w:rsidRPr="00D2381C">
        <w:t>The</w:t>
      </w:r>
      <w:r w:rsidR="00B13445" w:rsidRPr="00D2381C">
        <w:t xml:space="preserve"> competing </w:t>
      </w:r>
      <w:r w:rsidR="00564801" w:rsidRPr="00D2381C">
        <w:t>factors</w:t>
      </w:r>
      <w:r w:rsidR="00FB0371" w:rsidRPr="00D2381C">
        <w:t xml:space="preserve"> included the need to work to deadlines, </w:t>
      </w:r>
      <w:r w:rsidRPr="00D2381C">
        <w:t xml:space="preserve">such as </w:t>
      </w:r>
      <w:r w:rsidR="00FB0371" w:rsidRPr="00D2381C">
        <w:t xml:space="preserve">funding </w:t>
      </w:r>
      <w:r w:rsidRPr="00D2381C">
        <w:t>or</w:t>
      </w:r>
      <w:r w:rsidR="00FB0371" w:rsidRPr="00D2381C">
        <w:t xml:space="preserve"> project deadline</w:t>
      </w:r>
      <w:r w:rsidRPr="00D2381C">
        <w:t>s</w:t>
      </w:r>
      <w:r w:rsidR="00FB0371" w:rsidRPr="00D2381C">
        <w:t>, the prioritisation of academic outputs over community outcomes, ethical regulations that are largely based on Western principles</w:t>
      </w:r>
      <w:r w:rsidR="00AD0946" w:rsidRPr="00D2381C">
        <w:t>,</w:t>
      </w:r>
      <w:r w:rsidR="00FB0371" w:rsidRPr="00D2381C">
        <w:t xml:space="preserve"> and the inflexibility of ethics committees to </w:t>
      </w:r>
      <w:r w:rsidR="002234D5" w:rsidRPr="00D2381C">
        <w:t>consider</w:t>
      </w:r>
      <w:r w:rsidR="00FB0371" w:rsidRPr="00D2381C">
        <w:t xml:space="preserve"> a Māori worldview</w:t>
      </w:r>
      <w:r w:rsidR="00EE73DD" w:rsidRPr="00D2381C">
        <w:t xml:space="preserve"> </w:t>
      </w:r>
      <w:r w:rsidR="001F6A76" w:rsidRPr="00D2381C">
        <w:fldChar w:fldCharType="begin">
          <w:fldData xml:space="preserve">PEVuZE5vdGU+PENpdGU+PEF1dGhvcj5DYW1lPC9BdXRob3I+PFllYXI+MjAxMzwvWWVhcj48UmVj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</w:fldData>
        </w:fldChar>
      </w:r>
      <w:r w:rsidR="001F6A76" w:rsidRPr="00D2381C">
        <w:instrText xml:space="preserve"> ADDIN EN.CITE </w:instrText>
      </w:r>
      <w:r w:rsidR="001F6A76" w:rsidRPr="00D2381C">
        <w:fldChar w:fldCharType="begin">
          <w:fldData xml:space="preserve">PEVuZE5vdGU+PENpdGU+PEF1dGhvcj5DYW1lPC9BdXRob3I+PFllYXI+MjAxMzwvWWVhcj48UmVj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ame 2013; Cunningham 2000; Greenaway et al. 2022; Marques et al. 2022; Saha et al. 2023; Tolich 2002)</w:t>
      </w:r>
      <w:r w:rsidR="001F6A76" w:rsidRPr="00D2381C">
        <w:fldChar w:fldCharType="end"/>
      </w:r>
      <w:r w:rsidR="00FB0371" w:rsidRPr="00D2381C">
        <w:t>.</w:t>
      </w:r>
      <w:r w:rsidR="00FD1093" w:rsidRPr="00D2381C">
        <w:t xml:space="preserve"> Cunningham </w:t>
      </w:r>
      <w:r w:rsidR="001F6A76" w:rsidRPr="00D2381C">
        <w:fldChar w:fldCharType="begin"/>
      </w:r>
      <w:r w:rsidR="001F6A76" w:rsidRPr="00D2381C">
        <w:instrText xml:space="preserve"> ADDIN EN.CITE &lt;EndNote&gt;&lt;Cite ExcludeAuth="1"&gt;&lt;Author&gt;Cunningham&lt;/Author&gt;&lt;Year&gt;2000&lt;/Year&gt;&lt;RecNum&gt;4818&lt;/RecNum&gt;&lt;DisplayText&gt;(2000)&lt;/DisplayText&gt;&lt;record&gt;&lt;rec-number&gt;4818&lt;/rec-number&gt;&lt;foreign-keys&gt;&lt;key app="EN" db-id="fd29tadx4t9t57eewtq5ft07tdtz0zvapwd9" timestamp="1728115664"&gt;4818&lt;/key&gt;&lt;/foreign-keys&gt;&lt;ref-type name="Journal Article"&gt;17&lt;/ref-type&gt;&lt;contributors&gt;&lt;authors&gt;&lt;author&gt;Cunningham, C.&lt;/author&gt;&lt;/authors&gt;&lt;/contributors&gt;&lt;auth-address&gt;Te Pumanaura Hauora, School of Maori Studies, Private Bag 11-222, Palmerston North.&lt;/auth-address&gt;&lt;titles&gt;&lt;title&gt;A framework for addressing Māori knowledge in research, science and technology&lt;/title&gt;&lt;secondary-title&gt;Pac Health Dialog&lt;/secondary-title&gt;&lt;/titles&gt;&lt;periodical&gt;&lt;full-title&gt;Pac Health Dialog&lt;/full-title&gt;&lt;/periodical&gt;&lt;pages&gt;62-9&lt;/pages&gt;&lt;volume&gt;7&lt;/volume&gt;&lt;number&gt;1&lt;/number&gt;&lt;keywords&gt;&lt;keyword&gt;Attitude to Health&lt;/keyword&gt;&lt;keyword&gt;Cultural Characteristics&lt;/keyword&gt;&lt;keyword&gt;*Health Services Research&lt;/keyword&gt;&lt;keyword&gt;Health Services, Indigenous&lt;/keyword&gt;&lt;keyword&gt;Humans&lt;/keyword&gt;&lt;keyword&gt;*Knowledge&lt;/keyword&gt;&lt;keyword&gt;*Native Hawaiian or Other Pacific Islander&lt;/keyword&gt;&lt;keyword&gt;New Zealand&lt;/keyword&gt;&lt;keyword&gt;Social Values&lt;/keyword&gt;&lt;/keywords&gt;&lt;dates&gt;&lt;year&gt;2000&lt;/year&gt;&lt;pub-dates&gt;&lt;date&gt;Mar&lt;/date&gt;&lt;/pub-dates&gt;&lt;/dates&gt;&lt;isbn&gt;1015-7867 (Print)&amp;#xD;1015-7867&lt;/isbn&gt;&lt;accession-num&gt;11709883&lt;/accession-num&gt;&lt;urls&gt;&lt;/urls&gt;&lt;remote-database-provider&gt;NLM&lt;/remote-database-provider&gt;&lt;language&gt;eng&lt;/language&gt;&lt;/record&gt;&lt;/Cite&gt;&lt;/EndNote&gt;</w:instrText>
      </w:r>
      <w:r w:rsidR="001F6A76" w:rsidRPr="00D2381C">
        <w:fldChar w:fldCharType="separate"/>
      </w:r>
      <w:r w:rsidR="001F6A76" w:rsidRPr="00D2381C">
        <w:rPr>
          <w:noProof/>
        </w:rPr>
        <w:t>(2000)</w:t>
      </w:r>
      <w:r w:rsidR="001F6A76" w:rsidRPr="00D2381C">
        <w:fldChar w:fldCharType="end"/>
      </w:r>
      <w:r w:rsidR="00D349A3" w:rsidRPr="00D2381C">
        <w:t xml:space="preserve"> </w:t>
      </w:r>
      <w:r w:rsidR="007D3D31" w:rsidRPr="00D2381C">
        <w:t>again highlighted these in</w:t>
      </w:r>
      <w:r w:rsidR="007D3A09" w:rsidRPr="00D2381C">
        <w:t xml:space="preserve">congruencies, </w:t>
      </w:r>
      <w:r w:rsidR="005F3786" w:rsidRPr="00D2381C">
        <w:t>describ</w:t>
      </w:r>
      <w:r w:rsidR="007D3A09" w:rsidRPr="00D2381C">
        <w:t>ing</w:t>
      </w:r>
      <w:r w:rsidR="005F3786" w:rsidRPr="00D2381C">
        <w:t xml:space="preserve"> ethical</w:t>
      </w:r>
      <w:r w:rsidR="004A131B" w:rsidRPr="00D2381C">
        <w:t xml:space="preserve"> and peer review processes as </w:t>
      </w:r>
      <w:r w:rsidR="004A131B" w:rsidRPr="00D2381C">
        <w:rPr>
          <w:i/>
          <w:iCs/>
        </w:rPr>
        <w:t>“barriers to be broached”</w:t>
      </w:r>
      <w:r w:rsidR="004A131B" w:rsidRPr="00D2381C">
        <w:t>.</w:t>
      </w:r>
      <w:r w:rsidR="00FB0371" w:rsidRPr="00D2381C">
        <w:t xml:space="preserve"> </w:t>
      </w:r>
      <w:r w:rsidR="001511FA" w:rsidRPr="00D2381C">
        <w:t xml:space="preserve">Cultural differences and misunderstandings </w:t>
      </w:r>
      <w:r w:rsidR="0078577F" w:rsidRPr="00D2381C">
        <w:t>were also reported</w:t>
      </w:r>
      <w:r w:rsidR="00E160BF" w:rsidRPr="00D2381C">
        <w:t xml:space="preserve"> to be challenging</w:t>
      </w:r>
      <w:r w:rsidR="0078577F" w:rsidRPr="00D2381C">
        <w:t>:</w:t>
      </w:r>
    </w:p>
    <w:p w14:paraId="5B31BAF2" w14:textId="286150D7" w:rsidR="0078577F" w:rsidRPr="00D2381C" w:rsidRDefault="0078577F" w:rsidP="001511FA">
      <w:r w:rsidRPr="00D2381C">
        <w:t>“Our main internal challenge to date has been, at times, talking past each other. While we generally thought we understood what the other was saying and meant, sometimes we did not.”</w:t>
      </w:r>
      <w:r w:rsidR="00E160BF" w:rsidRPr="00D2381C">
        <w:t xml:space="preserve"> </w:t>
      </w:r>
      <w:r w:rsidR="001F6A76" w:rsidRPr="00D2381C">
        <w:fldChar w:fldCharType="begin"/>
      </w:r>
      <w:r w:rsidR="001F6A76" w:rsidRPr="00D2381C">
        <w:instrText xml:space="preserve"> ADDIN EN.CITE &lt;EndNote&gt;&lt;Cite&gt;&lt;Author&gt;Carpenter&lt;/Author&gt;&lt;Year&gt;2008&lt;/Year&gt;&lt;RecNum&gt;4775&lt;/RecNum&gt;&lt;DisplayText&gt;(Carpenter and McMurchy-Pilkington 2008)&lt;/DisplayText&gt;&lt;record&gt;&lt;rec-number&gt;4775&lt;/rec-number&gt;&lt;foreign-keys&gt;&lt;key app="EN" db-id="fd29tadx4t9t57eewtq5ft07tdtz0zvapwd9" timestamp="1707249156"&gt;4775&lt;/key&gt;&lt;/foreign-keys&gt;&lt;ref-type name="Journal Article"&gt;17&lt;/ref-type&gt;&lt;contributors&gt;&lt;authors&gt;&lt;author&gt;Carpenter, Vicki M.&lt;/author&gt;&lt;author&gt;McMurchy-Pilkington, Colleen&lt;/author&gt;&lt;/authors&gt;&lt;/contributors&gt;&lt;titles&gt;&lt;title&gt;Cross-cultural researching: Māori and Pākehā in Te Whakapakari&lt;/title&gt;&lt;secondary-title&gt;Qualitative Research&lt;/secondary-title&gt;&lt;/titles&gt;&lt;periodical&gt;&lt;full-title&gt;Qualitative Research&lt;/full-title&gt;&lt;/periodical&gt;&lt;pages&gt;179-196&lt;/pages&gt;&lt;volume&gt;8&lt;/volume&gt;&lt;number&gt;2&lt;/number&gt;&lt;keywords&gt;&lt;keyword&gt;action research,critical theory,cross-cultural,Freire,indigenous,Māori,NeW Zealand,Pākehā,partnership,qualitative&lt;/keyword&gt;&lt;/keywords&gt;&lt;dates&gt;&lt;year&gt;2008&lt;/year&gt;&lt;/dates&gt;&lt;urls&gt;&lt;related-urls&gt;&lt;url&gt;https://journals.sagepub.com/doi/abs/10.1177/1468794107087480&lt;/url&gt;&lt;/related-urls&gt;&lt;/urls&gt;&lt;electronic-resource-num&gt;10.1177/1468794107087480&lt;/electronic-resource-num&gt;&lt;/record&gt;&lt;/Cite&gt;&lt;/EndNote&gt;</w:instrText>
      </w:r>
      <w:r w:rsidR="001F6A76" w:rsidRPr="00D2381C">
        <w:fldChar w:fldCharType="separate"/>
      </w:r>
      <w:r w:rsidR="001F6A76" w:rsidRPr="00D2381C">
        <w:rPr>
          <w:noProof/>
        </w:rPr>
        <w:t>(Carpenter and McMurchy-Pilkington 2008)</w:t>
      </w:r>
      <w:r w:rsidR="001F6A76" w:rsidRPr="00D2381C">
        <w:fldChar w:fldCharType="end"/>
      </w:r>
    </w:p>
    <w:p w14:paraId="03D00E8C" w14:textId="4D5ED22A" w:rsidR="001511FA" w:rsidRPr="00D2381C" w:rsidRDefault="00E160BF" w:rsidP="001511FA">
      <w:r w:rsidRPr="00D2381C">
        <w:t xml:space="preserve">Such misunderstanding </w:t>
      </w:r>
      <w:r w:rsidR="003E60B9" w:rsidRPr="00D2381C">
        <w:t>coupled with lack of open discussion was reported to</w:t>
      </w:r>
      <w:r w:rsidR="001511FA" w:rsidRPr="00D2381C">
        <w:t xml:space="preserve"> hinder relationships</w:t>
      </w:r>
      <w:r w:rsidR="00594556" w:rsidRPr="00D2381C">
        <w:t xml:space="preserve"> </w:t>
      </w:r>
      <w:r w:rsidR="001F6A76" w:rsidRPr="00D2381C">
        <w:fldChar w:fldCharType="begin">
          <w:fldData xml:space="preserve">PEVuZE5vdGU+PENpdGU+PEF1dGhvcj5WYWVhdTwvQXV0aG9yPjxZZWFyPjIwMjA8L1llYXI+PFJl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</w:fldData>
        </w:fldChar>
      </w:r>
      <w:r w:rsidR="001F6A76" w:rsidRPr="00D2381C">
        <w:instrText xml:space="preserve"> ADDIN EN.CITE </w:instrText>
      </w:r>
      <w:r w:rsidR="001F6A76" w:rsidRPr="00D2381C">
        <w:fldChar w:fldCharType="begin">
          <w:fldData xml:space="preserve">PEVuZE5vdGU+PENpdGU+PEF1dGhvcj5WYWVhdTwvQXV0aG9yPjxZZWFyPjIwMjA8L1llYXI+PFJl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arpenter and McMurchy-Pilkington 2008; Martin et al. 2020; Saha et al. 2023; Vaeau and Trundle 2020)</w:t>
      </w:r>
      <w:r w:rsidR="001F6A76" w:rsidRPr="00D2381C">
        <w:fldChar w:fldCharType="end"/>
      </w:r>
      <w:r w:rsidR="001511FA" w:rsidRPr="00D2381C">
        <w:t>.</w:t>
      </w:r>
    </w:p>
    <w:p w14:paraId="37887338" w14:textId="6E38F1C8" w:rsidR="00620B50" w:rsidRPr="00D2381C" w:rsidRDefault="002E5887" w:rsidP="00620B50">
      <w:pPr>
        <w:pStyle w:val="Heading2"/>
      </w:pPr>
      <w:r w:rsidRPr="00D2381C">
        <w:t xml:space="preserve">He </w:t>
      </w:r>
      <w:proofErr w:type="spellStart"/>
      <w:r w:rsidRPr="00D2381C">
        <w:t>koha</w:t>
      </w:r>
      <w:proofErr w:type="spellEnd"/>
      <w:r w:rsidRPr="00D2381C">
        <w:t xml:space="preserve"> </w:t>
      </w:r>
      <w:proofErr w:type="spellStart"/>
      <w:r w:rsidRPr="00D2381C">
        <w:t>mō</w:t>
      </w:r>
      <w:proofErr w:type="spellEnd"/>
      <w:r w:rsidRPr="00D2381C">
        <w:t xml:space="preserve"> </w:t>
      </w:r>
      <w:proofErr w:type="spellStart"/>
      <w:r w:rsidRPr="00D2381C">
        <w:t>te</w:t>
      </w:r>
      <w:proofErr w:type="spellEnd"/>
      <w:r w:rsidRPr="00D2381C">
        <w:t xml:space="preserve"> iwi Māori </w:t>
      </w:r>
      <w:r w:rsidR="005A185D" w:rsidRPr="00D2381C">
        <w:t>/ Benefit</w:t>
      </w:r>
      <w:r w:rsidR="00620B50" w:rsidRPr="00D2381C">
        <w:t xml:space="preserve"> for Māori</w:t>
      </w:r>
    </w:p>
    <w:p w14:paraId="625874A1" w14:textId="3D6B9540" w:rsidR="005E33C8" w:rsidRPr="00D2381C" w:rsidRDefault="003C3481" w:rsidP="005E33C8">
      <w:r w:rsidRPr="00D2381C">
        <w:t>In m</w:t>
      </w:r>
      <w:r w:rsidR="00B9758F" w:rsidRPr="00D2381C">
        <w:t>any articles</w:t>
      </w:r>
      <w:r w:rsidR="00C6587D" w:rsidRPr="00D2381C">
        <w:t>,</w:t>
      </w:r>
      <w:r w:rsidR="00B9758F" w:rsidRPr="00D2381C">
        <w:t xml:space="preserve"> </w:t>
      </w:r>
      <w:r w:rsidR="0043419D" w:rsidRPr="00D2381C">
        <w:t>it was clear that the intended purpose and outcome of the project must be to provide benefits for Māori communities</w:t>
      </w:r>
      <w:r w:rsidR="00E93821" w:rsidRPr="00D2381C">
        <w:t xml:space="preserve">. </w:t>
      </w:r>
      <w:r w:rsidR="00920A34" w:rsidRPr="00D2381C">
        <w:t xml:space="preserve">Marques </w:t>
      </w:r>
      <w:r w:rsidR="0010620D" w:rsidRPr="00D2381C">
        <w:t xml:space="preserve">et al. </w:t>
      </w:r>
      <w:r w:rsidR="001F6A76" w:rsidRPr="00D2381C">
        <w:fldChar w:fldCharType="begin"/>
      </w:r>
      <w:r w:rsidR="001F6A76" w:rsidRPr="00D2381C">
        <w:instrText xml:space="preserve"> ADDIN EN.CITE &lt;EndNote&gt;&lt;Cite ExcludeAuth="1"&gt;&lt;Author&gt;Marques&lt;/Author&gt;&lt;Year&gt;2022&lt;/Year&gt;&lt;RecNum&gt;4741&lt;/RecNum&gt;&lt;DisplayText&gt;(2022)&lt;/DisplayText&gt;&lt;record&gt;&lt;rec-number&gt;4741&lt;/rec-number&gt;&lt;foreign-keys&gt;&lt;key app="EN" db-id="fd29tadx4t9t57eewtq5ft07tdtz0zvapwd9" timestamp="1705595612"&gt;4741&lt;/key&gt;&lt;/foreign-keys&gt;&lt;ref-type name="Journal Article"&gt;17&lt;/ref-type&gt;&lt;contributors&gt;&lt;authors&gt;&lt;author&gt;Marques, B.&lt;/author&gt;&lt;author&gt;Freeman, C.&lt;/author&gt;&lt;author&gt;Carter, L.&lt;/author&gt;&lt;/authors&gt;&lt;/contributors&gt;&lt;auth-address&gt;Wellington School of Architecture, Te Herenga Waka-Victoria University of Wellington, Wellington 6012, New Zealand.&amp;#xD;School of Geography, University of Otago, Dunedin 9016, New Zealand.&amp;#xD;Te Tumu School of Māori, Pacific Island and Indigenous Studies, University of Otago, Dunedin 9016, New Zealand.&lt;/auth-address&gt;&lt;titles&gt;&lt;title&gt;Adapting traditional healing values and beliefs into therapeutic cultural environments for health and well-being&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volume&gt;19&lt;/volume&gt;&lt;number&gt;1&lt;/number&gt;&lt;edition&gt;20211231&lt;/edition&gt;&lt;dates&gt;&lt;year&gt;2022&lt;/year&gt;&lt;pub-dates&gt;&lt;date&gt;Dec 31&lt;/date&gt;&lt;/pub-dates&gt;&lt;/dates&gt;&lt;isbn&gt;1661-7827 (Print)&amp;#xD;1660-4601&lt;/isbn&gt;&lt;accession-num&gt;35010690&lt;/accession-num&gt;&lt;urls&gt;&lt;/urls&gt;&lt;custom1&gt;The authors declare no conflict of interest.&lt;/custom1&gt;&lt;custom2&gt;PMC8744804&lt;/custom2&gt;&lt;electronic-resource-num&gt;10.3390/ijerph19010426&lt;/electronic-resource-num&gt;&lt;remote-database-provider&gt;NLM&lt;/remote-database-provider&gt;&lt;language&gt;eng&lt;/language&gt;&lt;/record&gt;&lt;/Cite&gt;&lt;/EndNote&gt;</w:instrText>
      </w:r>
      <w:r w:rsidR="001F6A76" w:rsidRPr="00D2381C">
        <w:fldChar w:fldCharType="separate"/>
      </w:r>
      <w:r w:rsidR="001F6A76" w:rsidRPr="00D2381C">
        <w:rPr>
          <w:noProof/>
        </w:rPr>
        <w:t>(2022)</w:t>
      </w:r>
      <w:r w:rsidR="001F6A76" w:rsidRPr="00D2381C">
        <w:fldChar w:fldCharType="end"/>
      </w:r>
      <w:r w:rsidR="0010620D" w:rsidRPr="00D2381C">
        <w:t xml:space="preserve"> </w:t>
      </w:r>
      <w:r w:rsidR="00B55EEC" w:rsidRPr="00D2381C">
        <w:t xml:space="preserve">emphasised this in </w:t>
      </w:r>
      <w:r w:rsidR="0010620D" w:rsidRPr="00D2381C">
        <w:t>th</w:t>
      </w:r>
      <w:r w:rsidR="00DB2A8C" w:rsidRPr="00D2381C">
        <w:t>eir</w:t>
      </w:r>
      <w:r w:rsidR="00B55EEC" w:rsidRPr="00D2381C">
        <w:t xml:space="preserve"> statement</w:t>
      </w:r>
      <w:r w:rsidR="00A27AC2" w:rsidRPr="00D2381C">
        <w:t xml:space="preserve"> that</w:t>
      </w:r>
      <w:r w:rsidR="00B55EEC" w:rsidRPr="00D2381C">
        <w:t xml:space="preserve"> </w:t>
      </w:r>
      <w:r w:rsidR="00B55EEC" w:rsidRPr="00D2381C">
        <w:rPr>
          <w:i/>
          <w:iCs/>
        </w:rPr>
        <w:t xml:space="preserve">“the knowledge gained must be returned for the benefit of those taking part and for the </w:t>
      </w:r>
      <w:proofErr w:type="spellStart"/>
      <w:r w:rsidR="00B55EEC" w:rsidRPr="00D2381C">
        <w:rPr>
          <w:i/>
          <w:iCs/>
        </w:rPr>
        <w:lastRenderedPageBreak/>
        <w:t>kaupapa</w:t>
      </w:r>
      <w:proofErr w:type="spellEnd"/>
      <w:r w:rsidR="00B55EEC" w:rsidRPr="00D2381C">
        <w:rPr>
          <w:i/>
          <w:iCs/>
        </w:rPr>
        <w:t>, or topic of the research”</w:t>
      </w:r>
      <w:r w:rsidR="00B55EEC" w:rsidRPr="00D2381C">
        <w:t xml:space="preserve"> </w:t>
      </w:r>
      <w:r w:rsidR="008F4A4F" w:rsidRPr="00D2381C">
        <w:t xml:space="preserve">while Forster </w:t>
      </w:r>
      <w:r w:rsidR="001F6A76" w:rsidRPr="00D2381C">
        <w:fldChar w:fldCharType="begin"/>
      </w:r>
      <w:r w:rsidR="001F6A76" w:rsidRPr="00D2381C">
        <w:instrText xml:space="preserve"> ADDIN EN.CITE &lt;EndNote&gt;&lt;Cite ExcludeAuth="1"&gt;&lt;Author&gt;Forster&lt;/Author&gt;&lt;Year&gt;2008&lt;/Year&gt;&lt;RecNum&gt;4819&lt;/RecNum&gt;&lt;DisplayText&gt;(2008)&lt;/DisplayText&gt;&lt;record&gt;&lt;rec-number&gt;4819&lt;/rec-number&gt;&lt;foreign-keys&gt;&lt;key app="EN" db-id="fd29tadx4t9t57eewtq5ft07tdtz0zvapwd9" timestamp="1728115764"&gt;4819&lt;/key&gt;&lt;/foreign-keys&gt;&lt;ref-type name="Journal Article"&gt;17&lt;/ref-type&gt;&lt;contributors&gt;&lt;authors&gt;&lt;author&gt;Forster, Margaret&lt;/author&gt;&lt;/authors&gt;&lt;/contributors&gt;&lt;titles&gt;&lt;title&gt;&lt;style face="normal" font="default" size="100%"&gt;Te Hoe Nuku Roa: A journey towards M&lt;/style&gt;&lt;style face="normal" font="default" charset="238" size="100%"&gt;ā&lt;/style&gt;&lt;style face="normal" font="default" size="100%"&gt;ori centered research&lt;/style&gt;&lt;/title&gt;&lt;secondary-title&gt;Ethnobotany Research and Applications&lt;/secondary-title&gt;&lt;/titles&gt;&lt;periodical&gt;&lt;full-title&gt;Ethnobotany Research and Applications&lt;/full-title&gt;&lt;/periodical&gt;&lt;pages&gt;047-054&lt;/pages&gt;&lt;volume&gt;1&lt;/volume&gt;&lt;number&gt;0&lt;/number&gt;&lt;section&gt;Research&lt;/section&gt;&lt;dates&gt;&lt;year&gt;2008&lt;/year&gt;&lt;pub-dates&gt;&lt;date&gt;03/31&lt;/date&gt;&lt;/pub-dates&gt;&lt;/dates&gt;&lt;urls&gt;&lt;related-urls&gt;&lt;url&gt;https://ethnobotanyjournal.org/index.php/era/article/view/28&lt;/url&gt;&lt;/related-urls&gt;&lt;/urls&gt;&lt;access-date&gt;2024/10/05&lt;/access-date&gt;&lt;/record&gt;&lt;/Cite&gt;&lt;/EndNote&gt;</w:instrText>
      </w:r>
      <w:r w:rsidR="001F6A76" w:rsidRPr="00D2381C">
        <w:fldChar w:fldCharType="separate"/>
      </w:r>
      <w:r w:rsidR="001F6A76" w:rsidRPr="00D2381C">
        <w:rPr>
          <w:noProof/>
        </w:rPr>
        <w:t>(2008)</w:t>
      </w:r>
      <w:r w:rsidR="001F6A76" w:rsidRPr="00D2381C">
        <w:fldChar w:fldCharType="end"/>
      </w:r>
      <w:r w:rsidR="002B5634" w:rsidRPr="00D2381C">
        <w:t xml:space="preserve"> </w:t>
      </w:r>
      <w:r w:rsidR="00557989" w:rsidRPr="00D2381C">
        <w:t xml:space="preserve">indicated that researchers should ensure </w:t>
      </w:r>
      <w:r w:rsidR="00557989" w:rsidRPr="00D2381C">
        <w:rPr>
          <w:i/>
          <w:iCs/>
        </w:rPr>
        <w:t xml:space="preserve">“that the research outputs are of use to the </w:t>
      </w:r>
      <w:r w:rsidR="00E12149" w:rsidRPr="00D2381C">
        <w:rPr>
          <w:i/>
          <w:iCs/>
        </w:rPr>
        <w:t>Māori</w:t>
      </w:r>
      <w:r w:rsidR="00557989" w:rsidRPr="00D2381C">
        <w:rPr>
          <w:i/>
          <w:iCs/>
        </w:rPr>
        <w:t xml:space="preserve"> community”</w:t>
      </w:r>
      <w:r w:rsidR="00557989" w:rsidRPr="00D2381C">
        <w:t xml:space="preserve">. </w:t>
      </w:r>
      <w:r w:rsidR="00B213A9" w:rsidRPr="00D2381C">
        <w:t>It was suggested that the</w:t>
      </w:r>
      <w:r w:rsidR="00194AB0" w:rsidRPr="00D2381C">
        <w:t>se</w:t>
      </w:r>
      <w:r w:rsidR="00B213A9" w:rsidRPr="00D2381C">
        <w:t xml:space="preserve"> community outcomes should be prioritised over producing academic or institutional outputs, and that all outputs should include appropriate acknowledgement of the participants </w:t>
      </w:r>
      <w:r w:rsidR="001F6A76" w:rsidRPr="00D2381C">
        <w:fldChar w:fldCharType="begin">
          <w:fldData xml:space="preserve">PEVuZE5vdGU+PENpdGU+PEF1dGhvcj5DcmF3Zm9yZDwvQXV0aG9yPjxZZWFyPjIwMjI8L1llYXI+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</w:fldData>
        </w:fldChar>
      </w:r>
      <w:r w:rsidR="001F6A76" w:rsidRPr="00D2381C">
        <w:instrText xml:space="preserve"> ADDIN EN.CITE </w:instrText>
      </w:r>
      <w:r w:rsidR="001F6A76" w:rsidRPr="00D2381C">
        <w:fldChar w:fldCharType="begin">
          <w:fldData xml:space="preserve">PEVuZE5vdGU+PENpdGU+PEF1dGhvcj5DcmF3Zm9yZDwvQXV0aG9yPjxZZWFyPjIwMjI8L1llYXI+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arpenter and McMurchy-Pilkington 2008; Crawford and Langridge 2022; Nikora and Evans 1998; Vaeau and Trundle 2020)</w:t>
      </w:r>
      <w:r w:rsidR="001F6A76" w:rsidRPr="00D2381C">
        <w:fldChar w:fldCharType="end"/>
      </w:r>
      <w:r w:rsidR="00B213A9" w:rsidRPr="00D2381C">
        <w:t xml:space="preserve">. </w:t>
      </w:r>
      <w:r w:rsidR="005E33C8" w:rsidRPr="00D2381C">
        <w:t>Th</w:t>
      </w:r>
      <w:r w:rsidR="00DB2A8C" w:rsidRPr="00D2381C">
        <w:t>e benefits</w:t>
      </w:r>
      <w:r w:rsidR="00907692" w:rsidRPr="00D2381C">
        <w:t xml:space="preserve"> described </w:t>
      </w:r>
      <w:r w:rsidR="002B5634" w:rsidRPr="00D2381C">
        <w:t xml:space="preserve">also encompassed </w:t>
      </w:r>
      <w:r w:rsidR="002F57B1" w:rsidRPr="00D2381C">
        <w:t>upskilling</w:t>
      </w:r>
      <w:r w:rsidR="00E80B76" w:rsidRPr="00D2381C">
        <w:t xml:space="preserve"> of Māori research</w:t>
      </w:r>
      <w:r w:rsidR="002F57B1" w:rsidRPr="00D2381C">
        <w:t>ers</w:t>
      </w:r>
      <w:r w:rsidR="00794F04" w:rsidRPr="00D2381C">
        <w:t>.</w:t>
      </w:r>
      <w:r w:rsidR="00080340" w:rsidRPr="00D2381C">
        <w:t xml:space="preserve"> For example, Wilson </w:t>
      </w:r>
      <w:r w:rsidR="001F6A76" w:rsidRPr="00D2381C">
        <w:fldChar w:fldCharType="begin"/>
      </w:r>
      <w:r w:rsidR="001F6A76" w:rsidRPr="00D2381C">
        <w:instrText xml:space="preserve"> ADDIN EN.CITE &lt;EndNote&gt;&lt;Cite ExcludeAuth="1"&gt;&lt;Author&gt;Wilson&lt;/Author&gt;&lt;Year&gt;2008&lt;/Year&gt;&lt;RecNum&gt;4825&lt;/RecNum&gt;&lt;DisplayText&gt;(2008)&lt;/DisplayText&gt;&lt;record&gt;&lt;rec-number&gt;4825&lt;/rec-number&gt;&lt;foreign-keys&gt;&lt;key app="EN" db-id="fd29tadx4t9t57eewtq5ft07tdtz0zvapwd9" timestamp="1728119548"&gt;4825&lt;/key&gt;&lt;/foreign-keys&gt;&lt;ref-type name="Journal Article"&gt;17&lt;/ref-type&gt;&lt;contributors&gt;&lt;authors&gt;&lt;author&gt;Wilson, D.&lt;/author&gt;&lt;/authors&gt;&lt;/contributors&gt;&lt;titles&gt;&lt;title&gt;&lt;style face="normal" font="default" size="100%"&gt;Should non-M&lt;/style&gt;&lt;style face="normal" font="default" charset="238" size="100%"&gt;ā&lt;/style&gt;&lt;style face="normal" font="default" size="100%"&gt;ori research and write about M&lt;/style&gt;&lt;style face="normal" font="default" charset="238" size="100%"&gt;ā&lt;/style&gt;&lt;style face="normal" font="default" size="100%"&gt;ori?&lt;/style&gt;&lt;/title&gt;&lt;secondary-title&gt;Kai Tiaki Nursing New Zealand&lt;/secondary-title&gt;&lt;/titles&gt;&lt;periodical&gt;&lt;full-title&gt;Kai Tiaki Nursing New Zealand&lt;/full-title&gt;&lt;/periodical&gt;&lt;pages&gt;20-21&lt;/pages&gt;&lt;volume&gt;14&lt;/volume&gt;&lt;number&gt;5&lt;/number&gt;&lt;dates&gt;&lt;year&gt;2008&lt;/year&gt;&lt;/dates&gt;&lt;urls&gt;&lt;/urls&gt;&lt;/record&gt;&lt;/Cite&gt;&lt;/EndNote&gt;</w:instrText>
      </w:r>
      <w:r w:rsidR="001F6A76" w:rsidRPr="00D2381C">
        <w:fldChar w:fldCharType="separate"/>
      </w:r>
      <w:r w:rsidR="001F6A76" w:rsidRPr="00D2381C">
        <w:rPr>
          <w:noProof/>
        </w:rPr>
        <w:t>(2008)</w:t>
      </w:r>
      <w:r w:rsidR="001F6A76" w:rsidRPr="00D2381C">
        <w:fldChar w:fldCharType="end"/>
      </w:r>
      <w:r w:rsidR="00B213A9" w:rsidRPr="00D2381C">
        <w:t xml:space="preserve"> </w:t>
      </w:r>
      <w:r w:rsidR="00A27AC2" w:rsidRPr="00D2381C">
        <w:t>wrote</w:t>
      </w:r>
      <w:r w:rsidR="00080340" w:rsidRPr="00D2381C">
        <w:t xml:space="preserve"> that non-Māori researchers should </w:t>
      </w:r>
      <w:r w:rsidR="00080340" w:rsidRPr="00D2381C">
        <w:rPr>
          <w:i/>
          <w:iCs/>
        </w:rPr>
        <w:t>“consider ways in which Māori involvement can lead to the development of skills, competency, and possibly expertise in these areas.”</w:t>
      </w:r>
      <w:r w:rsidR="00794F04" w:rsidRPr="00D2381C">
        <w:t xml:space="preserve"> </w:t>
      </w:r>
      <w:r w:rsidR="00EF6BC0" w:rsidRPr="00D2381C">
        <w:t>Finally, d</w:t>
      </w:r>
      <w:r w:rsidR="009E1A74" w:rsidRPr="00D2381C">
        <w:t>ata sovereig</w:t>
      </w:r>
      <w:r w:rsidR="008979D0" w:rsidRPr="00D2381C">
        <w:t>n</w:t>
      </w:r>
      <w:r w:rsidR="009E1A74" w:rsidRPr="00D2381C">
        <w:t>ty</w:t>
      </w:r>
      <w:r w:rsidR="00A25B4B" w:rsidRPr="00D2381C">
        <w:t xml:space="preserve"> was also raised</w:t>
      </w:r>
      <w:r w:rsidR="008979D0" w:rsidRPr="00D2381C">
        <w:t xml:space="preserve">, </w:t>
      </w:r>
      <w:r w:rsidR="00A25B4B" w:rsidRPr="00D2381C">
        <w:t>with the recommendation that</w:t>
      </w:r>
      <w:r w:rsidR="000F13B4" w:rsidRPr="00D2381C">
        <w:t xml:space="preserve"> data </w:t>
      </w:r>
      <w:r w:rsidR="00EF4775" w:rsidRPr="00D2381C">
        <w:t>generat</w:t>
      </w:r>
      <w:r w:rsidR="000F13B4" w:rsidRPr="00D2381C">
        <w:t>ed and</w:t>
      </w:r>
      <w:r w:rsidR="00326FAF" w:rsidRPr="00D2381C">
        <w:t xml:space="preserve"> knowledge gained should be returned to the participants</w:t>
      </w:r>
      <w:r w:rsidR="006949B2" w:rsidRPr="00D2381C">
        <w:t xml:space="preserve"> or community</w:t>
      </w:r>
      <w:r w:rsidR="00326FAF" w:rsidRPr="00D2381C">
        <w:t xml:space="preserve"> and remain in </w:t>
      </w:r>
      <w:r w:rsidR="005E33C8" w:rsidRPr="00D2381C">
        <w:t>Māori ownership</w:t>
      </w:r>
      <w:r w:rsidR="005D48E6" w:rsidRPr="00D2381C">
        <w:t xml:space="preserve"> </w:t>
      </w:r>
      <w:r w:rsidR="001F6A76" w:rsidRPr="00D2381C">
        <w:fldChar w:fldCharType="begin">
          <w:fldData xml:space="preserve">PEVuZE5vdGU+PENpdGU+PEF1dGhvcj5QdWtlPC9BdXRob3I+PFllYXI+MjAyMDwvWWVhcj48UmVj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</w:fldData>
        </w:fldChar>
      </w:r>
      <w:r w:rsidR="001F6A76" w:rsidRPr="00D2381C">
        <w:instrText xml:space="preserve"> ADDIN EN.CITE </w:instrText>
      </w:r>
      <w:r w:rsidR="001F6A76" w:rsidRPr="00D2381C">
        <w:fldChar w:fldCharType="begin">
          <w:fldData xml:space="preserve">PEVuZE5vdGU+PENpdGU+PEF1dGhvcj5QdWtlPC9BdXRob3I+PFllYXI+MjAyMDwvWWVhcj48UmVj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ishop 1995; Marques et al. 2022; Martel et al. 2022; Puke and Lowe 2020)</w:t>
      </w:r>
      <w:r w:rsidR="001F6A76" w:rsidRPr="00D2381C">
        <w:fldChar w:fldCharType="end"/>
      </w:r>
      <w:r w:rsidR="000967B3" w:rsidRPr="00D2381C">
        <w:t>.</w:t>
      </w:r>
    </w:p>
    <w:p w14:paraId="40E098F4" w14:textId="13C565C4" w:rsidR="00324815" w:rsidRPr="00D2381C" w:rsidRDefault="00324815" w:rsidP="00324815">
      <w:pPr>
        <w:pStyle w:val="Heading2"/>
      </w:pPr>
      <w:proofErr w:type="spellStart"/>
      <w:r w:rsidRPr="00D2381C">
        <w:t>Ngā</w:t>
      </w:r>
      <w:proofErr w:type="spellEnd"/>
      <w:r w:rsidRPr="00D2381C">
        <w:t xml:space="preserve"> Wai Rerek</w:t>
      </w:r>
      <w:r w:rsidR="00CC0E4F" w:rsidRPr="00D2381C">
        <w:t>ē</w:t>
      </w:r>
      <w:r w:rsidRPr="00D2381C">
        <w:t xml:space="preserve"> / The Water Streams of Difference</w:t>
      </w:r>
    </w:p>
    <w:p w14:paraId="12D710D0" w14:textId="74E49C3D" w:rsidR="00324815" w:rsidRPr="00D2381C" w:rsidRDefault="00AF0CDB" w:rsidP="00324815">
      <w:r w:rsidRPr="00D2381C">
        <w:t>This final section describes how the principles above informed the development of our model</w:t>
      </w:r>
      <w:r w:rsidR="00146A3E" w:rsidRPr="00D2381C">
        <w:t xml:space="preserve"> (Figure 1)</w:t>
      </w:r>
      <w:r w:rsidRPr="00D2381C">
        <w:t>.</w:t>
      </w:r>
      <w:r w:rsidR="003B1449" w:rsidRPr="00D2381C">
        <w:t xml:space="preserve"> </w:t>
      </w:r>
      <w:r w:rsidR="00324815" w:rsidRPr="00D2381C">
        <w:t>The model itself is based on a river that is formed from two streams merging into one. The two streams represent Māori and non-Māori worlds, coming together to form a relationship both between researchers and with the community. A river was chosen because of the importance of rivers (awa) for Māori</w:t>
      </w:r>
      <w:r w:rsidR="00960F1C" w:rsidRPr="00D2381C">
        <w:t xml:space="preserve"> and non-</w:t>
      </w:r>
      <w:r w:rsidR="00A03B98" w:rsidRPr="00D2381C">
        <w:t>Māori alike</w:t>
      </w:r>
      <w:r w:rsidR="00324815" w:rsidRPr="00D2381C">
        <w:t xml:space="preserve">. Water symbolises the essence of life, while for many hapū (subtribe) and iwi (tribe), rivers are linked with identity and can be considered </w:t>
      </w:r>
      <w:proofErr w:type="spellStart"/>
      <w:r w:rsidR="00324815" w:rsidRPr="00D2381C">
        <w:t>tīpuna</w:t>
      </w:r>
      <w:proofErr w:type="spellEnd"/>
      <w:r w:rsidR="00324815" w:rsidRPr="00D2381C">
        <w:t xml:space="preserve"> (ancestors)</w:t>
      </w:r>
      <w:r w:rsidR="006C49FD" w:rsidRPr="00D2381C">
        <w:t xml:space="preserve"> </w:t>
      </w:r>
      <w:r w:rsidR="00F732AF" w:rsidRPr="00D2381C">
        <w:t xml:space="preserve">(Barlow 1991; Johnston 2018; </w:t>
      </w:r>
      <w:r w:rsidR="006C49FD" w:rsidRPr="00D2381C">
        <w:t>Mead 2003</w:t>
      </w:r>
      <w:r w:rsidR="00F732AF" w:rsidRPr="00D2381C">
        <w:t>)</w:t>
      </w:r>
      <w:r w:rsidR="00324815" w:rsidRPr="00D2381C">
        <w:t xml:space="preserve">. </w:t>
      </w:r>
      <w:r w:rsidR="00CD34F0" w:rsidRPr="00D2381C">
        <w:t>For</w:t>
      </w:r>
      <w:r w:rsidR="006F2AA4" w:rsidRPr="00D2381C">
        <w:t xml:space="preserve"> </w:t>
      </w:r>
      <w:r w:rsidR="00CD34F0" w:rsidRPr="00D2381C">
        <w:t xml:space="preserve">non-Māori in </w:t>
      </w:r>
      <w:r w:rsidR="006F2AA4" w:rsidRPr="00D2381C">
        <w:t xml:space="preserve">Aotearoa, </w:t>
      </w:r>
      <w:r w:rsidR="00CD34F0" w:rsidRPr="00D2381C">
        <w:t xml:space="preserve">rivers </w:t>
      </w:r>
      <w:r w:rsidR="007701B5" w:rsidRPr="00D2381C">
        <w:t xml:space="preserve">provide connection, </w:t>
      </w:r>
      <w:r w:rsidR="007F6A89" w:rsidRPr="00D2381C">
        <w:t>recreation</w:t>
      </w:r>
      <w:r w:rsidR="006C44B4" w:rsidRPr="00D2381C">
        <w:t xml:space="preserve">, and aesthetic </w:t>
      </w:r>
      <w:r w:rsidR="00D4314B" w:rsidRPr="00D2381C">
        <w:t>values</w:t>
      </w:r>
      <w:r w:rsidR="00BD4C92" w:rsidRPr="00D2381C">
        <w:t xml:space="preserve"> </w:t>
      </w:r>
      <w:r w:rsidR="001F6A76" w:rsidRPr="00D2381C">
        <w:fldChar w:fldCharType="begin"/>
      </w:r>
      <w:r w:rsidR="001F6A76" w:rsidRPr="00D2381C">
        <w:instrText xml:space="preserve"> ADDIN EN.CITE &lt;EndNote&gt;&lt;Cite&gt;&lt;Author&gt;Noakes&lt;/Author&gt;&lt;Year&gt;2011&lt;/Year&gt;&lt;RecNum&gt;4838&lt;/RecNum&gt;&lt;DisplayText&gt;(Noakes 2011)&lt;/DisplayText&gt;&lt;record&gt;&lt;rec-number&gt;4838&lt;/rec-number&gt;&lt;foreign-keys&gt;&lt;key app="EN" db-id="fd29tadx4t9t57eewtq5ft07tdtz0zvapwd9" timestamp="1738891892"&gt;4838&lt;/key&gt;&lt;/foreign-keys&gt;&lt;ref-type name="Thesis"&gt;32&lt;/ref-type&gt;&lt;contributors&gt;&lt;authors&gt;&lt;author&gt;Noakes, David&lt;/author&gt;&lt;/authors&gt;&lt;/contributors&gt;&lt;titles&gt;&lt;title&gt;Pakeha and River Spirituality. A Contextual Study of the Hutt River&lt;/title&gt;&lt;/titles&gt;&lt;volume&gt;MA&lt;/volume&gt;&lt;dates&gt;&lt;year&gt;2011&lt;/year&gt;&lt;/dates&gt;&lt;publisher&gt;Victoria University of Wellington&lt;/publisher&gt;&lt;urls&gt;&lt;/urls&gt;&lt;/record&gt;&lt;/Cite&gt;&lt;/EndNote&gt;</w:instrText>
      </w:r>
      <w:r w:rsidR="001F6A76" w:rsidRPr="00D2381C">
        <w:fldChar w:fldCharType="separate"/>
      </w:r>
      <w:r w:rsidR="001F6A76" w:rsidRPr="00D2381C">
        <w:rPr>
          <w:noProof/>
        </w:rPr>
        <w:t>(Noakes 2011)</w:t>
      </w:r>
      <w:r w:rsidR="001F6A76" w:rsidRPr="00D2381C">
        <w:fldChar w:fldCharType="end"/>
      </w:r>
      <w:r w:rsidR="00200615" w:rsidRPr="00D2381C">
        <w:t xml:space="preserve">. </w:t>
      </w:r>
      <w:r w:rsidR="00324815" w:rsidRPr="00D2381C">
        <w:t xml:space="preserve">We have named the model </w:t>
      </w:r>
      <w:proofErr w:type="spellStart"/>
      <w:r w:rsidR="00324815" w:rsidRPr="00D2381C">
        <w:t>Ngā</w:t>
      </w:r>
      <w:proofErr w:type="spellEnd"/>
      <w:r w:rsidR="00324815" w:rsidRPr="00D2381C">
        <w:t xml:space="preserve"> Wai </w:t>
      </w:r>
      <w:proofErr w:type="spellStart"/>
      <w:r w:rsidR="00324815" w:rsidRPr="00D2381C">
        <w:t>Rerekē</w:t>
      </w:r>
      <w:proofErr w:type="spellEnd"/>
      <w:r w:rsidR="00324815" w:rsidRPr="00D2381C">
        <w:t>, which means the water streams of difference. For us, it is the differences between the two worldviews that bring benefits of working in partnership, but it is also those differences that can make these partnerships challenging.</w:t>
      </w:r>
    </w:p>
    <w:p w14:paraId="2F922F14" w14:textId="084D9F40" w:rsidR="006F38D9" w:rsidRPr="00D2381C" w:rsidRDefault="00361789" w:rsidP="006F38D9">
      <w:r w:rsidRPr="00D2381C">
        <w:t>W</w:t>
      </w:r>
      <w:r w:rsidR="006F38D9" w:rsidRPr="00D2381C">
        <w:t xml:space="preserve">e present the rationale for undertaking Māori-centred research at the top </w:t>
      </w:r>
      <w:r w:rsidR="00146A3E" w:rsidRPr="00D2381C">
        <w:t xml:space="preserve">of the model </w:t>
      </w:r>
      <w:r w:rsidR="006F38D9" w:rsidRPr="00D2381C">
        <w:t xml:space="preserve">and figuratively represent the growing strengths of a partnership in the joining together of two streams to form a single river. The resultant flow of the river is stronger and more powerful than the individual streams. This enhanced flow </w:t>
      </w:r>
      <w:proofErr w:type="gramStart"/>
      <w:r w:rsidR="006F38D9" w:rsidRPr="00D2381C">
        <w:t>is able to</w:t>
      </w:r>
      <w:proofErr w:type="gramEnd"/>
      <w:r w:rsidR="006F38D9" w:rsidRPr="00D2381C">
        <w:t xml:space="preserve"> progress the research process and facilitate outcomes for whānau Māori. </w:t>
      </w:r>
    </w:p>
    <w:p w14:paraId="66A1252F" w14:textId="6E0969D8" w:rsidR="006F38D9" w:rsidRPr="00D2381C" w:rsidRDefault="008806CB" w:rsidP="006F38D9">
      <w:r w:rsidRPr="00D2381C">
        <w:t xml:space="preserve">The </w:t>
      </w:r>
      <w:r w:rsidR="00FE6B84" w:rsidRPr="00D2381C">
        <w:rPr>
          <w:i/>
          <w:iCs/>
        </w:rPr>
        <w:t>Whakapapa / History</w:t>
      </w:r>
      <w:r w:rsidR="00FE6B84" w:rsidRPr="00D2381C">
        <w:t xml:space="preserve"> box </w:t>
      </w:r>
      <w:r w:rsidR="006F38D9" w:rsidRPr="00D2381C">
        <w:t>indicate</w:t>
      </w:r>
      <w:r w:rsidR="00FE6B84" w:rsidRPr="00D2381C">
        <w:t>s</w:t>
      </w:r>
      <w:r w:rsidR="006F38D9" w:rsidRPr="00D2381C">
        <w:t xml:space="preserve"> the importance of recognising where the individuals comprising each stream come from and what has happened upstream in the past</w:t>
      </w:r>
      <w:r w:rsidR="009E4E16" w:rsidRPr="00D2381C">
        <w:t>, a</w:t>
      </w:r>
      <w:r w:rsidR="00405C1E" w:rsidRPr="00D2381C">
        <w:t>nd the need to have a clear outcome for whānau Māori in mind at the outset</w:t>
      </w:r>
      <w:r w:rsidR="006F38D9" w:rsidRPr="00D2381C">
        <w:t xml:space="preserve">. When the streams come together, the course of the river is not set but will vary depending on the relationships formed and the </w:t>
      </w:r>
      <w:r w:rsidR="006F38D9" w:rsidRPr="00D2381C">
        <w:lastRenderedPageBreak/>
        <w:t>progression of the research project. That is, the river both shapes and is shaped by the cultural landscape through which it flows.</w:t>
      </w:r>
    </w:p>
    <w:p w14:paraId="720D9B2A" w14:textId="7770945E" w:rsidR="00AF0CDB" w:rsidRPr="00D2381C" w:rsidRDefault="00AF0CDB" w:rsidP="00AF0CDB">
      <w:r w:rsidRPr="00D2381C">
        <w:t>Th</w:t>
      </w:r>
      <w:r w:rsidR="005A770D" w:rsidRPr="00D2381C">
        <w:t xml:space="preserve">e </w:t>
      </w:r>
      <w:r w:rsidR="005A770D" w:rsidRPr="00D2381C">
        <w:rPr>
          <w:i/>
          <w:iCs/>
        </w:rPr>
        <w:t xml:space="preserve">Mana </w:t>
      </w:r>
      <w:r w:rsidR="00CE3FBF" w:rsidRPr="00D2381C">
        <w:rPr>
          <w:i/>
          <w:iCs/>
        </w:rPr>
        <w:t>Ō</w:t>
      </w:r>
      <w:r w:rsidR="005A770D" w:rsidRPr="00D2381C">
        <w:rPr>
          <w:i/>
          <w:iCs/>
        </w:rPr>
        <w:t>rite / Shared Management</w:t>
      </w:r>
      <w:r w:rsidR="005A770D" w:rsidRPr="00D2381C">
        <w:t xml:space="preserve"> box</w:t>
      </w:r>
      <w:r w:rsidRPr="00D2381C">
        <w:t xml:space="preserve"> was the most contentious area in our interpretation of the articles. While it was clear that the authors prioritised optimising or restoring mana of participants and whānau Māori</w:t>
      </w:r>
      <w:r w:rsidR="00126749" w:rsidRPr="00D2381C">
        <w:t xml:space="preserve"> </w:t>
      </w:r>
      <w:r w:rsidR="00E64218" w:rsidRPr="00D2381C">
        <w:t>(</w:t>
      </w:r>
      <w:r w:rsidR="00126749" w:rsidRPr="00D2381C">
        <w:t>Came 2013</w:t>
      </w:r>
      <w:r w:rsidR="00FC2B42" w:rsidRPr="00D2381C">
        <w:t xml:space="preserve">; </w:t>
      </w:r>
      <w:r w:rsidR="003121A0" w:rsidRPr="00D2381C">
        <w:t>Forster 2008</w:t>
      </w:r>
      <w:r w:rsidR="00C81285" w:rsidRPr="00D2381C">
        <w:t>;</w:t>
      </w:r>
      <w:r w:rsidR="003121A0" w:rsidRPr="00D2381C">
        <w:t xml:space="preserve"> </w:t>
      </w:r>
      <w:r w:rsidR="00FC2B42" w:rsidRPr="00D2381C">
        <w:t>Martel</w:t>
      </w:r>
      <w:r w:rsidR="003121A0" w:rsidRPr="00D2381C">
        <w:t xml:space="preserve"> et al.</w:t>
      </w:r>
      <w:r w:rsidR="00FC2B42" w:rsidRPr="00D2381C">
        <w:t xml:space="preserve"> 2022</w:t>
      </w:r>
      <w:r w:rsidR="0063230F" w:rsidRPr="00D2381C">
        <w:t>;</w:t>
      </w:r>
      <w:r w:rsidR="005E184F" w:rsidRPr="00D2381C">
        <w:t xml:space="preserve"> </w:t>
      </w:r>
      <w:r w:rsidR="00AE291B" w:rsidRPr="00D2381C">
        <w:t xml:space="preserve">Tolich 2002; </w:t>
      </w:r>
      <w:r w:rsidR="0063230F" w:rsidRPr="00D2381C">
        <w:t>Wilson 2008</w:t>
      </w:r>
      <w:r w:rsidR="00C81285" w:rsidRPr="00D2381C">
        <w:t>)</w:t>
      </w:r>
      <w:r w:rsidRPr="00D2381C">
        <w:t xml:space="preserve">, the nature of management and decision making was discussed among our research team at some length. Although the </w:t>
      </w:r>
      <w:r w:rsidR="0038395A" w:rsidRPr="00D2381C">
        <w:t>articles</w:t>
      </w:r>
      <w:r w:rsidR="002718BD" w:rsidRPr="00D2381C">
        <w:t>’</w:t>
      </w:r>
      <w:r w:rsidR="0038395A" w:rsidRPr="00D2381C">
        <w:t xml:space="preserve"> </w:t>
      </w:r>
      <w:r w:rsidRPr="00D2381C">
        <w:t>authors promoted Māori control and power</w:t>
      </w:r>
      <w:r w:rsidR="00DF485C" w:rsidRPr="00D2381C">
        <w:t xml:space="preserve"> </w:t>
      </w:r>
      <w:r w:rsidR="002B7D27" w:rsidRPr="00D2381C">
        <w:t xml:space="preserve">(Bishop 1995; Forster 2008; </w:t>
      </w:r>
      <w:r w:rsidR="00DF485C" w:rsidRPr="00D2381C">
        <w:t>Nikora</w:t>
      </w:r>
      <w:r w:rsidR="00F67AEA" w:rsidRPr="00D2381C">
        <w:t xml:space="preserve"> and Evans</w:t>
      </w:r>
      <w:r w:rsidR="00DF485C" w:rsidRPr="00D2381C">
        <w:t xml:space="preserve"> 1998</w:t>
      </w:r>
      <w:r w:rsidR="00502A1C" w:rsidRPr="00D2381C">
        <w:t xml:space="preserve">; </w:t>
      </w:r>
      <w:r w:rsidR="00B77796" w:rsidRPr="00D2381C">
        <w:t xml:space="preserve">Tolich 2002; </w:t>
      </w:r>
      <w:proofErr w:type="spellStart"/>
      <w:r w:rsidR="00412769" w:rsidRPr="00D2381C">
        <w:t>Vaeau</w:t>
      </w:r>
      <w:proofErr w:type="spellEnd"/>
      <w:r w:rsidR="002B7D27" w:rsidRPr="00D2381C">
        <w:t xml:space="preserve"> and Trundle</w:t>
      </w:r>
      <w:r w:rsidR="00412769" w:rsidRPr="00D2381C">
        <w:t xml:space="preserve"> 2020</w:t>
      </w:r>
      <w:r w:rsidR="002B7D27" w:rsidRPr="00D2381C">
        <w:t>)</w:t>
      </w:r>
      <w:r w:rsidRPr="00D2381C">
        <w:t xml:space="preserve">, the Māori members of our own team emphasised that a true partnership would involve shared decision-making, and that there was no concept of power imbalance and rank within an authentic relationship. Relationships that are built around principles of </w:t>
      </w:r>
      <w:proofErr w:type="spellStart"/>
      <w:r w:rsidRPr="00D2381C">
        <w:t>manaakitanga</w:t>
      </w:r>
      <w:proofErr w:type="spellEnd"/>
      <w:r w:rsidRPr="00D2381C">
        <w:t xml:space="preserve"> (care, respect), </w:t>
      </w:r>
      <w:proofErr w:type="spellStart"/>
      <w:r w:rsidRPr="00D2381C">
        <w:t>kaitiakitanga</w:t>
      </w:r>
      <w:proofErr w:type="spellEnd"/>
      <w:r w:rsidRPr="00D2381C">
        <w:t xml:space="preserve"> (guardianship), and reciprocity, where there is recognition of each other’s abilities, meant that shared decision-making and management was more appropriate. We have thus reflected in the model that the course of the river is under shared management.</w:t>
      </w:r>
    </w:p>
    <w:p w14:paraId="36B0DBC8" w14:textId="6A28CF44" w:rsidR="00AF0CDB" w:rsidRPr="00D2381C" w:rsidRDefault="0038395A" w:rsidP="00AF0CDB">
      <w:r w:rsidRPr="00D2381C">
        <w:t>T</w:t>
      </w:r>
      <w:r w:rsidR="00AF0CDB" w:rsidRPr="00D2381C">
        <w:t xml:space="preserve">he focus </w:t>
      </w:r>
      <w:r w:rsidR="006C629F" w:rsidRPr="00D2381C">
        <w:t xml:space="preserve">of the model </w:t>
      </w:r>
      <w:r w:rsidR="00AF0CDB" w:rsidRPr="00D2381C">
        <w:t>on the river, rather than the project, reflects that the relationship is central</w:t>
      </w:r>
      <w:r w:rsidRPr="00D2381C">
        <w:t xml:space="preserve"> and is d</w:t>
      </w:r>
      <w:r w:rsidR="006C629F" w:rsidRPr="00D2381C">
        <w:t xml:space="preserve">escribed in the </w:t>
      </w:r>
      <w:r w:rsidR="006C629F" w:rsidRPr="00D2381C">
        <w:rPr>
          <w:i/>
          <w:iCs/>
        </w:rPr>
        <w:t>Whanaungatanga / Relationship</w:t>
      </w:r>
      <w:r w:rsidR="006C629F" w:rsidRPr="00D2381C">
        <w:t xml:space="preserve"> box</w:t>
      </w:r>
      <w:r w:rsidR="00AF0CDB" w:rsidRPr="00D2381C">
        <w:t xml:space="preserve">. Researchers should learn to accept its flow </w:t>
      </w:r>
      <w:r w:rsidR="00A33EBA" w:rsidRPr="00D2381C">
        <w:t xml:space="preserve">and turbulence </w:t>
      </w:r>
      <w:r w:rsidR="00AF0CDB" w:rsidRPr="00D2381C">
        <w:t xml:space="preserve">as the river's way of nurturing the relationship </w:t>
      </w:r>
      <w:r w:rsidR="003478CE" w:rsidRPr="00D2381C">
        <w:t xml:space="preserve">and </w:t>
      </w:r>
      <w:r w:rsidR="005F78EA" w:rsidRPr="00D2381C">
        <w:t>facilita</w:t>
      </w:r>
      <w:r w:rsidR="003478CE" w:rsidRPr="00D2381C">
        <w:t>ting shared understandings</w:t>
      </w:r>
      <w:r w:rsidR="00AF0CDB" w:rsidRPr="00D2381C">
        <w:t>. We depict the sustained aspect of this relationship as the ongoing nature of the river, even though the research project itself may have finished.</w:t>
      </w:r>
    </w:p>
    <w:p w14:paraId="6AF5755C" w14:textId="683F920A" w:rsidR="006F38D9" w:rsidRPr="00D2381C" w:rsidRDefault="00F322EA" w:rsidP="006F38D9">
      <w:r w:rsidRPr="00D2381C">
        <w:t>F</w:t>
      </w:r>
      <w:r w:rsidR="00AF0CDB" w:rsidRPr="00D2381C">
        <w:t xml:space="preserve">actors that strengthen and facilitate the formation and maintenance of the relationship </w:t>
      </w:r>
      <w:r w:rsidR="00D7364D" w:rsidRPr="00D2381C">
        <w:t xml:space="preserve">are described in the </w:t>
      </w:r>
      <w:r w:rsidR="00D7364D" w:rsidRPr="00D2381C">
        <w:rPr>
          <w:i/>
          <w:iCs/>
        </w:rPr>
        <w:t>Kotahitanga / Unity</w:t>
      </w:r>
      <w:r w:rsidR="00D7364D" w:rsidRPr="00D2381C">
        <w:t xml:space="preserve"> box. </w:t>
      </w:r>
      <w:r w:rsidR="00581B5E" w:rsidRPr="00D2381C">
        <w:t xml:space="preserve">These factors are critical to uniting the individual streams. </w:t>
      </w:r>
      <w:r w:rsidR="00D7364D" w:rsidRPr="00D2381C">
        <w:t xml:space="preserve">The </w:t>
      </w:r>
      <w:r w:rsidR="00D7364D" w:rsidRPr="00D2381C">
        <w:rPr>
          <w:i/>
          <w:iCs/>
        </w:rPr>
        <w:t>Wero / Challenges</w:t>
      </w:r>
      <w:r w:rsidR="00D7364D" w:rsidRPr="00D2381C">
        <w:t xml:space="preserve"> box describes </w:t>
      </w:r>
      <w:r w:rsidR="00AF0CDB" w:rsidRPr="00D2381C">
        <w:t xml:space="preserve">the challenges </w:t>
      </w:r>
      <w:r w:rsidR="00D7364D" w:rsidRPr="00D2381C">
        <w:t xml:space="preserve">that </w:t>
      </w:r>
      <w:r w:rsidR="00AF0CDB" w:rsidRPr="00D2381C">
        <w:t xml:space="preserve">force the streams apart and create turbulence in the river. Researchers need to embrace and accept this turbulence, with the knowledge that negotiating that turbulence may eventually strengthen the flow of the river. </w:t>
      </w:r>
    </w:p>
    <w:p w14:paraId="3AEFA3D5" w14:textId="623A92FF" w:rsidR="00B85765" w:rsidRPr="00D2381C" w:rsidRDefault="00267958" w:rsidP="005E33C8">
      <w:r w:rsidRPr="00D2381C">
        <w:t>In t</w:t>
      </w:r>
      <w:r w:rsidR="004B5511" w:rsidRPr="00D2381C">
        <w:t xml:space="preserve">he final box, </w:t>
      </w:r>
      <w:r w:rsidR="004B5511" w:rsidRPr="00D2381C">
        <w:rPr>
          <w:i/>
          <w:iCs/>
        </w:rPr>
        <w:t xml:space="preserve">He Koha </w:t>
      </w:r>
      <w:proofErr w:type="spellStart"/>
      <w:r w:rsidR="004B5511" w:rsidRPr="00D2381C">
        <w:rPr>
          <w:i/>
          <w:iCs/>
        </w:rPr>
        <w:t>mō</w:t>
      </w:r>
      <w:proofErr w:type="spellEnd"/>
      <w:r w:rsidR="004B5511" w:rsidRPr="00D2381C">
        <w:rPr>
          <w:i/>
          <w:iCs/>
        </w:rPr>
        <w:t xml:space="preserve"> </w:t>
      </w:r>
      <w:proofErr w:type="spellStart"/>
      <w:r w:rsidR="004B5511" w:rsidRPr="00D2381C">
        <w:rPr>
          <w:i/>
          <w:iCs/>
        </w:rPr>
        <w:t>te</w:t>
      </w:r>
      <w:proofErr w:type="spellEnd"/>
      <w:r w:rsidR="004B5511" w:rsidRPr="00D2381C">
        <w:rPr>
          <w:i/>
          <w:iCs/>
        </w:rPr>
        <w:t xml:space="preserve"> </w:t>
      </w:r>
      <w:proofErr w:type="spellStart"/>
      <w:r w:rsidR="004B5511" w:rsidRPr="00D2381C">
        <w:rPr>
          <w:i/>
          <w:iCs/>
        </w:rPr>
        <w:t>tiwi</w:t>
      </w:r>
      <w:proofErr w:type="spellEnd"/>
      <w:r w:rsidR="004B5511" w:rsidRPr="00D2381C">
        <w:rPr>
          <w:i/>
          <w:iCs/>
        </w:rPr>
        <w:t xml:space="preserve"> Māori / Benefit for Māori</w:t>
      </w:r>
      <w:r w:rsidR="004B5511" w:rsidRPr="00D2381C">
        <w:t>,</w:t>
      </w:r>
      <w:r w:rsidR="00DE7800" w:rsidRPr="00D2381C">
        <w:t xml:space="preserve"> </w:t>
      </w:r>
      <w:r w:rsidR="00962568" w:rsidRPr="00D2381C">
        <w:t>we have</w:t>
      </w:r>
      <w:r w:rsidR="00353D28" w:rsidRPr="00D2381C">
        <w:t xml:space="preserve"> </w:t>
      </w:r>
      <w:r w:rsidR="002866A5" w:rsidRPr="00D2381C">
        <w:t xml:space="preserve">highlighted </w:t>
      </w:r>
      <w:r w:rsidR="007402C8" w:rsidRPr="00D2381C">
        <w:t xml:space="preserve">that </w:t>
      </w:r>
      <w:r w:rsidR="002866A5" w:rsidRPr="00D2381C">
        <w:t xml:space="preserve">the </w:t>
      </w:r>
      <w:r w:rsidR="00D64C65" w:rsidRPr="00D2381C">
        <w:t xml:space="preserve">completion of a research project should </w:t>
      </w:r>
      <w:r w:rsidR="002866A5" w:rsidRPr="00D2381C">
        <w:t xml:space="preserve">provide </w:t>
      </w:r>
      <w:r w:rsidR="004E38D7" w:rsidRPr="00D2381C">
        <w:t>positive benefits for the community, restoration of mana to those involved, Māori ownership of outcomes, and enhancement of Māori research capacity</w:t>
      </w:r>
      <w:r w:rsidR="00467485" w:rsidRPr="00D2381C">
        <w:t xml:space="preserve">. </w:t>
      </w:r>
      <w:r w:rsidR="004B32B3" w:rsidRPr="00D2381C">
        <w:t>A healthy river pro</w:t>
      </w:r>
      <w:r w:rsidR="000F442F" w:rsidRPr="00D2381C">
        <w:t xml:space="preserve">motes and sustains productive </w:t>
      </w:r>
      <w:r w:rsidR="00E57DE0" w:rsidRPr="00D2381C">
        <w:t>lives for everyone.</w:t>
      </w:r>
    </w:p>
    <w:p w14:paraId="2BC7203A" w14:textId="1365F69D" w:rsidR="007979AB" w:rsidRPr="00D2381C" w:rsidRDefault="007979AB" w:rsidP="007979AB">
      <w:pPr>
        <w:pStyle w:val="Heading1"/>
      </w:pPr>
      <w:r w:rsidRPr="00D2381C">
        <w:t>Discussion</w:t>
      </w:r>
    </w:p>
    <w:p w14:paraId="18E38E48" w14:textId="4A269894" w:rsidR="0037622C" w:rsidRPr="00D2381C" w:rsidRDefault="00920F10" w:rsidP="00ED3615">
      <w:pPr>
        <w:rPr>
          <w:rFonts w:cstheme="minorHAnsi"/>
        </w:rPr>
      </w:pPr>
      <w:proofErr w:type="spellStart"/>
      <w:r w:rsidRPr="00D2381C">
        <w:t>Ngā</w:t>
      </w:r>
      <w:proofErr w:type="spellEnd"/>
      <w:r w:rsidRPr="00D2381C">
        <w:t xml:space="preserve"> Wai Rerekē</w:t>
      </w:r>
      <w:r w:rsidR="005A5B3B" w:rsidRPr="00D2381C">
        <w:t xml:space="preserve"> depicts </w:t>
      </w:r>
      <w:r w:rsidR="00A81D7E" w:rsidRPr="00D2381C">
        <w:t xml:space="preserve">what we see as the central elements of Māori-centred research, or research that involves cross-cultural partnerships </w:t>
      </w:r>
      <w:r w:rsidR="008128A5" w:rsidRPr="00D2381C">
        <w:t xml:space="preserve">and relationships </w:t>
      </w:r>
      <w:r w:rsidR="00A81D7E" w:rsidRPr="00D2381C">
        <w:t xml:space="preserve">between Māori and </w:t>
      </w:r>
      <w:r w:rsidR="000C2A72" w:rsidRPr="00D2381C">
        <w:t xml:space="preserve">non-Māori </w:t>
      </w:r>
      <w:r w:rsidR="00E353FB" w:rsidRPr="00D2381C">
        <w:t>as researchers and participants</w:t>
      </w:r>
      <w:r w:rsidR="00F6695F" w:rsidRPr="00D2381C">
        <w:t xml:space="preserve">. </w:t>
      </w:r>
      <w:r w:rsidR="0047434A" w:rsidRPr="00D2381C">
        <w:t xml:space="preserve">The model </w:t>
      </w:r>
      <w:r w:rsidR="00260C02" w:rsidRPr="00D2381C">
        <w:t xml:space="preserve">shows </w:t>
      </w:r>
      <w:r w:rsidR="00F465DB" w:rsidRPr="00D2381C">
        <w:t>a</w:t>
      </w:r>
      <w:r w:rsidR="004A3067" w:rsidRPr="00D2381C">
        <w:t>lignment</w:t>
      </w:r>
      <w:r w:rsidR="005531AC" w:rsidRPr="00D2381C">
        <w:t xml:space="preserve"> with other models</w:t>
      </w:r>
      <w:r w:rsidR="003919E5" w:rsidRPr="00D2381C">
        <w:t xml:space="preserve"> and frameworks</w:t>
      </w:r>
      <w:r w:rsidR="00F465DB" w:rsidRPr="00D2381C">
        <w:t xml:space="preserve"> that </w:t>
      </w:r>
      <w:r w:rsidR="00F465DB" w:rsidRPr="00D2381C">
        <w:lastRenderedPageBreak/>
        <w:t>have centred around</w:t>
      </w:r>
      <w:r w:rsidR="001C559D" w:rsidRPr="00D2381C">
        <w:t xml:space="preserve"> integration of</w:t>
      </w:r>
      <w:r w:rsidR="00F465DB" w:rsidRPr="00D2381C">
        <w:t xml:space="preserve"> </w:t>
      </w:r>
      <w:proofErr w:type="spellStart"/>
      <w:r w:rsidR="000F3A5D" w:rsidRPr="00D2381C">
        <w:t>mātauranga</w:t>
      </w:r>
      <w:proofErr w:type="spellEnd"/>
      <w:r w:rsidR="000F3A5D" w:rsidRPr="00D2381C">
        <w:t xml:space="preserve"> </w:t>
      </w:r>
      <w:r w:rsidR="00F465DB" w:rsidRPr="00D2381C">
        <w:t>Māori</w:t>
      </w:r>
      <w:r w:rsidR="004027BF" w:rsidRPr="00D2381C">
        <w:t xml:space="preserve"> or </w:t>
      </w:r>
      <w:proofErr w:type="spellStart"/>
      <w:r w:rsidR="000F3A5D" w:rsidRPr="00D2381C">
        <w:t>rangahau</w:t>
      </w:r>
      <w:proofErr w:type="spellEnd"/>
      <w:r w:rsidR="000F3A5D" w:rsidRPr="00D2381C">
        <w:t xml:space="preserve"> </w:t>
      </w:r>
      <w:r w:rsidR="004027BF" w:rsidRPr="00D2381C">
        <w:t xml:space="preserve">Māori </w:t>
      </w:r>
      <w:r w:rsidR="00AE5F3B" w:rsidRPr="00D2381C">
        <w:t xml:space="preserve">(Māori research) </w:t>
      </w:r>
      <w:r w:rsidR="004027BF" w:rsidRPr="00D2381C">
        <w:t xml:space="preserve">and </w:t>
      </w:r>
      <w:r w:rsidR="00135806" w:rsidRPr="00D2381C">
        <w:t>Western</w:t>
      </w:r>
      <w:r w:rsidR="0075537A" w:rsidRPr="00D2381C">
        <w:t xml:space="preserve"> views of</w:t>
      </w:r>
      <w:r w:rsidR="006130A1" w:rsidRPr="00D2381C">
        <w:t xml:space="preserve"> science or </w:t>
      </w:r>
      <w:r w:rsidR="0052137C" w:rsidRPr="00D2381C">
        <w:t xml:space="preserve">methods of </w:t>
      </w:r>
      <w:r w:rsidR="006130A1" w:rsidRPr="00D2381C">
        <w:t>knowledge gathering</w:t>
      </w:r>
      <w:r w:rsidR="00006C0E" w:rsidRPr="00D2381C">
        <w:t xml:space="preserve"> </w:t>
      </w:r>
      <w:r w:rsidR="001F6A76" w:rsidRPr="00D2381C">
        <w:fldChar w:fldCharType="begin">
          <w:fldData xml:space="preserve">PEVuZE5vdGU+PENpdGU+PEF1dGhvcj5NYWNmYXJsYW5lPC9BdXRob3I+PFllYXI+MjAwOTwvWWVh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</w:fldData>
        </w:fldChar>
      </w:r>
      <w:r w:rsidR="001F6A76" w:rsidRPr="00D2381C">
        <w:instrText xml:space="preserve"> ADDIN EN.CITE </w:instrText>
      </w:r>
      <w:r w:rsidR="001F6A76" w:rsidRPr="00D2381C">
        <w:fldChar w:fldCharType="begin">
          <w:fldData xml:space="preserve">PEVuZE5vdGU+PENpdGU+PEF1dGhvcj5NYWNmYXJsYW5lPC9BdXRob3I+PFllYXI+MjAwOTwvWWVh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ishop 1995; Hudson et al. 2012; Macfarlane 2009)</w:t>
      </w:r>
      <w:r w:rsidR="001F6A76" w:rsidRPr="00D2381C">
        <w:fldChar w:fldCharType="end"/>
      </w:r>
      <w:r w:rsidR="005531AC" w:rsidRPr="00D2381C">
        <w:t xml:space="preserve">. </w:t>
      </w:r>
      <w:r w:rsidR="006130A1" w:rsidRPr="00D2381C">
        <w:t>Howe</w:t>
      </w:r>
      <w:r w:rsidR="009412F5" w:rsidRPr="00D2381C">
        <w:t xml:space="preserve">ver, </w:t>
      </w:r>
      <w:proofErr w:type="spellStart"/>
      <w:r w:rsidRPr="00D2381C">
        <w:t>Ngā</w:t>
      </w:r>
      <w:proofErr w:type="spellEnd"/>
      <w:r w:rsidRPr="00D2381C">
        <w:t xml:space="preserve"> Wai Rerekē</w:t>
      </w:r>
      <w:r w:rsidR="006766BE" w:rsidRPr="00D2381C">
        <w:t xml:space="preserve"> </w:t>
      </w:r>
      <w:r w:rsidR="00084414" w:rsidRPr="00D2381C">
        <w:t xml:space="preserve">is novel in that it </w:t>
      </w:r>
      <w:r w:rsidR="006766BE" w:rsidRPr="00D2381C">
        <w:t>captures</w:t>
      </w:r>
      <w:r w:rsidR="009412F5" w:rsidRPr="00D2381C">
        <w:t xml:space="preserve"> the</w:t>
      </w:r>
      <w:r w:rsidR="006766BE" w:rsidRPr="00D2381C">
        <w:t xml:space="preserve"> aspect of </w:t>
      </w:r>
      <w:r w:rsidR="00E8764A" w:rsidRPr="00D2381C">
        <w:t xml:space="preserve">Māori and non-Māori </w:t>
      </w:r>
      <w:r w:rsidR="006766BE" w:rsidRPr="00D2381C">
        <w:t>working</w:t>
      </w:r>
      <w:r w:rsidR="007C6049" w:rsidRPr="00D2381C">
        <w:t xml:space="preserve"> together</w:t>
      </w:r>
      <w:r w:rsidR="00C4563A" w:rsidRPr="00D2381C">
        <w:t xml:space="preserve"> in a research relationship</w:t>
      </w:r>
      <w:r w:rsidR="006766BE" w:rsidRPr="00D2381C">
        <w:t>, rather than separate</w:t>
      </w:r>
      <w:r w:rsidR="009412F5" w:rsidRPr="00D2381C">
        <w:t>ly</w:t>
      </w:r>
      <w:r w:rsidR="006766BE" w:rsidRPr="00D2381C">
        <w:t xml:space="preserve"> alongside</w:t>
      </w:r>
      <w:r w:rsidR="0027032B" w:rsidRPr="00D2381C">
        <w:t xml:space="preserve"> each other</w:t>
      </w:r>
      <w:r w:rsidR="006766BE" w:rsidRPr="00D2381C">
        <w:t xml:space="preserve">, </w:t>
      </w:r>
      <w:r w:rsidR="00BA3C6F" w:rsidRPr="00D2381C">
        <w:t xml:space="preserve">as well as many of </w:t>
      </w:r>
      <w:r w:rsidR="0027032B" w:rsidRPr="00D2381C">
        <w:t xml:space="preserve">the </w:t>
      </w:r>
      <w:r w:rsidR="006766BE" w:rsidRPr="00D2381C">
        <w:t>nuances of situating this</w:t>
      </w:r>
      <w:r w:rsidR="0027032B" w:rsidRPr="00D2381C">
        <w:t xml:space="preserve"> relationship</w:t>
      </w:r>
      <w:r w:rsidR="006766BE" w:rsidRPr="00D2381C">
        <w:t xml:space="preserve"> </w:t>
      </w:r>
      <w:r w:rsidR="00994D5C" w:rsidRPr="00D2381C">
        <w:t>in predominantly Western-oriented institutions</w:t>
      </w:r>
      <w:r w:rsidR="006766BE" w:rsidRPr="00D2381C">
        <w:t xml:space="preserve">. </w:t>
      </w:r>
    </w:p>
    <w:p w14:paraId="17CC2594" w14:textId="135346D5" w:rsidR="00ED3615" w:rsidRPr="00D2381C" w:rsidRDefault="008C579A" w:rsidP="00ED3615">
      <w:r w:rsidRPr="00D2381C">
        <w:t xml:space="preserve">Historically, </w:t>
      </w:r>
      <w:r w:rsidR="00627723" w:rsidRPr="00D2381C">
        <w:t xml:space="preserve">research with Māori </w:t>
      </w:r>
      <w:r w:rsidR="00F30B09" w:rsidRPr="00D2381C">
        <w:t>involved Pākehā researchers d</w:t>
      </w:r>
      <w:r w:rsidR="00E81DAD" w:rsidRPr="00D2381C">
        <w:t xml:space="preserve">oing research on </w:t>
      </w:r>
      <w:r w:rsidR="00575A80" w:rsidRPr="00D2381C">
        <w:t xml:space="preserve">Māori that </w:t>
      </w:r>
      <w:r w:rsidR="006F6DA1" w:rsidRPr="00D2381C">
        <w:t>tended to</w:t>
      </w:r>
      <w:r w:rsidR="00575A80" w:rsidRPr="00D2381C">
        <w:t xml:space="preserve"> highlight </w:t>
      </w:r>
      <w:r w:rsidR="00437A27" w:rsidRPr="00D2381C">
        <w:t>perceived</w:t>
      </w:r>
      <w:r w:rsidR="008F0AD8" w:rsidRPr="00D2381C">
        <w:t xml:space="preserve"> insufficiencies</w:t>
      </w:r>
      <w:r w:rsidR="00BA6A5B" w:rsidRPr="00D2381C">
        <w:t xml:space="preserve">, </w:t>
      </w:r>
      <w:r w:rsidR="00794D5C" w:rsidRPr="00D2381C">
        <w:t xml:space="preserve">frequently </w:t>
      </w:r>
      <w:r w:rsidR="00BA6A5B" w:rsidRPr="00D2381C">
        <w:t xml:space="preserve">misappropriated and </w:t>
      </w:r>
      <w:r w:rsidR="00B95629" w:rsidRPr="00D2381C">
        <w:t xml:space="preserve">misunderstood cultural knowledge, and ignored </w:t>
      </w:r>
      <w:r w:rsidR="00F37C72" w:rsidRPr="00D2381C">
        <w:t xml:space="preserve">tikanga </w:t>
      </w:r>
      <w:r w:rsidR="00EB459E" w:rsidRPr="00D2381C">
        <w:t xml:space="preserve">Māori </w:t>
      </w:r>
      <w:r w:rsidR="001F6A76" w:rsidRPr="00D2381C">
        <w:fldChar w:fldCharType="begin"/>
      </w:r>
      <w:r w:rsidR="001F6A76" w:rsidRPr="00D2381C">
        <w:instrText xml:space="preserve"> ADDIN EN.CITE &lt;EndNote&gt;&lt;Cite&gt;&lt;Author&gt;Bishop&lt;/Author&gt;&lt;Year&gt;1999&lt;/Year&gt;&lt;RecNum&gt;4839&lt;/RecNum&gt;&lt;DisplayText&gt;(Bishop R and Glynn 1999)&lt;/DisplayText&gt;&lt;record&gt;&lt;rec-number&gt;4839&lt;/rec-number&gt;&lt;foreign-keys&gt;&lt;key app="EN" db-id="fd29tadx4t9t57eewtq5ft07tdtz0zvapwd9" timestamp="1738894857"&gt;4839&lt;/key&gt;&lt;/foreign-keys&gt;&lt;ref-type name="Journal Article"&gt;17&lt;/ref-type&gt;&lt;contributors&gt;&lt;authors&gt;&lt;author&gt;Bishop, Russell&lt;/author&gt;&lt;author&gt;Glynn, Ted&lt;/author&gt;&lt;/authors&gt;&lt;/contributors&gt;&lt;titles&gt;&lt;title&gt;Researching in Maori contexts: An interpretation of participatory consciousness&lt;/title&gt;&lt;secondary-title&gt;Journal of Intercultural Studies&lt;/secondary-title&gt;&lt;/titles&gt;&lt;periodical&gt;&lt;full-title&gt;Journal of Intercultural Studies&lt;/full-title&gt;&lt;/periodical&gt;&lt;pages&gt;167-182&lt;/pages&gt;&lt;volume&gt;20&lt;/volume&gt;&lt;number&gt;2&lt;/number&gt;&lt;dates&gt;&lt;year&gt;1999&lt;/year&gt;&lt;pub-dates&gt;&lt;date&gt;1999/10/01&lt;/date&gt;&lt;/pub-dates&gt;&lt;/dates&gt;&lt;publisher&gt;Routledge&lt;/publisher&gt;&lt;isbn&gt;0725-6868&lt;/isbn&gt;&lt;urls&gt;&lt;related-urls&gt;&lt;url&gt;https://doi.org/10.1080/07256868.1999.9963478&lt;/url&gt;&lt;/related-urls&gt;&lt;/urls&gt;&lt;electronic-resource-num&gt;10.1080/07256868.1999.9963478&lt;/electronic-resource-num&gt;&lt;/record&gt;&lt;/Cite&gt;&lt;/EndNote&gt;</w:instrText>
      </w:r>
      <w:r w:rsidR="001F6A76" w:rsidRPr="00D2381C">
        <w:fldChar w:fldCharType="separate"/>
      </w:r>
      <w:r w:rsidR="001F6A76" w:rsidRPr="00D2381C">
        <w:rPr>
          <w:noProof/>
        </w:rPr>
        <w:t>(Bishop and Glynn 1999</w:t>
      </w:r>
      <w:r w:rsidR="001F6A76" w:rsidRPr="00D2381C">
        <w:fldChar w:fldCharType="end"/>
      </w:r>
      <w:r w:rsidR="00994B04" w:rsidRPr="00D2381C">
        <w:t xml:space="preserve">; </w:t>
      </w:r>
      <w:r w:rsidR="00994B04" w:rsidRPr="00D2381C">
        <w:fldChar w:fldCharType="begin"/>
      </w:r>
      <w:r w:rsidR="00994B04" w:rsidRPr="00D2381C">
        <w:instrText xml:space="preserve"> ADDIN EN.CITE &lt;EndNote&gt;&lt;Cite&gt;&lt;Author&gt;Teariki&lt;/Author&gt;&lt;Year&gt;1992&lt;/Year&gt;&lt;RecNum&gt;4811&lt;/RecNum&gt;&lt;DisplayText&gt;(Teariki et al. 1992)&lt;/DisplayText&gt;&lt;record&gt;&lt;rec-number&gt;4811&lt;/rec-number&gt;&lt;foreign-keys&gt;&lt;key app="EN" db-id="fd29tadx4t9t57eewtq5ft07tdtz0zvapwd9" timestamp="1725496912"&gt;4811&lt;/key&gt;&lt;/foreign-keys&gt;&lt;ref-type name="Book"&gt;6&lt;/ref-type&gt;&lt;contributors&gt;&lt;authors&gt;&lt;author&gt;Teariki, C.&lt;/author&gt;&lt;author&gt;Spoonley, P.&lt;/author&gt;&lt;author&gt;Tomoana, N.&lt;/author&gt;&lt;/authors&gt;&lt;/contributors&gt;&lt;titles&gt;&lt;title&gt;&lt;style face="normal" font="default" size="100%"&gt;Te whakapakari te mana tangata - the politics and process of research for Mā&lt;/style&gt;&lt;style face="normal" font="default" charset="238" size="100%"&gt;ori.&lt;/style&gt;&lt;/title&gt;&lt;/titles&gt;&lt;dates&gt;&lt;year&gt;1992&lt;/year&gt;&lt;/dates&gt;&lt;pub-location&gt;Palmerston North, New Zealand&lt;/pub-location&gt;&lt;publisher&gt;Massey University&lt;/publisher&gt;&lt;urls&gt;&lt;/urls&gt;&lt;/record&gt;&lt;/Cite&gt;&lt;/EndNote&gt;</w:instrText>
      </w:r>
      <w:r w:rsidR="00994B04" w:rsidRPr="00D2381C">
        <w:fldChar w:fldCharType="separate"/>
      </w:r>
      <w:r w:rsidR="00994B04" w:rsidRPr="00D2381C">
        <w:rPr>
          <w:noProof/>
        </w:rPr>
        <w:t>Teariki et al. 1992</w:t>
      </w:r>
      <w:r w:rsidR="00994B04" w:rsidRPr="00D2381C">
        <w:fldChar w:fldCharType="end"/>
      </w:r>
      <w:r w:rsidR="00994B04" w:rsidRPr="00D2381C">
        <w:t>)</w:t>
      </w:r>
      <w:r w:rsidR="00F636F9" w:rsidRPr="00D2381C">
        <w:t xml:space="preserve">. </w:t>
      </w:r>
      <w:r w:rsidR="00660DFD" w:rsidRPr="00D2381C">
        <w:t xml:space="preserve">Any benefits gained </w:t>
      </w:r>
      <w:r w:rsidR="00DB23A4" w:rsidRPr="00D2381C">
        <w:t>were likely to have been outweighed by</w:t>
      </w:r>
      <w:r w:rsidR="00C567FC" w:rsidRPr="00D2381C">
        <w:t xml:space="preserve"> the</w:t>
      </w:r>
      <w:r w:rsidR="009D03B4" w:rsidRPr="00D2381C">
        <w:t xml:space="preserve"> harm</w:t>
      </w:r>
      <w:r w:rsidR="004C05D9" w:rsidRPr="00D2381C">
        <w:t xml:space="preserve"> </w:t>
      </w:r>
      <w:r w:rsidR="00C567FC" w:rsidRPr="00D2381C">
        <w:t xml:space="preserve">caused, </w:t>
      </w:r>
      <w:r w:rsidR="0016441B" w:rsidRPr="00D2381C">
        <w:t>resulting in</w:t>
      </w:r>
      <w:r w:rsidR="007C4905" w:rsidRPr="00D2381C">
        <w:t xml:space="preserve"> </w:t>
      </w:r>
      <w:r w:rsidR="00DD0DB7" w:rsidRPr="00D2381C">
        <w:t xml:space="preserve">missed opportunities and </w:t>
      </w:r>
      <w:r w:rsidR="007C4905" w:rsidRPr="00D2381C">
        <w:t>deep</w:t>
      </w:r>
      <w:r w:rsidR="004C05D9" w:rsidRPr="00D2381C">
        <w:t xml:space="preserve"> suspicion </w:t>
      </w:r>
      <w:r w:rsidR="008F73AC" w:rsidRPr="00D2381C">
        <w:t xml:space="preserve">and mistrust </w:t>
      </w:r>
      <w:r w:rsidR="004C05D9" w:rsidRPr="00D2381C">
        <w:t>of Pākehā research</w:t>
      </w:r>
      <w:r w:rsidR="008F73AC" w:rsidRPr="00D2381C">
        <w:t>ers</w:t>
      </w:r>
      <w:r w:rsidR="001C544A" w:rsidRPr="00D2381C">
        <w:t xml:space="preserve"> </w:t>
      </w:r>
      <w:r w:rsidR="001F6A76" w:rsidRPr="00D2381C">
        <w:fldChar w:fldCharType="begin"/>
      </w:r>
      <w:r w:rsidR="001F6A76" w:rsidRPr="00D2381C">
        <w:instrText xml:space="preserve"> ADDIN EN.CITE &lt;EndNote&gt;&lt;Cite&gt;&lt;Author&gt;Smith&lt;/Author&gt;&lt;Year&gt;2005&lt;/Year&gt;&lt;RecNum&gt;4812&lt;/RecNum&gt;&lt;DisplayText&gt;(Cram 1993; Smith 2005)&lt;/DisplayText&gt;&lt;record&gt;&lt;rec-number&gt;4812&lt;/rec-number&gt;&lt;foreign-keys&gt;&lt;key app="EN" db-id="fd29tadx4t9t57eewtq5ft07tdtz0zvapwd9" timestamp="1726626010"&gt;4812&lt;/key&gt;&lt;/foreign-keys&gt;&lt;ref-type name="Book Section"&gt;5&lt;/ref-type&gt;&lt;contributors&gt;&lt;authors&gt;&lt;author&gt;Smith, L. T.&lt;/author&gt;&lt;/authors&gt;&lt;secondary-authors&gt;&lt;author&gt;Denzin, N. K.&lt;/author&gt;&lt;author&gt;Lincoln, Y. S.&lt;/author&gt;&lt;/secondary-authors&gt;&lt;/contributors&gt;&lt;titles&gt;&lt;title&gt;On tricky ground, researching the native in the age of uncertainty&lt;/title&gt;&lt;secondary-title&gt;The SAGE handbook of qualitative research&lt;/secondary-title&gt;&lt;/titles&gt;&lt;dates&gt;&lt;year&gt;2005&lt;/year&gt;&lt;/dates&gt;&lt;pub-location&gt;Thousand Oaks&lt;/pub-location&gt;&lt;publisher&gt;SAGE&lt;/publisher&gt;&lt;urls&gt;&lt;/urls&gt;&lt;/record&gt;&lt;/Cite&gt;&lt;Cite&gt;&lt;Author&gt;Cram&lt;/Author&gt;&lt;Year&gt;1993&lt;/Year&gt;&lt;RecNum&gt;4840&lt;/RecNum&gt;&lt;record&gt;&lt;rec-number&gt;4840&lt;/rec-number&gt;&lt;foreign-keys&gt;&lt;key app="EN" db-id="fd29tadx4t9t57eewtq5ft07tdtz0zvapwd9" timestamp="1738895660"&gt;4840&lt;/key&gt;&lt;/foreign-keys&gt;&lt;ref-type name="Conference Proceedings"&gt;10&lt;/ref-type&gt;&lt;contributors&gt;&lt;authors&gt;&lt;author&gt;Cram, Fiona&lt;/author&gt;&lt;/authors&gt;&lt;secondary-authors&gt;&lt;author&gt;Nikora, L. M.&lt;/author&gt;&lt;/secondary-authors&gt;&lt;/contributors&gt;&lt;titles&gt;&lt;title&gt;Ethics in Maori Research: Working Paper&lt;/title&gt;&lt;secondary-title&gt;Annual Conference of the New Zealand Psychological Society&lt;/secondary-title&gt;&lt;/titles&gt;&lt;pages&gt;28-30&lt;/pages&gt;&lt;dates&gt;&lt;year&gt;1993&lt;/year&gt;&lt;/dates&gt;&lt;pub-location&gt;Wellington&lt;/pub-location&gt;&lt;urls&gt;&lt;/urls&gt;&lt;/record&gt;&lt;/Cite&gt;&lt;/EndNote&gt;</w:instrText>
      </w:r>
      <w:r w:rsidR="001F6A76" w:rsidRPr="00D2381C">
        <w:fldChar w:fldCharType="separate"/>
      </w:r>
      <w:r w:rsidR="001F6A76" w:rsidRPr="00D2381C">
        <w:rPr>
          <w:noProof/>
        </w:rPr>
        <w:t>(Cram 1993; Smith 2005)</w:t>
      </w:r>
      <w:r w:rsidR="001F6A76" w:rsidRPr="00D2381C">
        <w:fldChar w:fldCharType="end"/>
      </w:r>
      <w:r w:rsidR="000401F9" w:rsidRPr="00D2381C">
        <w:t xml:space="preserve">. </w:t>
      </w:r>
      <w:r w:rsidR="00F636F9" w:rsidRPr="00D2381C">
        <w:t>Bishop</w:t>
      </w:r>
      <w:r w:rsidR="00724251" w:rsidRPr="00D2381C">
        <w:t xml:space="preserve"> </w:t>
      </w:r>
      <w:r w:rsidR="001F6A76" w:rsidRPr="00D2381C">
        <w:fldChar w:fldCharType="begin"/>
      </w:r>
      <w:r w:rsidR="001F6A76" w:rsidRPr="00D2381C">
        <w:instrText xml:space="preserve"> ADDIN EN.CITE &lt;EndNote&gt;&lt;Cite&gt;&lt;Author&gt;Bishop&lt;/Author&gt;&lt;Year&gt;1995&lt;/Year&gt;&lt;RecNum&gt;4799&lt;/RecNum&gt;&lt;DisplayText&gt;(Bishop AR 1995)&lt;/DisplayText&gt;&lt;record&gt;&lt;rec-number&gt;4799&lt;/rec-number&gt;&lt;foreign-keys&gt;&lt;key app="EN" db-id="fd29tadx4t9t57eewtq5ft07tdtz0zvapwd9" timestamp="1719198065"&gt;4799&lt;/key&gt;&lt;/foreign-keys&gt;&lt;ref-type name="Thesis"&gt;32&lt;/ref-type&gt;&lt;contributors&gt;&lt;authors&gt;&lt;author&gt;Bishop, A. R.&lt;/author&gt;&lt;/authors&gt;&lt;secondary-authors&gt;&lt;author&gt;Glynn, Ted&lt;/author&gt;&lt;author&gt;Ballard, Keith&lt;/author&gt;&lt;/secondary-authors&gt;&lt;/contributors&gt;&lt;titles&gt;&lt;title&gt;Collaborative research stories : whakawhanaungatanga&lt;/title&gt;&lt;/titles&gt;&lt;keywords&gt;&lt;keyword&gt;Maori&lt;/keyword&gt;&lt;keyword&gt;research&lt;/keyword&gt;&lt;keyword&gt;kaupapa Maori&lt;/keyword&gt;&lt;keyword&gt;kura kaupapa Maori&lt;/keyword&gt;&lt;keyword&gt;biculturalism&lt;/keyword&gt;&lt;/keywords&gt;&lt;dates&gt;&lt;year&gt;1995&lt;/year&gt;&lt;/dates&gt;&lt;publisher&gt;University of Otago&lt;/publisher&gt;&lt;urls&gt;&lt;/urls&gt;&lt;/record&gt;&lt;/Cite&gt;&lt;/EndNote&gt;</w:instrText>
      </w:r>
      <w:r w:rsidR="001F6A76" w:rsidRPr="00D2381C">
        <w:fldChar w:fldCharType="separate"/>
      </w:r>
      <w:r w:rsidR="001F6A76" w:rsidRPr="00D2381C">
        <w:rPr>
          <w:noProof/>
        </w:rPr>
        <w:t>(1995)</w:t>
      </w:r>
      <w:r w:rsidR="001F6A76" w:rsidRPr="00D2381C">
        <w:fldChar w:fldCharType="end"/>
      </w:r>
      <w:r w:rsidR="00A7039D" w:rsidRPr="00D2381C">
        <w:t xml:space="preserve"> </w:t>
      </w:r>
      <w:r w:rsidR="00724251" w:rsidRPr="00D2381C">
        <w:t>made</w:t>
      </w:r>
      <w:r w:rsidR="00992434" w:rsidRPr="00D2381C">
        <w:t xml:space="preserve"> one of the first attempts to formally </w:t>
      </w:r>
      <w:r w:rsidR="00A83D59" w:rsidRPr="00D2381C">
        <w:t>encapsulate</w:t>
      </w:r>
      <w:r w:rsidR="00E54370" w:rsidRPr="00D2381C">
        <w:t xml:space="preserve"> the need for</w:t>
      </w:r>
      <w:r w:rsidR="002C1188" w:rsidRPr="00D2381C">
        <w:t xml:space="preserve"> Māori voice</w:t>
      </w:r>
      <w:r w:rsidR="00035367" w:rsidRPr="00D2381C">
        <w:t>s</w:t>
      </w:r>
      <w:r w:rsidR="002C1188" w:rsidRPr="00D2381C">
        <w:t xml:space="preserve">, knowledge, and ways of thinking within </w:t>
      </w:r>
      <w:r w:rsidR="0020110E" w:rsidRPr="00D2381C">
        <w:t>mainstream</w:t>
      </w:r>
      <w:r w:rsidR="002C1188" w:rsidRPr="00D2381C">
        <w:t xml:space="preserve"> research process</w:t>
      </w:r>
      <w:r w:rsidR="0020110E" w:rsidRPr="00D2381C">
        <w:t>es</w:t>
      </w:r>
      <w:r w:rsidR="00F636F9" w:rsidRPr="00D2381C">
        <w:t xml:space="preserve"> </w:t>
      </w:r>
      <w:r w:rsidR="00724251" w:rsidRPr="00D2381C">
        <w:t>through creation of t</w:t>
      </w:r>
      <w:r w:rsidR="00F636F9" w:rsidRPr="00D2381C">
        <w:t>he IBRLA</w:t>
      </w:r>
      <w:r w:rsidR="004B4321" w:rsidRPr="00D2381C">
        <w:t xml:space="preserve"> (initiation, benefits, representation, legitimation, accountability)</w:t>
      </w:r>
      <w:r w:rsidR="00F636F9" w:rsidRPr="00D2381C">
        <w:t xml:space="preserve"> framework</w:t>
      </w:r>
      <w:r w:rsidR="00E54370" w:rsidRPr="00D2381C">
        <w:t>.</w:t>
      </w:r>
      <w:r w:rsidR="00633ACC" w:rsidRPr="00D2381C">
        <w:t xml:space="preserve"> </w:t>
      </w:r>
      <w:r w:rsidR="00325328" w:rsidRPr="00D2381C">
        <w:t>The framework</w:t>
      </w:r>
      <w:r w:rsidR="00A83D59" w:rsidRPr="00D2381C">
        <w:t xml:space="preserve"> </w:t>
      </w:r>
      <w:r w:rsidR="00BA6987" w:rsidRPr="00D2381C">
        <w:t xml:space="preserve">consists of </w:t>
      </w:r>
      <w:r w:rsidR="00923216" w:rsidRPr="00D2381C">
        <w:t xml:space="preserve">a series of questions </w:t>
      </w:r>
      <w:r w:rsidR="00512BB5" w:rsidRPr="00D2381C">
        <w:t xml:space="preserve">to </w:t>
      </w:r>
      <w:r w:rsidR="00BA6987" w:rsidRPr="00D2381C">
        <w:t>pro</w:t>
      </w:r>
      <w:r w:rsidR="009B4445" w:rsidRPr="00D2381C">
        <w:t xml:space="preserve">mote deeper thinking </w:t>
      </w:r>
      <w:r w:rsidR="00EF6378" w:rsidRPr="00D2381C">
        <w:t>about t</w:t>
      </w:r>
      <w:r w:rsidR="00A72EFD" w:rsidRPr="00D2381C">
        <w:t xml:space="preserve">he </w:t>
      </w:r>
      <w:r w:rsidR="00097798" w:rsidRPr="00D2381C">
        <w:t>responsiveness</w:t>
      </w:r>
      <w:r w:rsidR="00C4385D" w:rsidRPr="00D2381C">
        <w:t xml:space="preserve"> </w:t>
      </w:r>
      <w:r w:rsidR="00B000C9" w:rsidRPr="00D2381C">
        <w:t xml:space="preserve">of the research </w:t>
      </w:r>
      <w:r w:rsidR="00097798" w:rsidRPr="00D2381C">
        <w:t>to Te Tiriti o Waitangi</w:t>
      </w:r>
      <w:r w:rsidR="008D77DE" w:rsidRPr="00D2381C">
        <w:t>.</w:t>
      </w:r>
      <w:r w:rsidR="00A14FA0" w:rsidRPr="00D2381C">
        <w:t xml:space="preserve"> </w:t>
      </w:r>
      <w:r w:rsidR="00AE578B" w:rsidRPr="00D2381C">
        <w:t>He Awa Whiria</w:t>
      </w:r>
      <w:r w:rsidR="00EF5C32" w:rsidRPr="00D2381C">
        <w:t xml:space="preserve">, the </w:t>
      </w:r>
      <w:r w:rsidR="00AE578B" w:rsidRPr="00D2381C">
        <w:t>Braided Rivers Approach</w:t>
      </w:r>
      <w:r w:rsidR="0097360F" w:rsidRPr="00D2381C">
        <w:t xml:space="preserve"> </w:t>
      </w:r>
      <w:r w:rsidR="00FE56E2" w:rsidRPr="00D2381C">
        <w:t>developed by</w:t>
      </w:r>
      <w:r w:rsidR="00DA3DF2" w:rsidRPr="00D2381C">
        <w:t xml:space="preserve"> Macfarlane </w:t>
      </w:r>
      <w:r w:rsidR="001F6A76" w:rsidRPr="00D2381C">
        <w:fldChar w:fldCharType="begin"/>
      </w:r>
      <w:r w:rsidR="001F6A76" w:rsidRPr="00D2381C">
        <w:instrText xml:space="preserve"> ADDIN EN.CITE &lt;EndNote&gt;&lt;Cite&gt;&lt;Author&gt;Macfarlane&lt;/Author&gt;&lt;Year&gt;2009&lt;/Year&gt;&lt;RecNum&gt;4795&lt;/RecNum&gt;&lt;DisplayText&gt;(Macfarlane 2009)&lt;/DisplayText&gt;&lt;record&gt;&lt;rec-number&gt;4795&lt;/rec-number&gt;&lt;foreign-keys&gt;&lt;key app="EN" db-id="fd29tadx4t9t57eewtq5ft07tdtz0zvapwd9" timestamp="1719195679"&gt;4795&lt;/key&gt;&lt;/foreign-keys&gt;&lt;ref-type name="Conference Proceedings"&gt;10&lt;/ref-type&gt;&lt;contributors&gt;&lt;authors&gt;&lt;author&gt;Macfarlane, Angus&lt;/author&gt;&lt;/authors&gt;&lt;/contributors&gt;&lt;titles&gt;&lt;title&gt;Collaborative Action Research Network: Keynote address&lt;/title&gt;&lt;secondary-title&gt;CARN Symposium&lt;/secondary-title&gt;&lt;/titles&gt;&lt;dates&gt;&lt;year&gt;2009&lt;/year&gt;&lt;/dates&gt;&lt;pub-location&gt;University of Canterbury&lt;/pub-location&gt;&lt;urls&gt;&lt;/urls&gt;&lt;/record&gt;&lt;/Cite&gt;&lt;/EndNote&gt;</w:instrText>
      </w:r>
      <w:r w:rsidR="001F6A76" w:rsidRPr="00D2381C">
        <w:fldChar w:fldCharType="separate"/>
      </w:r>
      <w:r w:rsidR="001F6A76" w:rsidRPr="00D2381C">
        <w:rPr>
          <w:noProof/>
        </w:rPr>
        <w:t>(Macfarlane 2009)</w:t>
      </w:r>
      <w:r w:rsidR="001F6A76" w:rsidRPr="00D2381C">
        <w:fldChar w:fldCharType="end"/>
      </w:r>
      <w:r w:rsidR="000E47B8" w:rsidRPr="00D2381C">
        <w:t xml:space="preserve">, </w:t>
      </w:r>
      <w:r w:rsidR="00B636F4" w:rsidRPr="00D2381C">
        <w:t xml:space="preserve">is perhaps most similar to </w:t>
      </w:r>
      <w:proofErr w:type="spellStart"/>
      <w:r w:rsidR="00746064" w:rsidRPr="00D2381C">
        <w:t>Ngā</w:t>
      </w:r>
      <w:proofErr w:type="spellEnd"/>
      <w:r w:rsidR="00746064" w:rsidRPr="00D2381C">
        <w:t xml:space="preserve"> Wai Rerekē</w:t>
      </w:r>
      <w:r w:rsidR="00623932" w:rsidRPr="00D2381C">
        <w:t xml:space="preserve"> in terms of analogy</w:t>
      </w:r>
      <w:r w:rsidR="00B636F4" w:rsidRPr="00D2381C">
        <w:t xml:space="preserve">. He Awa Whiria </w:t>
      </w:r>
      <w:r w:rsidR="0035619D" w:rsidRPr="00D2381C">
        <w:t>uses the concept of</w:t>
      </w:r>
      <w:r w:rsidR="009665CD" w:rsidRPr="00D2381C">
        <w:t xml:space="preserve"> a</w:t>
      </w:r>
      <w:r w:rsidR="0035619D" w:rsidRPr="00D2381C">
        <w:t xml:space="preserve"> </w:t>
      </w:r>
      <w:r w:rsidR="00C5399E" w:rsidRPr="00D2381C">
        <w:t>braided river</w:t>
      </w:r>
      <w:r w:rsidR="000D3C2F" w:rsidRPr="00D2381C">
        <w:t xml:space="preserve"> </w:t>
      </w:r>
      <w:r w:rsidR="00F84331" w:rsidRPr="00D2381C">
        <w:t xml:space="preserve">constantly </w:t>
      </w:r>
      <w:r w:rsidR="000D3C2F" w:rsidRPr="00D2381C">
        <w:t xml:space="preserve">coming together and parting </w:t>
      </w:r>
      <w:r w:rsidR="00115821" w:rsidRPr="00D2381C">
        <w:t xml:space="preserve">to reflect separate Māori and </w:t>
      </w:r>
      <w:r w:rsidR="00044162" w:rsidRPr="00D2381C">
        <w:t>non-Māori</w:t>
      </w:r>
      <w:r w:rsidR="00ED2518" w:rsidRPr="00D2381C">
        <w:t xml:space="preserve"> </w:t>
      </w:r>
      <w:r w:rsidR="00311AB4" w:rsidRPr="00D2381C">
        <w:t xml:space="preserve">knowledge and </w:t>
      </w:r>
      <w:r w:rsidR="00ED2518" w:rsidRPr="00D2381C">
        <w:t>research</w:t>
      </w:r>
      <w:r w:rsidR="00044162" w:rsidRPr="00D2381C">
        <w:t xml:space="preserve"> approaches </w:t>
      </w:r>
      <w:r w:rsidR="001D3B2D" w:rsidRPr="00D2381C">
        <w:t xml:space="preserve">sitting alongside each other in </w:t>
      </w:r>
      <w:r w:rsidR="00ED2518" w:rsidRPr="00D2381C">
        <w:t xml:space="preserve">a </w:t>
      </w:r>
      <w:r w:rsidR="001D3B2D" w:rsidRPr="00D2381C">
        <w:t>single project.</w:t>
      </w:r>
      <w:r w:rsidR="009F7721" w:rsidRPr="00D2381C">
        <w:t xml:space="preserve"> It acknowledges that Māori challenges cannot solely be addressed using Western knowledge and approaches and</w:t>
      </w:r>
      <w:r w:rsidR="009A4BB7" w:rsidRPr="00D2381C">
        <w:t>,</w:t>
      </w:r>
      <w:r w:rsidR="009F7721" w:rsidRPr="00D2381C">
        <w:t xml:space="preserve"> </w:t>
      </w:r>
      <w:r w:rsidR="009A4BB7" w:rsidRPr="00D2381C">
        <w:t xml:space="preserve">similar to </w:t>
      </w:r>
      <w:proofErr w:type="spellStart"/>
      <w:r w:rsidR="00717457" w:rsidRPr="00D2381C">
        <w:t>Ngā</w:t>
      </w:r>
      <w:proofErr w:type="spellEnd"/>
      <w:r w:rsidR="00717457" w:rsidRPr="00D2381C">
        <w:t xml:space="preserve"> Wai </w:t>
      </w:r>
      <w:proofErr w:type="spellStart"/>
      <w:r w:rsidR="00717457" w:rsidRPr="00D2381C">
        <w:t>Rerekē</w:t>
      </w:r>
      <w:proofErr w:type="spellEnd"/>
      <w:r w:rsidR="009A4BB7" w:rsidRPr="00D2381C">
        <w:t>,</w:t>
      </w:r>
      <w:r w:rsidR="00F56F52" w:rsidRPr="00D2381C">
        <w:t xml:space="preserve"> </w:t>
      </w:r>
      <w:r w:rsidR="00A50BB8" w:rsidRPr="00D2381C">
        <w:t xml:space="preserve">is based on the premise that the </w:t>
      </w:r>
      <w:r w:rsidR="00CA18CD" w:rsidRPr="00D2381C">
        <w:rPr>
          <w:rFonts w:cstheme="minorHAnsi"/>
        </w:rPr>
        <w:t>interaction of different worldviews can facilitate better outcomes and advance understandings in both worlds</w:t>
      </w:r>
      <w:r w:rsidR="00FD0448" w:rsidRPr="00D2381C">
        <w:rPr>
          <w:rFonts w:cstheme="minorHAnsi"/>
        </w:rPr>
        <w:t xml:space="preserve"> </w:t>
      </w:r>
      <w:r w:rsidR="001F6A76" w:rsidRPr="00D2381C">
        <w:rPr>
          <w:rFonts w:cstheme="minorHAnsi"/>
        </w:rPr>
        <w:fldChar w:fldCharType="begin">
          <w:fldData xml:space="preserve">PEVuZE5vdGU+PENpdGU+PEF1dGhvcj5EdXJpZTwvQXV0aG9yPjxZZWFyPjIwMDQ8L1llYXI+PFJl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==
</w:fldData>
        </w:fldChar>
      </w:r>
      <w:r w:rsidR="001F6A76" w:rsidRPr="00D2381C">
        <w:rPr>
          <w:rFonts w:cstheme="minorHAnsi"/>
        </w:rPr>
        <w:instrText xml:space="preserve"> ADDIN EN.CITE </w:instrText>
      </w:r>
      <w:r w:rsidR="001F6A76" w:rsidRPr="00D2381C">
        <w:rPr>
          <w:rFonts w:cstheme="minorHAnsi"/>
        </w:rPr>
        <w:fldChar w:fldCharType="begin">
          <w:fldData xml:space="preserve">PEVuZE5vdGU+PENpdGU+PEF1dGhvcj5EdXJpZTwvQXV0aG9yPjxZZWFyPjIwMDQ8L1llYXI+PFJl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==
</w:fldData>
        </w:fldChar>
      </w:r>
      <w:r w:rsidR="001F6A76" w:rsidRPr="00D2381C">
        <w:rPr>
          <w:rFonts w:cstheme="minorHAnsi"/>
        </w:rPr>
        <w:instrText xml:space="preserve"> ADDIN EN.CITE.DATA </w:instrText>
      </w:r>
      <w:r w:rsidR="001F6A76" w:rsidRPr="00D2381C">
        <w:rPr>
          <w:rFonts w:cstheme="minorHAnsi"/>
        </w:rPr>
      </w:r>
      <w:r w:rsidR="001F6A76" w:rsidRPr="00D2381C">
        <w:rPr>
          <w:rFonts w:cstheme="minorHAnsi"/>
        </w:rPr>
        <w:fldChar w:fldCharType="end"/>
      </w:r>
      <w:r w:rsidR="001F6A76" w:rsidRPr="00D2381C">
        <w:rPr>
          <w:rFonts w:cstheme="minorHAnsi"/>
        </w:rPr>
      </w:r>
      <w:r w:rsidR="001F6A76" w:rsidRPr="00D2381C">
        <w:rPr>
          <w:rFonts w:cstheme="minorHAnsi"/>
        </w:rPr>
        <w:fldChar w:fldCharType="separate"/>
      </w:r>
      <w:r w:rsidR="001F6A76" w:rsidRPr="00D2381C">
        <w:rPr>
          <w:rFonts w:cstheme="minorHAnsi"/>
          <w:noProof/>
        </w:rPr>
        <w:t>(Brannelly and Boulton 2017; Durie 2004; Macfarlane and Macfarlane 2019; Mazzocchi 2006)</w:t>
      </w:r>
      <w:r w:rsidR="001F6A76" w:rsidRPr="00D2381C">
        <w:rPr>
          <w:rFonts w:cstheme="minorHAnsi"/>
        </w:rPr>
        <w:fldChar w:fldCharType="end"/>
      </w:r>
      <w:r w:rsidR="00CA18CD" w:rsidRPr="00D2381C">
        <w:rPr>
          <w:rFonts w:cstheme="minorHAnsi"/>
        </w:rPr>
        <w:t xml:space="preserve">. </w:t>
      </w:r>
      <w:r w:rsidR="005C593F" w:rsidRPr="00D2381C">
        <w:rPr>
          <w:rFonts w:cstheme="minorHAnsi"/>
        </w:rPr>
        <w:t>Similarly, the</w:t>
      </w:r>
      <w:r w:rsidR="005B4BE2" w:rsidRPr="00D2381C">
        <w:rPr>
          <w:rFonts w:cstheme="minorHAnsi"/>
        </w:rPr>
        <w:t xml:space="preserve"> Negotiated Spaces </w:t>
      </w:r>
      <w:r w:rsidR="004B137D" w:rsidRPr="00D2381C">
        <w:rPr>
          <w:rFonts w:cstheme="minorHAnsi"/>
        </w:rPr>
        <w:t>M</w:t>
      </w:r>
      <w:r w:rsidR="005B4BE2" w:rsidRPr="00D2381C">
        <w:rPr>
          <w:rFonts w:cstheme="minorHAnsi"/>
        </w:rPr>
        <w:t xml:space="preserve">odel </w:t>
      </w:r>
      <w:r w:rsidR="001F6A76" w:rsidRPr="00D2381C">
        <w:rPr>
          <w:rFonts w:cstheme="minorHAnsi"/>
        </w:rPr>
        <w:fldChar w:fldCharType="begin"/>
      </w:r>
      <w:r w:rsidR="001F6A76" w:rsidRPr="00D2381C">
        <w:rPr>
          <w:rFonts w:cstheme="minorHAnsi"/>
        </w:rPr>
        <w:instrText xml:space="preserve"> ADDIN EN.CITE &lt;EndNote&gt;&lt;Cite&gt;&lt;Author&gt;Hudson&lt;/Author&gt;&lt;Year&gt;2012&lt;/Year&gt;&lt;RecNum&gt;4798&lt;/RecNum&gt;&lt;DisplayText&gt;(Hudson et al. 2012)&lt;/DisplayText&gt;&lt;record&gt;&lt;rec-number&gt;4798&lt;/rec-number&gt;&lt;foreign-keys&gt;&lt;key app="EN" db-id="fd29tadx4t9t57eewtq5ft07tdtz0zvapwd9" timestamp="1719197844"&gt;4798&lt;/key&gt;&lt;/foreign-keys&gt;&lt;ref-type name="Journal Article"&gt;17&lt;/ref-type&gt;&lt;contributors&gt;&lt;authors&gt;&lt;author&gt;Hudson, M.&lt;/author&gt;&lt;author&gt;Roberts, M.&lt;/author&gt;&lt;author&gt;Smith, L.&lt;/author&gt;&lt;author&gt;Tiakiwai, S.-J.&lt;/author&gt;&lt;author&gt;Hemi, M.&lt;/author&gt;&lt;/authors&gt;&lt;/contributors&gt;&lt;titles&gt;&lt;title&gt;The art of dialogue with indigenous communities in the new biotechnology world&lt;/title&gt;&lt;secondary-title&gt;New Genetics and Society&lt;/secondary-title&gt;&lt;/titles&gt;&lt;periodical&gt;&lt;full-title&gt;New Genetics and Society&lt;/full-title&gt;&lt;/periodical&gt;&lt;pages&gt;11-24&lt;/pages&gt;&lt;volume&gt;31&lt;/volume&gt;&lt;number&gt;1&lt;/number&gt;&lt;dates&gt;&lt;year&gt;2012&lt;/year&gt;&lt;pub-dates&gt;&lt;date&gt;2012/03/01&lt;/date&gt;&lt;/pub-dates&gt;&lt;/dates&gt;&lt;publisher&gt;Routledge&lt;/publisher&gt;&lt;isbn&gt;1463-6778&lt;/isbn&gt;&lt;urls&gt;&lt;related-urls&gt;&lt;url&gt;https://doi.org/10.1080/14636778.2011.597979&lt;/url&gt;&lt;/related-urls&gt;&lt;/urls&gt;&lt;electronic-resource-num&gt;10.1080/14636778.2011.597979&lt;/electronic-resource-num&gt;&lt;/record&gt;&lt;/Cite&gt;&lt;/EndNote&gt;</w:instrText>
      </w:r>
      <w:r w:rsidR="001F6A76" w:rsidRPr="00D2381C">
        <w:rPr>
          <w:rFonts w:cstheme="minorHAnsi"/>
        </w:rPr>
        <w:fldChar w:fldCharType="separate"/>
      </w:r>
      <w:r w:rsidR="001F6A76" w:rsidRPr="00D2381C">
        <w:rPr>
          <w:rFonts w:cstheme="minorHAnsi"/>
          <w:noProof/>
        </w:rPr>
        <w:t>(Hudson et al. 2012)</w:t>
      </w:r>
      <w:r w:rsidR="001F6A76" w:rsidRPr="00D2381C">
        <w:rPr>
          <w:rFonts w:cstheme="minorHAnsi"/>
        </w:rPr>
        <w:fldChar w:fldCharType="end"/>
      </w:r>
      <w:r w:rsidR="001B13B0" w:rsidRPr="00D2381C">
        <w:rPr>
          <w:rFonts w:cstheme="minorHAnsi"/>
        </w:rPr>
        <w:t xml:space="preserve"> </w:t>
      </w:r>
      <w:r w:rsidR="004B137D" w:rsidRPr="00D2381C">
        <w:rPr>
          <w:rFonts w:cstheme="minorHAnsi"/>
        </w:rPr>
        <w:t>see</w:t>
      </w:r>
      <w:r w:rsidR="00FB5E02" w:rsidRPr="00D2381C">
        <w:rPr>
          <w:rFonts w:cstheme="minorHAnsi"/>
        </w:rPr>
        <w:t>s</w:t>
      </w:r>
      <w:r w:rsidR="004B137D" w:rsidRPr="00D2381C">
        <w:rPr>
          <w:rFonts w:cstheme="minorHAnsi"/>
        </w:rPr>
        <w:t xml:space="preserve"> </w:t>
      </w:r>
      <w:proofErr w:type="spellStart"/>
      <w:r w:rsidR="004B137D" w:rsidRPr="00D2381C">
        <w:rPr>
          <w:rFonts w:cstheme="minorHAnsi"/>
        </w:rPr>
        <w:t>m</w:t>
      </w:r>
      <w:r w:rsidR="005B4BE2" w:rsidRPr="00D2381C">
        <w:rPr>
          <w:rFonts w:cstheme="minorHAnsi"/>
        </w:rPr>
        <w:t>ātauranga</w:t>
      </w:r>
      <w:proofErr w:type="spellEnd"/>
      <w:r w:rsidR="005B4BE2" w:rsidRPr="00D2381C">
        <w:rPr>
          <w:rFonts w:cstheme="minorHAnsi"/>
        </w:rPr>
        <w:t xml:space="preserve"> Māori and</w:t>
      </w:r>
      <w:r w:rsidR="004B137D" w:rsidRPr="00D2381C">
        <w:rPr>
          <w:rFonts w:cstheme="minorHAnsi"/>
        </w:rPr>
        <w:t xml:space="preserve"> s</w:t>
      </w:r>
      <w:r w:rsidR="005B4BE2" w:rsidRPr="00D2381C">
        <w:rPr>
          <w:rFonts w:cstheme="minorHAnsi"/>
        </w:rPr>
        <w:t>cience on equal footing alongside each other</w:t>
      </w:r>
      <w:r w:rsidR="004B137D" w:rsidRPr="00D2381C">
        <w:rPr>
          <w:rFonts w:cstheme="minorHAnsi"/>
        </w:rPr>
        <w:t>, with a</w:t>
      </w:r>
      <w:r w:rsidR="00832C0F" w:rsidRPr="00D2381C">
        <w:rPr>
          <w:rFonts w:cstheme="minorHAnsi"/>
        </w:rPr>
        <w:t xml:space="preserve"> central</w:t>
      </w:r>
      <w:r w:rsidR="004B137D" w:rsidRPr="00D2381C">
        <w:rPr>
          <w:rFonts w:cstheme="minorHAnsi"/>
        </w:rPr>
        <w:t xml:space="preserve"> n</w:t>
      </w:r>
      <w:r w:rsidR="005B4BE2" w:rsidRPr="00D2381C">
        <w:rPr>
          <w:rFonts w:cstheme="minorHAnsi"/>
        </w:rPr>
        <w:t>egotiated space</w:t>
      </w:r>
      <w:r w:rsidR="005B4BE2" w:rsidRPr="00D2381C">
        <w:t xml:space="preserve"> </w:t>
      </w:r>
      <w:r w:rsidR="00FB5E02" w:rsidRPr="00D2381C">
        <w:t xml:space="preserve">that </w:t>
      </w:r>
      <w:r w:rsidR="00832C0F" w:rsidRPr="00D2381C">
        <w:t>afford</w:t>
      </w:r>
      <w:r w:rsidR="00FB5E02" w:rsidRPr="00D2381C">
        <w:t xml:space="preserve">s </w:t>
      </w:r>
      <w:r w:rsidR="001B3D5B" w:rsidRPr="00D2381C">
        <w:t>an area to explore similarities and d</w:t>
      </w:r>
      <w:r w:rsidR="00752DCA" w:rsidRPr="00D2381C">
        <w:t>i</w:t>
      </w:r>
      <w:r w:rsidR="001B3D5B" w:rsidRPr="00D2381C">
        <w:t>fferences</w:t>
      </w:r>
      <w:r w:rsidR="00EF2B2C" w:rsidRPr="00D2381C">
        <w:t xml:space="preserve"> and advance understandings</w:t>
      </w:r>
      <w:r w:rsidR="000775D9" w:rsidRPr="00D2381C">
        <w:t xml:space="preserve">. </w:t>
      </w:r>
      <w:r w:rsidR="00870F56" w:rsidRPr="00D2381C">
        <w:t xml:space="preserve">In alignment with </w:t>
      </w:r>
      <w:proofErr w:type="spellStart"/>
      <w:r w:rsidR="00870F56" w:rsidRPr="00D2381C">
        <w:t>Ngā</w:t>
      </w:r>
      <w:proofErr w:type="spellEnd"/>
      <w:r w:rsidR="00870F56" w:rsidRPr="00D2381C">
        <w:t xml:space="preserve"> Wai </w:t>
      </w:r>
      <w:proofErr w:type="spellStart"/>
      <w:r w:rsidR="00870F56" w:rsidRPr="00D2381C">
        <w:t>Rere</w:t>
      </w:r>
      <w:r w:rsidR="00713EEC" w:rsidRPr="00D2381C">
        <w:t>kē</w:t>
      </w:r>
      <w:proofErr w:type="spellEnd"/>
      <w:r w:rsidR="00713EEC" w:rsidRPr="00D2381C">
        <w:t xml:space="preserve">, the Negotiated </w:t>
      </w:r>
      <w:r w:rsidR="003935C0" w:rsidRPr="00D2381C">
        <w:t>Spaces Model</w:t>
      </w:r>
      <w:r w:rsidR="000819E7" w:rsidRPr="00D2381C">
        <w:t xml:space="preserve"> emphas</w:t>
      </w:r>
      <w:r w:rsidR="00886E6A" w:rsidRPr="00D2381C">
        <w:t>is</w:t>
      </w:r>
      <w:r w:rsidR="000819E7" w:rsidRPr="00D2381C">
        <w:t xml:space="preserve">es the need for </w:t>
      </w:r>
      <w:r w:rsidR="00F1170D" w:rsidRPr="00D2381C">
        <w:t xml:space="preserve">meaningful relationships </w:t>
      </w:r>
      <w:r w:rsidR="005A5E70" w:rsidRPr="00D2381C">
        <w:t xml:space="preserve">between researchers rather than </w:t>
      </w:r>
      <w:r w:rsidR="00F40524" w:rsidRPr="00D2381C">
        <w:t xml:space="preserve">perfunctory </w:t>
      </w:r>
      <w:r w:rsidR="005A5E70" w:rsidRPr="00D2381C">
        <w:t>knowledge exchange</w:t>
      </w:r>
      <w:r w:rsidR="00D1151B" w:rsidRPr="00D2381C">
        <w:t>.</w:t>
      </w:r>
      <w:r w:rsidR="00B935C5" w:rsidRPr="00D2381C">
        <w:t xml:space="preserve"> </w:t>
      </w:r>
      <w:r w:rsidR="00640037" w:rsidRPr="00D2381C">
        <w:t xml:space="preserve">Finally, </w:t>
      </w:r>
      <w:r w:rsidR="00695045" w:rsidRPr="00D2381C">
        <w:t xml:space="preserve">aspects of </w:t>
      </w:r>
      <w:proofErr w:type="spellStart"/>
      <w:r w:rsidR="00695045" w:rsidRPr="00D2381C">
        <w:t>Ngā</w:t>
      </w:r>
      <w:proofErr w:type="spellEnd"/>
      <w:r w:rsidR="00695045" w:rsidRPr="00D2381C">
        <w:t xml:space="preserve"> Wai Rerekē also resonate with the </w:t>
      </w:r>
      <w:r w:rsidR="00155A00" w:rsidRPr="00D2381C">
        <w:t xml:space="preserve">Get Together, Work Together, Write Together framework </w:t>
      </w:r>
      <w:r w:rsidR="00412581" w:rsidRPr="00D2381C">
        <w:t xml:space="preserve">proposed from a conservation partnership </w:t>
      </w:r>
      <w:r w:rsidR="00607427" w:rsidRPr="00D2381C">
        <w:t>between local iwi</w:t>
      </w:r>
      <w:r w:rsidR="00134A1D" w:rsidRPr="00D2381C">
        <w:t xml:space="preserve"> and</w:t>
      </w:r>
      <w:r w:rsidR="00607427" w:rsidRPr="00D2381C">
        <w:t xml:space="preserve"> non-Māori researchers</w:t>
      </w:r>
      <w:r w:rsidR="003B182E" w:rsidRPr="00D2381C">
        <w:t xml:space="preserve"> </w:t>
      </w:r>
      <w:r w:rsidR="001F6A76" w:rsidRPr="00D2381C">
        <w:fldChar w:fldCharType="begin"/>
      </w:r>
      <w:r w:rsidR="001F6A76" w:rsidRPr="00D2381C">
        <w:instrText xml:space="preserve"> ADDIN EN.CITE &lt;EndNote&gt;&lt;Cite&gt;&lt;Author&gt;Cisternas&lt;/Author&gt;&lt;Year&gt;2019&lt;/Year&gt;&lt;RecNum&gt;4829&lt;/RecNum&gt;&lt;DisplayText&gt;(Cisternas et al. 2019)&lt;/DisplayText&gt;&lt;record&gt;&lt;rec-number&gt;4829&lt;/rec-number&gt;&lt;foreign-keys&gt;&lt;key app="EN" db-id="fd29tadx4t9t57eewtq5ft07tdtz0zvapwd9" timestamp="1738004766"&gt;4829&lt;/key&gt;&lt;/foreign-keys&gt;&lt;ref-type name="Journal Article"&gt;17&lt;/ref-type&gt;&lt;contributors&gt;&lt;authors&gt;&lt;author&gt;Cisternas, J.&lt;/author&gt;&lt;author&gt;Wehi, P. M.&lt;/author&gt;&lt;author&gt;Haupokia, N.&lt;/author&gt;&lt;author&gt;Hughes, F.&lt;/author&gt;&lt;author&gt;Hughes, M.&lt;/author&gt;&lt;author&gt;Germano, J. M.&lt;/author&gt;&lt;author&gt;Longnecker, N.&lt;/author&gt;&lt;author&gt;Bishop, P. J.&lt;/author&gt;&lt;/authors&gt;&lt;/contributors&gt;&lt;titles&gt;&lt;title&gt;‘Get together, work together, write together’: a novel framework for conservation of New Zealand frogs&lt;/title&gt;&lt;secondary-title&gt; New Zealand Journal of Ecology&lt;/secondary-title&gt;&lt;/titles&gt;&lt;pages&gt;3392&lt;/pages&gt;&lt;volume&gt;43&lt;/volume&gt;&lt;number&gt;3&lt;/number&gt;&lt;dates&gt;&lt;year&gt;2019&lt;/year&gt;&lt;/dates&gt;&lt;urls&gt;&lt;/urls&gt;&lt;/record&gt;&lt;/Cite&gt;&lt;/EndNote&gt;</w:instrText>
      </w:r>
      <w:r w:rsidR="001F6A76" w:rsidRPr="00D2381C">
        <w:fldChar w:fldCharType="separate"/>
      </w:r>
      <w:r w:rsidR="001F6A76" w:rsidRPr="00D2381C">
        <w:rPr>
          <w:noProof/>
        </w:rPr>
        <w:t>(Cisternas et al. 2019)</w:t>
      </w:r>
      <w:r w:rsidR="001F6A76" w:rsidRPr="00D2381C">
        <w:fldChar w:fldCharType="end"/>
      </w:r>
      <w:r w:rsidR="00607427" w:rsidRPr="00D2381C">
        <w:t xml:space="preserve">. </w:t>
      </w:r>
      <w:r w:rsidR="005C19FD" w:rsidRPr="00D2381C">
        <w:t xml:space="preserve">This framework includes </w:t>
      </w:r>
      <w:r w:rsidR="00E3281D" w:rsidRPr="00D2381C">
        <w:t xml:space="preserve">the </w:t>
      </w:r>
      <w:r w:rsidR="00F45472" w:rsidRPr="00D2381C">
        <w:t xml:space="preserve">need for establishing relationships based on trust and mutual understanding prior to engaging in </w:t>
      </w:r>
      <w:proofErr w:type="gramStart"/>
      <w:r w:rsidR="00F45472" w:rsidRPr="00D2381C">
        <w:t>work</w:t>
      </w:r>
      <w:r w:rsidR="00265C3B" w:rsidRPr="00D2381C">
        <w:t>, and</w:t>
      </w:r>
      <w:proofErr w:type="gramEnd"/>
      <w:r w:rsidR="00265C3B" w:rsidRPr="00D2381C">
        <w:t xml:space="preserve"> additionally raised some of the difficulties of </w:t>
      </w:r>
      <w:r w:rsidR="0056206D" w:rsidRPr="00D2381C">
        <w:t xml:space="preserve">forming and maintaining </w:t>
      </w:r>
      <w:r w:rsidR="00265C3B" w:rsidRPr="00D2381C">
        <w:t xml:space="preserve">such relationships </w:t>
      </w:r>
      <w:r w:rsidR="009654FF" w:rsidRPr="00D2381C">
        <w:t xml:space="preserve">across cultures and </w:t>
      </w:r>
      <w:r w:rsidR="009867F2" w:rsidRPr="00D2381C">
        <w:t>in association with</w:t>
      </w:r>
      <w:r w:rsidR="00265C3B" w:rsidRPr="00D2381C">
        <w:t xml:space="preserve"> </w:t>
      </w:r>
      <w:r w:rsidR="00911DB9" w:rsidRPr="00D2381C">
        <w:t xml:space="preserve">Western institutional </w:t>
      </w:r>
      <w:r w:rsidR="0056206D" w:rsidRPr="00D2381C">
        <w:t>systems.</w:t>
      </w:r>
    </w:p>
    <w:p w14:paraId="1D3B5472" w14:textId="104842C6" w:rsidR="0049701E" w:rsidRPr="00D2381C" w:rsidRDefault="00463B61" w:rsidP="00ED3615">
      <w:r w:rsidRPr="00D2381C">
        <w:lastRenderedPageBreak/>
        <w:t xml:space="preserve">The </w:t>
      </w:r>
      <w:r w:rsidR="000A534D" w:rsidRPr="00D2381C">
        <w:t xml:space="preserve">frameworks above provide critical support </w:t>
      </w:r>
      <w:r w:rsidR="00C83658" w:rsidRPr="00D2381C">
        <w:t>for</w:t>
      </w:r>
      <w:r w:rsidR="00D62295" w:rsidRPr="00D2381C">
        <w:t xml:space="preserve"> the structure of</w:t>
      </w:r>
      <w:r w:rsidR="00C83658" w:rsidRPr="00D2381C">
        <w:t xml:space="preserve"> our model. </w:t>
      </w:r>
      <w:r w:rsidR="00A64028" w:rsidRPr="00D2381C">
        <w:t>Other aspects of</w:t>
      </w:r>
      <w:r w:rsidR="00F4386B" w:rsidRPr="00D2381C">
        <w:t xml:space="preserve"> </w:t>
      </w:r>
      <w:proofErr w:type="spellStart"/>
      <w:r w:rsidR="00717457" w:rsidRPr="00D2381C">
        <w:t>Ngā</w:t>
      </w:r>
      <w:proofErr w:type="spellEnd"/>
      <w:r w:rsidR="00717457" w:rsidRPr="00D2381C">
        <w:t xml:space="preserve"> Wai Rerekē</w:t>
      </w:r>
      <w:r w:rsidR="00A64028" w:rsidRPr="00D2381C">
        <w:t xml:space="preserve"> </w:t>
      </w:r>
      <w:r w:rsidR="00820A00" w:rsidRPr="00D2381C">
        <w:t xml:space="preserve">are </w:t>
      </w:r>
      <w:r w:rsidR="00C83658" w:rsidRPr="00D2381C">
        <w:t>reflec</w:t>
      </w:r>
      <w:r w:rsidR="00820A00" w:rsidRPr="00D2381C">
        <w:t>ted in the literature</w:t>
      </w:r>
      <w:r w:rsidR="00A86AD7" w:rsidRPr="00D2381C">
        <w:t xml:space="preserve"> and in</w:t>
      </w:r>
      <w:r w:rsidR="007E0775" w:rsidRPr="00D2381C">
        <w:t xml:space="preserve"> our own research relationship</w:t>
      </w:r>
      <w:r w:rsidR="00517089" w:rsidRPr="00D2381C">
        <w:t xml:space="preserve"> as </w:t>
      </w:r>
      <w:r w:rsidR="00D62295" w:rsidRPr="00D2381C">
        <w:t xml:space="preserve">collaborating </w:t>
      </w:r>
      <w:r w:rsidR="00517089" w:rsidRPr="00D2381C">
        <w:t>authors</w:t>
      </w:r>
      <w:r w:rsidR="00820A00" w:rsidRPr="00D2381C">
        <w:t xml:space="preserve">. While </w:t>
      </w:r>
      <w:r w:rsidR="003A6F16" w:rsidRPr="00D2381C">
        <w:t xml:space="preserve">it generated </w:t>
      </w:r>
      <w:r w:rsidR="00FE60AF" w:rsidRPr="00D2381C">
        <w:t>substantial</w:t>
      </w:r>
      <w:r w:rsidR="003A6F16" w:rsidRPr="00D2381C">
        <w:t xml:space="preserve"> discussion in our research team</w:t>
      </w:r>
      <w:r w:rsidR="00DF2B9D" w:rsidRPr="00D2381C">
        <w:t xml:space="preserve">, the concept of shared </w:t>
      </w:r>
      <w:r w:rsidR="00274EF1" w:rsidRPr="00D2381C">
        <w:t>management</w:t>
      </w:r>
      <w:r w:rsidR="00DF2B9D" w:rsidRPr="00D2381C">
        <w:t xml:space="preserve">, </w:t>
      </w:r>
      <w:r w:rsidR="00C824A1" w:rsidRPr="00D2381C">
        <w:t xml:space="preserve">or </w:t>
      </w:r>
      <w:r w:rsidR="00DF2B9D" w:rsidRPr="00D2381C">
        <w:t xml:space="preserve">being on </w:t>
      </w:r>
      <w:r w:rsidR="00C824A1" w:rsidRPr="00D2381C">
        <w:t xml:space="preserve">an </w:t>
      </w:r>
      <w:r w:rsidR="00DF2B9D" w:rsidRPr="00D2381C">
        <w:t xml:space="preserve">equal footing </w:t>
      </w:r>
      <w:r w:rsidR="003A6F16" w:rsidRPr="00D2381C">
        <w:t xml:space="preserve">within </w:t>
      </w:r>
      <w:r w:rsidR="00017991" w:rsidRPr="00D2381C">
        <w:t xml:space="preserve">a </w:t>
      </w:r>
      <w:r w:rsidR="00C824A1" w:rsidRPr="00D2381C">
        <w:t xml:space="preserve">cross-cultural research </w:t>
      </w:r>
      <w:r w:rsidR="003A6F16" w:rsidRPr="00D2381C">
        <w:t>relationship</w:t>
      </w:r>
      <w:r w:rsidR="004019AA" w:rsidRPr="00D2381C">
        <w:t>,</w:t>
      </w:r>
      <w:r w:rsidR="00DC2521" w:rsidRPr="00D2381C">
        <w:t xml:space="preserve"> </w:t>
      </w:r>
      <w:r w:rsidR="00203D52" w:rsidRPr="00D2381C">
        <w:t>is central to th</w:t>
      </w:r>
      <w:r w:rsidR="00E03C8D" w:rsidRPr="00D2381C">
        <w:t>e</w:t>
      </w:r>
      <w:r w:rsidR="00203D52" w:rsidRPr="00D2381C">
        <w:t xml:space="preserve"> previous</w:t>
      </w:r>
      <w:r w:rsidR="00DC2521" w:rsidRPr="00D2381C">
        <w:t xml:space="preserve"> </w:t>
      </w:r>
      <w:r w:rsidR="00104C8C" w:rsidRPr="00D2381C">
        <w:t xml:space="preserve">frameworks </w:t>
      </w:r>
      <w:r w:rsidR="00E03C8D" w:rsidRPr="00D2381C">
        <w:t>describ</w:t>
      </w:r>
      <w:r w:rsidR="00104C8C" w:rsidRPr="00D2381C">
        <w:t xml:space="preserve">ed </w:t>
      </w:r>
      <w:r w:rsidR="001F6A76" w:rsidRPr="00D2381C">
        <w:fldChar w:fldCharType="begin">
          <w:fldData xml:space="preserve">PEVuZE5vdGU+PENpdGU+PEF1dGhvcj5NYWNmYXJsYW5lPC9BdXRob3I+PFllYXI+MjAwOTwvWWVh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</w:fldData>
        </w:fldChar>
      </w:r>
      <w:r w:rsidR="001F6A76" w:rsidRPr="00D2381C">
        <w:instrText xml:space="preserve"> ADDIN EN.CITE </w:instrText>
      </w:r>
      <w:r w:rsidR="001F6A76" w:rsidRPr="00D2381C">
        <w:fldChar w:fldCharType="begin">
          <w:fldData xml:space="preserve">PEVuZE5vdGU+PENpdGU+PEF1dGhvcj5NYWNmYXJsYW5lPC9BdXRob3I+PFllYXI+MjAwOTwvWWVh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ishop 1995; Hudson et al. 2012; Macfarlane 2009)</w:t>
      </w:r>
      <w:r w:rsidR="001F6A76" w:rsidRPr="00D2381C">
        <w:fldChar w:fldCharType="end"/>
      </w:r>
      <w:r w:rsidR="00630914" w:rsidRPr="00D2381C">
        <w:t xml:space="preserve">. </w:t>
      </w:r>
      <w:r w:rsidR="007A1DC8" w:rsidRPr="00D2381C">
        <w:t>A k</w:t>
      </w:r>
      <w:r w:rsidR="00F86F87" w:rsidRPr="00D2381C">
        <w:t xml:space="preserve">ey quality of </w:t>
      </w:r>
      <w:r w:rsidR="00B0445B" w:rsidRPr="00D2381C">
        <w:t xml:space="preserve">that </w:t>
      </w:r>
      <w:r w:rsidR="00302F8A" w:rsidRPr="00D2381C">
        <w:t xml:space="preserve">relationship </w:t>
      </w:r>
      <w:r w:rsidR="00445665" w:rsidRPr="00D2381C">
        <w:t xml:space="preserve">is that it is </w:t>
      </w:r>
      <w:r w:rsidR="00302F8A" w:rsidRPr="00D2381C">
        <w:t xml:space="preserve">built on trust, </w:t>
      </w:r>
      <w:r w:rsidR="00D16703" w:rsidRPr="00D2381C">
        <w:t>reciprocity</w:t>
      </w:r>
      <w:r w:rsidR="00302F8A" w:rsidRPr="00D2381C">
        <w:t>, and respect</w:t>
      </w:r>
      <w:r w:rsidR="000D2A17" w:rsidRPr="00D2381C">
        <w:t>, and</w:t>
      </w:r>
      <w:r w:rsidR="00302F8A" w:rsidRPr="00D2381C">
        <w:t xml:space="preserve"> there</w:t>
      </w:r>
      <w:r w:rsidR="004019AA" w:rsidRPr="00D2381C">
        <w:t xml:space="preserve">fore our team </w:t>
      </w:r>
      <w:r w:rsidR="00EB1181" w:rsidRPr="00D2381C">
        <w:t>agreed that there</w:t>
      </w:r>
      <w:r w:rsidR="00302F8A" w:rsidRPr="00D2381C">
        <w:t xml:space="preserve"> are no imbalances in power</w:t>
      </w:r>
      <w:r w:rsidR="00EB1181" w:rsidRPr="00D2381C">
        <w:t xml:space="preserve"> in this </w:t>
      </w:r>
      <w:r w:rsidR="00A41055" w:rsidRPr="00D2381C">
        <w:t xml:space="preserve">kind of </w:t>
      </w:r>
      <w:r w:rsidR="00EB1181" w:rsidRPr="00D2381C">
        <w:t>relationship</w:t>
      </w:r>
      <w:r w:rsidR="00302F8A" w:rsidRPr="00D2381C">
        <w:t>.</w:t>
      </w:r>
      <w:r w:rsidR="00AE2933" w:rsidRPr="00D2381C">
        <w:t xml:space="preserve"> W</w:t>
      </w:r>
      <w:r w:rsidR="00D54796" w:rsidRPr="00D2381C">
        <w:t>hen working across</w:t>
      </w:r>
      <w:r w:rsidR="005B3A99" w:rsidRPr="00D2381C">
        <w:t xml:space="preserve"> cultures or</w:t>
      </w:r>
      <w:r w:rsidR="00D54796" w:rsidRPr="00D2381C">
        <w:t xml:space="preserve"> </w:t>
      </w:r>
      <w:r w:rsidR="00966129" w:rsidRPr="00D2381C">
        <w:t xml:space="preserve">undertaking research </w:t>
      </w:r>
      <w:r w:rsidR="00D54796" w:rsidRPr="00D2381C">
        <w:t>with</w:t>
      </w:r>
      <w:r w:rsidR="005B3A99" w:rsidRPr="00D2381C">
        <w:t xml:space="preserve"> those who have experienced historical injustices</w:t>
      </w:r>
      <w:r w:rsidR="00164DDB" w:rsidRPr="00D2381C">
        <w:t>,</w:t>
      </w:r>
      <w:r w:rsidR="00FF63DB" w:rsidRPr="00D2381C">
        <w:t xml:space="preserve"> </w:t>
      </w:r>
      <w:r w:rsidR="00164DDB" w:rsidRPr="00D2381C">
        <w:t>prioritisation of th</w:t>
      </w:r>
      <w:r w:rsidR="00862B12" w:rsidRPr="00D2381C">
        <w:t>e</w:t>
      </w:r>
      <w:r w:rsidR="00164DDB" w:rsidRPr="00D2381C">
        <w:t xml:space="preserve"> relationship </w:t>
      </w:r>
      <w:r w:rsidR="005D0700" w:rsidRPr="00D2381C">
        <w:t>facilitates trust and</w:t>
      </w:r>
      <w:r w:rsidR="00FF63DB" w:rsidRPr="00D2381C">
        <w:t xml:space="preserve"> </w:t>
      </w:r>
      <w:r w:rsidR="00D02244" w:rsidRPr="00D2381C">
        <w:t>diminishe</w:t>
      </w:r>
      <w:r w:rsidR="00BE2EC5" w:rsidRPr="00D2381C">
        <w:t>s</w:t>
      </w:r>
      <w:r w:rsidR="00D02244" w:rsidRPr="00D2381C">
        <w:t xml:space="preserve"> Western </w:t>
      </w:r>
      <w:r w:rsidR="00A21348" w:rsidRPr="00D2381C">
        <w:t>perspectives</w:t>
      </w:r>
      <w:r w:rsidR="00DE44A1" w:rsidRPr="00D2381C">
        <w:t xml:space="preserve"> </w:t>
      </w:r>
      <w:r w:rsidR="004825D0" w:rsidRPr="00D2381C">
        <w:t>that empha</w:t>
      </w:r>
      <w:r w:rsidR="00DE44A1" w:rsidRPr="00D2381C">
        <w:t>s</w:t>
      </w:r>
      <w:r w:rsidR="004825D0" w:rsidRPr="00D2381C">
        <w:t>ise</w:t>
      </w:r>
      <w:r w:rsidR="00DE44A1" w:rsidRPr="00D2381C">
        <w:t xml:space="preserve"> </w:t>
      </w:r>
      <w:r w:rsidR="00E45EE0" w:rsidRPr="00D2381C">
        <w:t xml:space="preserve">the </w:t>
      </w:r>
      <w:r w:rsidR="009364C1" w:rsidRPr="00D2381C">
        <w:t>project and research outputs</w:t>
      </w:r>
      <w:r w:rsidR="00FF63DB" w:rsidRPr="00D2381C">
        <w:t xml:space="preserve"> </w:t>
      </w:r>
      <w:r w:rsidR="001F6A76" w:rsidRPr="00D2381C">
        <w:fldChar w:fldCharType="begin">
          <w:fldData xml:space="preserve">PEVuZE5vdGU+PENpdGU+PEF1dGhvcj5Db3JuaXNoPC9BdXRob3I+PFllYXI+MjAyMzwvWWVhcj48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</w:fldData>
        </w:fldChar>
      </w:r>
      <w:r w:rsidR="001F6A76" w:rsidRPr="00D2381C">
        <w:instrText xml:space="preserve"> ADDIN EN.CITE </w:instrText>
      </w:r>
      <w:r w:rsidR="001F6A76" w:rsidRPr="00D2381C">
        <w:fldChar w:fldCharType="begin">
          <w:fldData xml:space="preserve">PEVuZE5vdGU+PENpdGU+PEF1dGhvcj5Db3JuaXNoPC9BdXRob3I+PFllYXI+MjAyMzwvWWVhcj48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Amundsen et al. 2017; Cornish et al. 2023; Flavell and Cunningham 2023)</w:t>
      </w:r>
      <w:r w:rsidR="001F6A76" w:rsidRPr="00D2381C">
        <w:fldChar w:fldCharType="end"/>
      </w:r>
      <w:r w:rsidR="009364C1" w:rsidRPr="00D2381C">
        <w:t>.</w:t>
      </w:r>
      <w:r w:rsidR="004B5D5B" w:rsidRPr="00D2381C">
        <w:t xml:space="preserve"> </w:t>
      </w:r>
      <w:r w:rsidR="0009491D" w:rsidRPr="00D2381C">
        <w:t xml:space="preserve">These key </w:t>
      </w:r>
      <w:r w:rsidR="00821B2E" w:rsidRPr="00D2381C">
        <w:t xml:space="preserve">relationship </w:t>
      </w:r>
      <w:r w:rsidR="0009491D" w:rsidRPr="00D2381C">
        <w:t xml:space="preserve">principles </w:t>
      </w:r>
      <w:r w:rsidR="00423B35" w:rsidRPr="00D2381C">
        <w:t xml:space="preserve">are </w:t>
      </w:r>
      <w:r w:rsidR="0090209F" w:rsidRPr="00D2381C">
        <w:t>reflected</w:t>
      </w:r>
      <w:r w:rsidR="00EF3361" w:rsidRPr="00D2381C">
        <w:t xml:space="preserve"> in overseas models of partnerships</w:t>
      </w:r>
      <w:r w:rsidR="00A86BBB" w:rsidRPr="00D2381C">
        <w:t xml:space="preserve"> </w:t>
      </w:r>
      <w:r w:rsidR="008009D7" w:rsidRPr="00D2381C">
        <w:t xml:space="preserve">between Western-based </w:t>
      </w:r>
      <w:r w:rsidR="00700271" w:rsidRPr="00D2381C">
        <w:t xml:space="preserve">health </w:t>
      </w:r>
      <w:r w:rsidR="00F70929" w:rsidRPr="00D2381C">
        <w:t xml:space="preserve">researchers </w:t>
      </w:r>
      <w:r w:rsidR="00544B50" w:rsidRPr="00D2381C">
        <w:t>and</w:t>
      </w:r>
      <w:r w:rsidR="00A86BBB" w:rsidRPr="00D2381C">
        <w:t xml:space="preserve"> indigenous </w:t>
      </w:r>
      <w:r w:rsidR="00F70929" w:rsidRPr="00D2381C">
        <w:t>communities</w:t>
      </w:r>
      <w:r w:rsidR="00EF3361" w:rsidRPr="00D2381C">
        <w:t xml:space="preserve">. </w:t>
      </w:r>
      <w:r w:rsidR="00544B50" w:rsidRPr="00D2381C">
        <w:t xml:space="preserve">For example, </w:t>
      </w:r>
      <w:r w:rsidR="00EF3361" w:rsidRPr="00D2381C">
        <w:t>Two-</w:t>
      </w:r>
      <w:r w:rsidR="008006D7" w:rsidRPr="00D2381C">
        <w:t>E</w:t>
      </w:r>
      <w:r w:rsidR="00EF3361" w:rsidRPr="00D2381C">
        <w:t xml:space="preserve">yed </w:t>
      </w:r>
      <w:r w:rsidR="008006D7" w:rsidRPr="00D2381C">
        <w:t>S</w:t>
      </w:r>
      <w:r w:rsidR="00EF3361" w:rsidRPr="00D2381C">
        <w:t>eeing</w:t>
      </w:r>
      <w:r w:rsidR="005F2EAC" w:rsidRPr="00D2381C">
        <w:t xml:space="preserve"> </w:t>
      </w:r>
      <w:r w:rsidR="001F6A76" w:rsidRPr="00D2381C">
        <w:fldChar w:fldCharType="begin"/>
      </w:r>
      <w:r w:rsidR="001F6A76" w:rsidRPr="00D2381C">
        <w:instrText xml:space="preserve"> ADDIN EN.CITE &lt;EndNote&gt;&lt;Cite&gt;&lt;Author&gt;Bartlett&lt;/Author&gt;&lt;Year&gt;2012&lt;/Year&gt;&lt;RecNum&gt;4830&lt;/RecNum&gt;&lt;DisplayText&gt;(Bartlett et al. 2012)&lt;/DisplayText&gt;&lt;record&gt;&lt;rec-number&gt;4830&lt;/rec-number&gt;&lt;foreign-keys&gt;&lt;key app="EN" db-id="fd29tadx4t9t57eewtq5ft07tdtz0zvapwd9" timestamp="1738017521"&gt;4830&lt;/key&gt;&lt;/foreign-keys&gt;&lt;ref-type name="Journal Article"&gt;17&lt;/ref-type&gt;&lt;contributors&gt;&lt;authors&gt;&lt;author&gt;Bartlett, Cheryl&lt;/author&gt;&lt;author&gt;Marshall, Murdena&lt;/author&gt;&lt;author&gt;Marshall, Albert&lt;/author&gt;&lt;/authors&gt;&lt;/contributors&gt;&lt;titles&gt;&lt;title&gt;Two-Eyed Seeing and other lessons learned within a co-learning journey of bringing together indigenous and mainstream knowledges and ways of knowing&lt;/title&gt;&lt;secondary-title&gt;Journal of Environmental Studies and Sciences&lt;/secondary-title&gt;&lt;/titles&gt;&lt;periodical&gt;&lt;full-title&gt;Journal of Environmental Studies and Sciences&lt;/full-title&gt;&lt;/periodical&gt;&lt;pages&gt;331-340&lt;/pages&gt;&lt;volume&gt;2&lt;/volume&gt;&lt;number&gt;4&lt;/number&gt;&lt;dates&gt;&lt;year&gt;2012&lt;/year&gt;&lt;pub-dates&gt;&lt;date&gt;2012/11/01&lt;/date&gt;&lt;/pub-dates&gt;&lt;/dates&gt;&lt;isbn&gt;2190-6491&lt;/isbn&gt;&lt;urls&gt;&lt;related-urls&gt;&lt;url&gt;https://doi.org/10.1007/s13412-012-0086-8&lt;/url&gt;&lt;/related-urls&gt;&lt;/urls&gt;&lt;electronic-resource-num&gt;10.1007/s13412-012-0086-8&lt;/electronic-resource-num&gt;&lt;/record&gt;&lt;/Cite&gt;&lt;/EndNote&gt;</w:instrText>
      </w:r>
      <w:r w:rsidR="001F6A76" w:rsidRPr="00D2381C">
        <w:fldChar w:fldCharType="separate"/>
      </w:r>
      <w:r w:rsidR="001F6A76" w:rsidRPr="00D2381C">
        <w:rPr>
          <w:noProof/>
        </w:rPr>
        <w:t>(Bartlett et al. 2012)</w:t>
      </w:r>
      <w:r w:rsidR="001F6A76" w:rsidRPr="00D2381C">
        <w:fldChar w:fldCharType="end"/>
      </w:r>
      <w:r w:rsidR="00185C0F" w:rsidRPr="00D2381C">
        <w:t>,</w:t>
      </w:r>
      <w:r w:rsidR="00134291" w:rsidRPr="00D2381C">
        <w:t xml:space="preserve"> developed in Canada</w:t>
      </w:r>
      <w:r w:rsidR="00320B8B" w:rsidRPr="00D2381C">
        <w:t>,</w:t>
      </w:r>
      <w:r w:rsidR="00F876EA" w:rsidRPr="00D2381C">
        <w:t xml:space="preserve"> encourage</w:t>
      </w:r>
      <w:r w:rsidR="00185C0F" w:rsidRPr="00D2381C">
        <w:t>s</w:t>
      </w:r>
      <w:r w:rsidR="00F876EA" w:rsidRPr="00D2381C">
        <w:t xml:space="preserve"> understanding and acceptance of </w:t>
      </w:r>
      <w:r w:rsidR="00E22B62" w:rsidRPr="00D2381C">
        <w:t>both</w:t>
      </w:r>
      <w:r w:rsidR="005439A7" w:rsidRPr="00D2381C">
        <w:t xml:space="preserve"> indigenous and Western perspective</w:t>
      </w:r>
      <w:r w:rsidR="00F876EA" w:rsidRPr="00D2381C">
        <w:t>s and promote</w:t>
      </w:r>
      <w:r w:rsidR="005439A7" w:rsidRPr="00D2381C">
        <w:t>s</w:t>
      </w:r>
      <w:r w:rsidR="00F876EA" w:rsidRPr="00D2381C">
        <w:t xml:space="preserve"> the strengths of </w:t>
      </w:r>
      <w:r w:rsidR="005439A7" w:rsidRPr="00D2381C">
        <w:t>eac</w:t>
      </w:r>
      <w:r w:rsidR="00F876EA" w:rsidRPr="00D2381C">
        <w:t xml:space="preserve">h partner for mutual benefit. </w:t>
      </w:r>
      <w:r w:rsidR="009D2B2C" w:rsidRPr="00D2381C">
        <w:t>These</w:t>
      </w:r>
      <w:r w:rsidR="0097020A" w:rsidRPr="00D2381C">
        <w:t xml:space="preserve"> shared</w:t>
      </w:r>
      <w:r w:rsidR="009D2B2C" w:rsidRPr="00D2381C">
        <w:t xml:space="preserve"> understandings are also inherent with</w:t>
      </w:r>
      <w:r w:rsidR="0097020A" w:rsidRPr="00D2381C">
        <w:t>in</w:t>
      </w:r>
      <w:r w:rsidR="009D2B2C" w:rsidRPr="00D2381C">
        <w:t xml:space="preserve"> partnership frameworks developed in L</w:t>
      </w:r>
      <w:r w:rsidR="00700271" w:rsidRPr="00D2381C">
        <w:t xml:space="preserve">atin American </w:t>
      </w:r>
      <w:r w:rsidR="001F6A76" w:rsidRPr="00D2381C">
        <w:fldChar w:fldCharType="begin"/>
      </w:r>
      <w:r w:rsidR="001F6A76" w:rsidRPr="00D2381C">
        <w:instrText xml:space="preserve"> ADDIN EN.CITE &lt;EndNote&gt;&lt;Cite&gt;&lt;Author&gt;Iván&lt;/Author&gt;&lt;Year&gt;2020&lt;/Year&gt;&lt;RecNum&gt;4831&lt;/RecNum&gt;&lt;DisplayText&gt;(Iván et al. 2020)&lt;/DisplayText&gt;&lt;record&gt;&lt;rec-number&gt;4831&lt;/rec-number&gt;&lt;foreign-keys&gt;&lt;key app="EN" db-id="fd29tadx4t9t57eewtq5ft07tdtz0zvapwd9" timestamp="1738017601"&gt;4831&lt;/key&gt;&lt;/foreign-keys&gt;&lt;ref-type name="Journal Article"&gt;17&lt;/ref-type&gt;&lt;contributors&gt;&lt;authors&gt;&lt;author&gt;Iván, Sarmiento&lt;/author&gt;&lt;author&gt;Germán, Zuluaga&lt;/author&gt;&lt;author&gt;Sergio, Paredes-Solís&lt;/author&gt;&lt;author&gt;Anne Marie, Chomat&lt;/author&gt;&lt;author&gt;David, Loutfi&lt;/author&gt;&lt;author&gt;Anne, Cockcroft&lt;/author&gt;&lt;author&gt;Neil, Andersson&lt;/author&gt;&lt;/authors&gt;&lt;/contributors&gt;&lt;titles&gt;&lt;title&gt;Bridging Western and Indigenous knowledge through intercultural dialogue: lessons from participatory research in Mexico&lt;/title&gt;&lt;secondary-title&gt;BMJ Global Health&lt;/secondary-title&gt;&lt;/titles&gt;&lt;periodical&gt;&lt;full-title&gt;BMJ Global Health&lt;/full-title&gt;&lt;/periodical&gt;&lt;pages&gt;e002488&lt;/pages&gt;&lt;volume&gt;5&lt;/volume&gt;&lt;number&gt;9&lt;/number&gt;&lt;dates&gt;&lt;year&gt;2020&lt;/year&gt;&lt;/dates&gt;&lt;urls&gt;&lt;related-urls&gt;&lt;url&gt;https://ghsite-bmj.vercel.app/content/5/9/e002488&lt;/url&gt;&lt;/related-urls&gt;&lt;/urls&gt;&lt;electronic-resource-num&gt;10.1136/bmjgh-2020-002488&lt;/electronic-resource-num&gt;&lt;/record&gt;&lt;/Cite&gt;&lt;/EndNote&gt;</w:instrText>
      </w:r>
      <w:r w:rsidR="001F6A76" w:rsidRPr="00D2381C">
        <w:fldChar w:fldCharType="separate"/>
      </w:r>
      <w:r w:rsidR="001F6A76" w:rsidRPr="00D2381C">
        <w:rPr>
          <w:noProof/>
        </w:rPr>
        <w:t>(Iván et al. 2020)</w:t>
      </w:r>
      <w:r w:rsidR="001F6A76" w:rsidRPr="00D2381C">
        <w:fldChar w:fldCharType="end"/>
      </w:r>
      <w:r w:rsidR="00C55B9F" w:rsidRPr="00D2381C">
        <w:t xml:space="preserve"> </w:t>
      </w:r>
      <w:r w:rsidR="009D2B2C" w:rsidRPr="00D2381C">
        <w:t>and Australia</w:t>
      </w:r>
      <w:r w:rsidR="004D5E22" w:rsidRPr="00D2381C">
        <w:t xml:space="preserve"> </w:t>
      </w:r>
      <w:r w:rsidR="001F6A76" w:rsidRPr="00D2381C">
        <w:fldChar w:fldCharType="begin"/>
      </w:r>
      <w:r w:rsidR="001F6A76" w:rsidRPr="00D2381C">
        <w:instrText xml:space="preserve"> ADDIN EN.CITE &lt;EndNote&gt;&lt;Cite&gt;&lt;Author&gt;Wilson&lt;/Author&gt;&lt;Year&gt;2020&lt;/Year&gt;&lt;RecNum&gt;4832&lt;/RecNum&gt;&lt;DisplayText&gt;(Wilson AM et al. 2020)&lt;/DisplayText&gt;&lt;record&gt;&lt;rec-number&gt;4832&lt;/rec-number&gt;&lt;foreign-keys&gt;&lt;key app="EN" db-id="fd29tadx4t9t57eewtq5ft07tdtz0zvapwd9" timestamp="1738017636"&gt;4832&lt;/key&gt;&lt;/foreign-keys&gt;&lt;ref-type name="Journal Article"&gt;17&lt;/ref-type&gt;&lt;contributors&gt;&lt;authors&gt;&lt;author&gt;Wilson, Annabelle M.&lt;/author&gt;&lt;author&gt;Kelly, Janet&lt;/author&gt;&lt;author&gt;Jones, Michelle&lt;/author&gt;&lt;author&gt;O’Donnell, Kim&lt;/author&gt;&lt;author&gt;Wilson, Sandra&lt;/author&gt;&lt;author&gt;Tonkin, Emma&lt;/author&gt;&lt;author&gt;Magarey, Anthea&lt;/author&gt;&lt;/authors&gt;&lt;/contributors&gt;&lt;titles&gt;&lt;title&gt;Working together in Aboriginal health: a framework to guide health professional practice&lt;/title&gt;&lt;secondary-title&gt;BMC Health Services Research&lt;/secondary-title&gt;&lt;/titles&gt;&lt;periodical&gt;&lt;full-title&gt;BMC Health Services Research&lt;/full-title&gt;&lt;abbr-1&gt;BMC Health Serv. Res.&lt;/abbr-1&gt;&lt;abbr-2&gt;BMC Health Serv Res&lt;/abbr-2&gt;&lt;/periodical&gt;&lt;pages&gt;601&lt;/pages&gt;&lt;volume&gt;20&lt;/volume&gt;&lt;number&gt;1&lt;/number&gt;&lt;dates&gt;&lt;year&gt;2020&lt;/year&gt;&lt;pub-dates&gt;&lt;date&gt;2020/07/01&lt;/date&gt;&lt;/pub-dates&gt;&lt;/dates&gt;&lt;isbn&gt;1472-6963&lt;/isbn&gt;&lt;urls&gt;&lt;related-urls&gt;&lt;url&gt;https://doi.org/10.1186/s12913-020-05462-5&lt;/url&gt;&lt;/related-urls&gt;&lt;/urls&gt;&lt;electronic-resource-num&gt;10.1186/s12913-020-05462-5&lt;/electronic-resource-num&gt;&lt;/record&gt;&lt;/Cite&gt;&lt;/EndNote&gt;</w:instrText>
      </w:r>
      <w:r w:rsidR="001F6A76" w:rsidRPr="00D2381C">
        <w:fldChar w:fldCharType="separate"/>
      </w:r>
      <w:r w:rsidR="001F6A76" w:rsidRPr="00D2381C">
        <w:rPr>
          <w:noProof/>
        </w:rPr>
        <w:t>(Wilson</w:t>
      </w:r>
      <w:r w:rsidR="00E47AA6" w:rsidRPr="00D2381C">
        <w:rPr>
          <w:noProof/>
        </w:rPr>
        <w:t xml:space="preserve"> </w:t>
      </w:r>
      <w:r w:rsidR="001F6A76" w:rsidRPr="00D2381C">
        <w:rPr>
          <w:noProof/>
        </w:rPr>
        <w:t>et al. 2020)</w:t>
      </w:r>
      <w:r w:rsidR="001F6A76" w:rsidRPr="00D2381C">
        <w:fldChar w:fldCharType="end"/>
      </w:r>
      <w:r w:rsidR="009D2B2C" w:rsidRPr="00D2381C">
        <w:t xml:space="preserve">, with </w:t>
      </w:r>
      <w:r w:rsidR="006B43EE" w:rsidRPr="00D2381C">
        <w:t>factors such as</w:t>
      </w:r>
      <w:r w:rsidR="00424E3B" w:rsidRPr="00D2381C">
        <w:t xml:space="preserve"> trust</w:t>
      </w:r>
      <w:r w:rsidR="00092769" w:rsidRPr="00D2381C">
        <w:t xml:space="preserve">, honesty, humility, </w:t>
      </w:r>
      <w:r w:rsidR="0077328A" w:rsidRPr="00D2381C">
        <w:t xml:space="preserve">and </w:t>
      </w:r>
      <w:r w:rsidR="00092769" w:rsidRPr="00D2381C">
        <w:t>reciprocity</w:t>
      </w:r>
      <w:r w:rsidR="009D2B2C" w:rsidRPr="00D2381C">
        <w:t xml:space="preserve"> seen as key for successful </w:t>
      </w:r>
      <w:r w:rsidR="007A0EFB" w:rsidRPr="00D2381C">
        <w:t xml:space="preserve">relationships. </w:t>
      </w:r>
    </w:p>
    <w:p w14:paraId="45ED3819" w14:textId="25AFEBE8" w:rsidR="002A5F83" w:rsidRPr="00D2381C" w:rsidRDefault="003127E8" w:rsidP="00ED3615">
      <w:r w:rsidRPr="00D2381C">
        <w:t xml:space="preserve">Previous works have </w:t>
      </w:r>
      <w:r w:rsidR="00716035" w:rsidRPr="00D2381C">
        <w:t>additionally provided important learnings on the signific</w:t>
      </w:r>
      <w:r w:rsidR="00BB2DB7" w:rsidRPr="00D2381C">
        <w:t>ance of committing</w:t>
      </w:r>
      <w:r w:rsidR="00484EA9" w:rsidRPr="00D2381C">
        <w:t xml:space="preserve"> to </w:t>
      </w:r>
      <w:r w:rsidR="0028201E" w:rsidRPr="00D2381C">
        <w:t>a long-standing</w:t>
      </w:r>
      <w:r w:rsidR="004E6C33" w:rsidRPr="00D2381C">
        <w:t xml:space="preserve"> relationship</w:t>
      </w:r>
      <w:r w:rsidR="0028201E" w:rsidRPr="00D2381C">
        <w:t xml:space="preserve"> that</w:t>
      </w:r>
      <w:r w:rsidR="004E6C33" w:rsidRPr="00D2381C">
        <w:t xml:space="preserve"> persist</w:t>
      </w:r>
      <w:r w:rsidR="0028201E" w:rsidRPr="00D2381C">
        <w:t>s</w:t>
      </w:r>
      <w:r w:rsidR="004E6C33" w:rsidRPr="00D2381C">
        <w:t xml:space="preserve"> beyond the scope of a single</w:t>
      </w:r>
      <w:r w:rsidR="0087739C" w:rsidRPr="00D2381C">
        <w:t xml:space="preserve"> research</w:t>
      </w:r>
      <w:r w:rsidR="004E6C33" w:rsidRPr="00D2381C">
        <w:t xml:space="preserve"> project</w:t>
      </w:r>
      <w:r w:rsidR="00B52EA0" w:rsidRPr="00D2381C">
        <w:t xml:space="preserve"> </w:t>
      </w:r>
      <w:r w:rsidR="001F6A76" w:rsidRPr="00D2381C">
        <w:fldChar w:fldCharType="begin">
          <w:fldData xml:space="preserve">PEVuZE5vdGU+PENpdGU+PEF1dGhvcj5HcmVlbmhpbGw8L0F1dGhvcj48WWVhcj4yMDA4PC9ZZWFy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==
</w:fldData>
        </w:fldChar>
      </w:r>
      <w:r w:rsidR="001F6A76" w:rsidRPr="00D2381C">
        <w:instrText xml:space="preserve"> ADDIN EN.CITE </w:instrText>
      </w:r>
      <w:r w:rsidR="001F6A76" w:rsidRPr="00D2381C">
        <w:fldChar w:fldCharType="begin">
          <w:fldData xml:space="preserve">PEVuZE5vdGU+PENpdGU+PEF1dGhvcj5HcmVlbmhpbGw8L0F1dGhvcj48WWVhcj4yMDA4PC9ZZWFy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==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Amundsen et al. 2017; Cornish et al. 2023; Greenhill and Dix 2008)</w:t>
      </w:r>
      <w:r w:rsidR="001F6A76" w:rsidRPr="00D2381C">
        <w:fldChar w:fldCharType="end"/>
      </w:r>
      <w:r w:rsidR="00112AF8" w:rsidRPr="00D2381C">
        <w:t>. T</w:t>
      </w:r>
      <w:r w:rsidR="00D64B34" w:rsidRPr="00D2381C">
        <w:t xml:space="preserve">his commitment </w:t>
      </w:r>
      <w:r w:rsidR="002F0D1F" w:rsidRPr="00D2381C">
        <w:t xml:space="preserve">was evident in our </w:t>
      </w:r>
      <w:r w:rsidR="00747D86" w:rsidRPr="00D2381C">
        <w:t xml:space="preserve">in own </w:t>
      </w:r>
      <w:r w:rsidR="00AC5786" w:rsidRPr="00D2381C">
        <w:t>partnership in that several of us had worked together across multiple projects</w:t>
      </w:r>
      <w:r w:rsidR="00197B09" w:rsidRPr="00D2381C">
        <w:t xml:space="preserve"> and roles</w:t>
      </w:r>
      <w:r w:rsidR="00C8176C" w:rsidRPr="00D2381C">
        <w:t xml:space="preserve"> over </w:t>
      </w:r>
      <w:r w:rsidR="00ED597C" w:rsidRPr="00D2381C">
        <w:t>almost a decade</w:t>
      </w:r>
      <w:r w:rsidR="00164E8E" w:rsidRPr="00D2381C">
        <w:t xml:space="preserve">. </w:t>
      </w:r>
      <w:proofErr w:type="spellStart"/>
      <w:r w:rsidR="00874AB2" w:rsidRPr="00D2381C">
        <w:t>Ngā</w:t>
      </w:r>
      <w:proofErr w:type="spellEnd"/>
      <w:r w:rsidR="00874AB2" w:rsidRPr="00D2381C">
        <w:t xml:space="preserve"> Wai Rerekē</w:t>
      </w:r>
      <w:r w:rsidR="00D31C5D" w:rsidRPr="00D2381C">
        <w:t xml:space="preserve"> also supports the</w:t>
      </w:r>
      <w:r w:rsidR="009758D3" w:rsidRPr="00D2381C">
        <w:t xml:space="preserve"> premise </w:t>
      </w:r>
      <w:r w:rsidR="00911433" w:rsidRPr="00D2381C">
        <w:t>that there is no one right way to undertake research with Māori</w:t>
      </w:r>
      <w:r w:rsidR="00E61274" w:rsidRPr="00D2381C">
        <w:t>,</w:t>
      </w:r>
      <w:r w:rsidR="00911433" w:rsidRPr="00D2381C">
        <w:t xml:space="preserve"> a</w:t>
      </w:r>
      <w:r w:rsidR="009758D3" w:rsidRPr="00D2381C">
        <w:t>s</w:t>
      </w:r>
      <w:r w:rsidR="00911433" w:rsidRPr="00D2381C">
        <w:t xml:space="preserve"> </w:t>
      </w:r>
      <w:r w:rsidR="00E60D82" w:rsidRPr="00D2381C">
        <w:t>each relation</w:t>
      </w:r>
      <w:r w:rsidR="00E61274" w:rsidRPr="00D2381C">
        <w:t>ship</w:t>
      </w:r>
      <w:r w:rsidR="00E60D82" w:rsidRPr="00D2381C">
        <w:t xml:space="preserve"> and project</w:t>
      </w:r>
      <w:r w:rsidR="00911433" w:rsidRPr="00D2381C">
        <w:t xml:space="preserve"> </w:t>
      </w:r>
      <w:r w:rsidR="009758D3" w:rsidRPr="00D2381C">
        <w:t>i</w:t>
      </w:r>
      <w:r w:rsidR="00911433" w:rsidRPr="00D2381C">
        <w:t>s context dependent</w:t>
      </w:r>
      <w:r w:rsidR="00E61274" w:rsidRPr="00D2381C">
        <w:t xml:space="preserve"> </w:t>
      </w:r>
      <w:r w:rsidR="001F6A76" w:rsidRPr="00D2381C">
        <w:fldChar w:fldCharType="begin">
          <w:fldData xml:space="preserve">PEVuZE5vdGU+PENpdGU+PEF1dGhvcj5BbXVuZHNlbjwvQXV0aG9yPjxZZWFyPjIwMTc8L1llYXI+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==
</w:fldData>
        </w:fldChar>
      </w:r>
      <w:r w:rsidR="001F6A76" w:rsidRPr="00D2381C">
        <w:instrText xml:space="preserve"> ADDIN EN.CITE </w:instrText>
      </w:r>
      <w:r w:rsidR="001F6A76" w:rsidRPr="00D2381C">
        <w:fldChar w:fldCharType="begin">
          <w:fldData xml:space="preserve">PEVuZE5vdGU+PENpdGU+PEF1dGhvcj5BbXVuZHNlbjwvQXV0aG9yPjxZZWFyPjIwMTc8L1llYXI+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==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Amundsen et al. 2017; Gibson et al. 2020)</w:t>
      </w:r>
      <w:r w:rsidR="001F6A76" w:rsidRPr="00D2381C">
        <w:fldChar w:fldCharType="end"/>
      </w:r>
      <w:r w:rsidR="00911433" w:rsidRPr="00D2381C">
        <w:t xml:space="preserve">. </w:t>
      </w:r>
      <w:r w:rsidR="005835DA" w:rsidRPr="00D2381C">
        <w:t>Th</w:t>
      </w:r>
      <w:r w:rsidR="009C170B" w:rsidRPr="00D2381C">
        <w:t>is</w:t>
      </w:r>
      <w:r w:rsidR="00707492" w:rsidRPr="00D2381C">
        <w:t xml:space="preserve"> contextual nature of research with Māori</w:t>
      </w:r>
      <w:r w:rsidR="005835DA" w:rsidRPr="00D2381C">
        <w:t xml:space="preserve"> highlights the importance of getting the right people in</w:t>
      </w:r>
      <w:r w:rsidR="001C7CC3" w:rsidRPr="00D2381C">
        <w:t xml:space="preserve"> the</w:t>
      </w:r>
      <w:r w:rsidR="005835DA" w:rsidRPr="00D2381C">
        <w:t xml:space="preserve"> team </w:t>
      </w:r>
      <w:r w:rsidR="001C7CC3" w:rsidRPr="00D2381C">
        <w:t xml:space="preserve">at the </w:t>
      </w:r>
      <w:r w:rsidR="00FF14FC" w:rsidRPr="00D2381C">
        <w:t>commencement</w:t>
      </w:r>
      <w:r w:rsidR="00707492" w:rsidRPr="00D2381C">
        <w:t xml:space="preserve"> of the partnership</w:t>
      </w:r>
      <w:r w:rsidR="001C7CC3" w:rsidRPr="00D2381C">
        <w:t xml:space="preserve">, </w:t>
      </w:r>
      <w:r w:rsidR="00043094" w:rsidRPr="00D2381C">
        <w:t>identifying those</w:t>
      </w:r>
      <w:r w:rsidR="00911433" w:rsidRPr="00D2381C">
        <w:t xml:space="preserve"> who ha</w:t>
      </w:r>
      <w:r w:rsidR="00043094" w:rsidRPr="00D2381C">
        <w:t>ve</w:t>
      </w:r>
      <w:r w:rsidR="00911433" w:rsidRPr="00D2381C">
        <w:t xml:space="preserve"> access</w:t>
      </w:r>
      <w:r w:rsidR="00C522B8" w:rsidRPr="00D2381C">
        <w:t xml:space="preserve"> </w:t>
      </w:r>
      <w:r w:rsidR="00911433" w:rsidRPr="00D2381C">
        <w:t xml:space="preserve">to </w:t>
      </w:r>
      <w:r w:rsidR="005C5CE7" w:rsidRPr="00D2381C">
        <w:t>specific</w:t>
      </w:r>
      <w:r w:rsidR="00911433" w:rsidRPr="00D2381C">
        <w:t xml:space="preserve"> communit</w:t>
      </w:r>
      <w:r w:rsidR="00C522B8" w:rsidRPr="00D2381C">
        <w:t>ies</w:t>
      </w:r>
      <w:r w:rsidR="00911433" w:rsidRPr="00D2381C">
        <w:t xml:space="preserve"> and knowledge of local tikanga</w:t>
      </w:r>
      <w:r w:rsidR="00043094" w:rsidRPr="00D2381C">
        <w:t>.</w:t>
      </w:r>
      <w:r w:rsidR="00911433" w:rsidRPr="00D2381C">
        <w:t xml:space="preserve"> </w:t>
      </w:r>
    </w:p>
    <w:p w14:paraId="1147BFC0" w14:textId="0C893D19" w:rsidR="00DC2521" w:rsidRPr="00D2381C" w:rsidRDefault="00A76498" w:rsidP="00ED3615">
      <w:r w:rsidRPr="00D2381C">
        <w:t>Many of t</w:t>
      </w:r>
      <w:r w:rsidR="00C8176C" w:rsidRPr="00D2381C">
        <w:t>he</w:t>
      </w:r>
      <w:r w:rsidR="006D5422" w:rsidRPr="00D2381C">
        <w:t xml:space="preserve"> difficulties and challenges of working</w:t>
      </w:r>
      <w:r w:rsidR="00977717" w:rsidRPr="00D2381C">
        <w:t xml:space="preserve"> in partnership</w:t>
      </w:r>
      <w:r w:rsidR="006D5422" w:rsidRPr="00D2381C">
        <w:t xml:space="preserve"> with another culture </w:t>
      </w:r>
      <w:r w:rsidR="00FD55C9" w:rsidRPr="00D2381C">
        <w:t>have</w:t>
      </w:r>
      <w:r w:rsidR="009664F4" w:rsidRPr="00D2381C">
        <w:t xml:space="preserve"> also</w:t>
      </w:r>
      <w:r w:rsidR="00FD55C9" w:rsidRPr="00D2381C">
        <w:t xml:space="preserve"> been described</w:t>
      </w:r>
      <w:r w:rsidR="00E45625" w:rsidRPr="00D2381C">
        <w:t xml:space="preserve"> </w:t>
      </w:r>
      <w:r w:rsidR="00021C0E" w:rsidRPr="00D2381C">
        <w:t>previously</w:t>
      </w:r>
      <w:r w:rsidR="00FF4285" w:rsidRPr="00D2381C">
        <w:t xml:space="preserve"> </w:t>
      </w:r>
      <w:r w:rsidR="001F6A76" w:rsidRPr="00D2381C">
        <w:fldChar w:fldCharType="begin">
          <w:fldData xml:space="preserve">PEVuZE5vdGU+PENpdGU+PEF1dGhvcj5GbGF2ZWxsPC9BdXRob3I+PFllYXI+MjAyMzwvWWVhcj48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</w:fldData>
        </w:fldChar>
      </w:r>
      <w:r w:rsidR="001F6A76" w:rsidRPr="00D2381C">
        <w:instrText xml:space="preserve"> ADDIN EN.CITE </w:instrText>
      </w:r>
      <w:r w:rsidR="001F6A76" w:rsidRPr="00D2381C">
        <w:fldChar w:fldCharType="begin">
          <w:fldData xml:space="preserve">PEVuZE5vdGU+PENpdGU+PEF1dGhvcj5GbGF2ZWxsPC9BdXRob3I+PFllYXI+MjAyMzwvWWVhcj48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ornish et al. 2023; Flavell and Cunningham 2023)</w:t>
      </w:r>
      <w:r w:rsidR="001F6A76" w:rsidRPr="00D2381C">
        <w:fldChar w:fldCharType="end"/>
      </w:r>
      <w:r w:rsidR="00172ACC" w:rsidRPr="00D2381C">
        <w:t xml:space="preserve"> </w:t>
      </w:r>
      <w:r w:rsidR="00B6470E" w:rsidRPr="00D2381C">
        <w:t>and</w:t>
      </w:r>
      <w:r w:rsidR="007708FB" w:rsidRPr="00D2381C">
        <w:t>, as noted earlier,</w:t>
      </w:r>
      <w:r w:rsidR="00B6470E" w:rsidRPr="00D2381C">
        <w:t xml:space="preserve"> have been a feature of our own</w:t>
      </w:r>
      <w:r w:rsidR="007708FB" w:rsidRPr="00D2381C">
        <w:t xml:space="preserve"> </w:t>
      </w:r>
      <w:r w:rsidR="00A0450A" w:rsidRPr="00D2381C">
        <w:t xml:space="preserve">previous </w:t>
      </w:r>
      <w:r w:rsidR="00B6470E" w:rsidRPr="00D2381C">
        <w:t>research</w:t>
      </w:r>
      <w:r w:rsidR="00DF2521" w:rsidRPr="00D2381C">
        <w:t xml:space="preserve">. </w:t>
      </w:r>
      <w:r w:rsidR="00B6470E" w:rsidRPr="00D2381C">
        <w:t>These c</w:t>
      </w:r>
      <w:r w:rsidR="00DF2521" w:rsidRPr="00D2381C">
        <w:t xml:space="preserve">hallenges can create deeply personal experiences that require </w:t>
      </w:r>
      <w:r w:rsidR="00341B65" w:rsidRPr="00D2381C">
        <w:t xml:space="preserve">substantial </w:t>
      </w:r>
      <w:r w:rsidR="00F63602" w:rsidRPr="00D2381C">
        <w:t xml:space="preserve">personal and epistemological </w:t>
      </w:r>
      <w:r w:rsidR="001B47B6" w:rsidRPr="00D2381C">
        <w:t xml:space="preserve">flexibility and </w:t>
      </w:r>
      <w:r w:rsidR="00F63602" w:rsidRPr="00D2381C">
        <w:t>reflexivity</w:t>
      </w:r>
      <w:r w:rsidR="00B70F7E" w:rsidRPr="00D2381C">
        <w:t xml:space="preserve"> and </w:t>
      </w:r>
      <w:r w:rsidR="00E470A7" w:rsidRPr="00D2381C">
        <w:t>strong relation</w:t>
      </w:r>
      <w:r w:rsidR="00DF2521" w:rsidRPr="00D2381C">
        <w:t>ship</w:t>
      </w:r>
      <w:r w:rsidR="00BE735C" w:rsidRPr="00D2381C">
        <w:t xml:space="preserve">s </w:t>
      </w:r>
      <w:r w:rsidR="000162D0" w:rsidRPr="00D2381C">
        <w:t xml:space="preserve">to negotiate. In </w:t>
      </w:r>
      <w:r w:rsidR="00B70F7E" w:rsidRPr="00D2381C">
        <w:t xml:space="preserve">our </w:t>
      </w:r>
      <w:r w:rsidR="000162D0" w:rsidRPr="00D2381C">
        <w:t xml:space="preserve">own </w:t>
      </w:r>
      <w:r w:rsidR="00A555AE" w:rsidRPr="00D2381C">
        <w:t xml:space="preserve">research </w:t>
      </w:r>
      <w:r w:rsidR="000162D0" w:rsidRPr="00D2381C">
        <w:t>partnership</w:t>
      </w:r>
      <w:r w:rsidR="00DF2521" w:rsidRPr="00D2381C">
        <w:t xml:space="preserve">, we shared </w:t>
      </w:r>
      <w:r w:rsidR="007F7CBB" w:rsidRPr="00D2381C">
        <w:t>our reasons for involvement</w:t>
      </w:r>
      <w:r w:rsidR="00DF2521" w:rsidRPr="00D2381C">
        <w:t xml:space="preserve"> in the project</w:t>
      </w:r>
      <w:r w:rsidR="00BF53BD" w:rsidRPr="00D2381C">
        <w:t xml:space="preserve">, </w:t>
      </w:r>
      <w:r w:rsidR="00FE490C" w:rsidRPr="00D2381C">
        <w:t xml:space="preserve">describing </w:t>
      </w:r>
      <w:r w:rsidR="00BF53BD" w:rsidRPr="00D2381C">
        <w:t xml:space="preserve">previous experiences of research and </w:t>
      </w:r>
      <w:r w:rsidR="002D00A9" w:rsidRPr="00D2381C">
        <w:t xml:space="preserve">its </w:t>
      </w:r>
      <w:r w:rsidR="0034437A" w:rsidRPr="00D2381C">
        <w:t>impacts</w:t>
      </w:r>
      <w:r w:rsidR="00BF53BD" w:rsidRPr="00D2381C">
        <w:t xml:space="preserve">. </w:t>
      </w:r>
      <w:r w:rsidR="002D00A9" w:rsidRPr="00D2381C">
        <w:t>Talking</w:t>
      </w:r>
      <w:r w:rsidR="006B0A1E" w:rsidRPr="00D2381C">
        <w:t xml:space="preserve"> openly </w:t>
      </w:r>
      <w:r w:rsidR="002D00A9" w:rsidRPr="00D2381C">
        <w:t xml:space="preserve">about our positionality </w:t>
      </w:r>
      <w:r w:rsidR="0082219A" w:rsidRPr="00D2381C">
        <w:t>among</w:t>
      </w:r>
      <w:r w:rsidR="006B0A1E" w:rsidRPr="00D2381C">
        <w:t xml:space="preserve"> team members </w:t>
      </w:r>
      <w:r w:rsidR="00A23D96" w:rsidRPr="00D2381C">
        <w:t xml:space="preserve">allowed </w:t>
      </w:r>
      <w:r w:rsidR="00BF53BD" w:rsidRPr="00D2381C">
        <w:t xml:space="preserve">for a </w:t>
      </w:r>
      <w:r w:rsidR="00187D7C" w:rsidRPr="00D2381C">
        <w:t>trusting relationship</w:t>
      </w:r>
      <w:r w:rsidR="00B1518E" w:rsidRPr="00D2381C">
        <w:t xml:space="preserve"> to develop</w:t>
      </w:r>
      <w:r w:rsidR="00412F94" w:rsidRPr="00D2381C">
        <w:t>, and this</w:t>
      </w:r>
      <w:r w:rsidR="00A23D96" w:rsidRPr="00D2381C">
        <w:t xml:space="preserve"> in turn</w:t>
      </w:r>
      <w:r w:rsidR="00F619D5" w:rsidRPr="00D2381C">
        <w:t xml:space="preserve"> </w:t>
      </w:r>
      <w:r w:rsidR="00F472CB" w:rsidRPr="00D2381C">
        <w:t xml:space="preserve">created an environment </w:t>
      </w:r>
      <w:r w:rsidR="00C2635D" w:rsidRPr="00D2381C">
        <w:t>that enabled</w:t>
      </w:r>
      <w:r w:rsidR="00F472CB" w:rsidRPr="00D2381C">
        <w:t xml:space="preserve"> </w:t>
      </w:r>
      <w:r w:rsidR="00F619D5" w:rsidRPr="00D2381C">
        <w:t xml:space="preserve">our </w:t>
      </w:r>
      <w:r w:rsidR="00412F94" w:rsidRPr="00D2381C">
        <w:t xml:space="preserve">project </w:t>
      </w:r>
      <w:r w:rsidR="00C2635D" w:rsidRPr="00D2381C">
        <w:t>to</w:t>
      </w:r>
      <w:r w:rsidR="00F619D5" w:rsidRPr="00D2381C">
        <w:t xml:space="preserve"> progress</w:t>
      </w:r>
      <w:r w:rsidR="00EC63FC" w:rsidRPr="00D2381C">
        <w:t xml:space="preserve">. </w:t>
      </w:r>
      <w:r w:rsidR="00C2635D" w:rsidRPr="00D2381C">
        <w:t>The</w:t>
      </w:r>
      <w:r w:rsidR="00AC1ACC" w:rsidRPr="00D2381C">
        <w:t>se</w:t>
      </w:r>
      <w:r w:rsidR="00C2635D" w:rsidRPr="00D2381C">
        <w:t xml:space="preserve"> discussions </w:t>
      </w:r>
      <w:r w:rsidR="00C2635D" w:rsidRPr="00D2381C">
        <w:lastRenderedPageBreak/>
        <w:t xml:space="preserve">were not restricted to </w:t>
      </w:r>
      <w:r w:rsidR="00EF500B" w:rsidRPr="00D2381C">
        <w:t xml:space="preserve">sharing understandings across </w:t>
      </w:r>
      <w:proofErr w:type="gramStart"/>
      <w:r w:rsidR="00EF500B" w:rsidRPr="00D2381C">
        <w:t>cultures</w:t>
      </w:r>
      <w:r w:rsidR="00EA308E" w:rsidRPr="00D2381C">
        <w:t>,</w:t>
      </w:r>
      <w:r w:rsidR="00D46A5D" w:rsidRPr="00D2381C">
        <w:t xml:space="preserve"> </w:t>
      </w:r>
      <w:r w:rsidR="00EF500B" w:rsidRPr="00D2381C">
        <w:t>but</w:t>
      </w:r>
      <w:proofErr w:type="gramEnd"/>
      <w:r w:rsidR="00EF500B" w:rsidRPr="00D2381C">
        <w:t xml:space="preserve"> </w:t>
      </w:r>
      <w:r w:rsidR="00D83159" w:rsidRPr="00D2381C">
        <w:t xml:space="preserve">also </w:t>
      </w:r>
      <w:r w:rsidR="00D46A5D" w:rsidRPr="00D2381C">
        <w:t xml:space="preserve">involved discussion amongst Māori members </w:t>
      </w:r>
      <w:r w:rsidR="00207006" w:rsidRPr="00D2381C">
        <w:t xml:space="preserve">who had </w:t>
      </w:r>
      <w:r w:rsidR="00EE2FD0" w:rsidRPr="00D2381C">
        <w:t xml:space="preserve">different </w:t>
      </w:r>
      <w:r w:rsidR="00AE17C4" w:rsidRPr="00D2381C">
        <w:t>perspectives</w:t>
      </w:r>
      <w:r w:rsidR="00BD32B9" w:rsidRPr="00D2381C">
        <w:t xml:space="preserve"> arising from </w:t>
      </w:r>
      <w:r w:rsidR="00B6265A" w:rsidRPr="00D2381C">
        <w:t xml:space="preserve">divergent </w:t>
      </w:r>
      <w:r w:rsidR="002A734B" w:rsidRPr="00D2381C">
        <w:t xml:space="preserve">cultural </w:t>
      </w:r>
      <w:r w:rsidR="00E977AE" w:rsidRPr="00D2381C">
        <w:t>identities</w:t>
      </w:r>
      <w:r w:rsidR="00AE17C4" w:rsidRPr="00D2381C">
        <w:t xml:space="preserve">. </w:t>
      </w:r>
      <w:r w:rsidR="00B22AF3" w:rsidRPr="00D2381C">
        <w:t xml:space="preserve">In a meaningful relationship, those involved should be able trust the process and accept the differences and difficulties that arise, and the relationship itself should provide a supportive culture for processing and working with that discomfort </w:t>
      </w:r>
      <w:r w:rsidR="001F6A76" w:rsidRPr="00D2381C">
        <w:fldChar w:fldCharType="begin"/>
      </w:r>
      <w:r w:rsidR="001F6A76" w:rsidRPr="00D2381C">
        <w:instrText xml:space="preserve"> ADDIN EN.CITE &lt;EndNote&gt;&lt;Cite&gt;&lt;Author&gt;Cornish&lt;/Author&gt;&lt;Year&gt;2023&lt;/Year&gt;&lt;RecNum&gt;4800&lt;/RecNum&gt;&lt;DisplayText&gt;(Cornish et al. 2023)&lt;/DisplayText&gt;&lt;record&gt;&lt;rec-number&gt;4800&lt;/rec-number&gt;&lt;foreign-keys&gt;&lt;key app="EN" db-id="fd29tadx4t9t57eewtq5ft07tdtz0zvapwd9" timestamp="1719284289"&gt;4800&lt;/key&gt;&lt;/foreign-keys&gt;&lt;ref-type name="Journal Article"&gt;17&lt;/ref-type&gt;&lt;contributors&gt;&lt;authors&gt;&lt;author&gt;Cornish, Flora&lt;/author&gt;&lt;author&gt;Breton, Nancy&lt;/author&gt;&lt;author&gt;Moreno-Tabarez, Ulises&lt;/author&gt;&lt;author&gt;Delgado, Jenna&lt;/author&gt;&lt;author&gt;Rua, Mohi&lt;/author&gt;&lt;author&gt;de-Graft Aikins, Ama&lt;/author&gt;&lt;author&gt;Hodgetts, Darrin&lt;/author&gt;&lt;/authors&gt;&lt;/contributors&gt;&lt;titles&gt;&lt;title&gt;Participatory action research&lt;/title&gt;&lt;secondary-title&gt;Nature Reviews Methods Primers&lt;/secondary-title&gt;&lt;/titles&gt;&lt;periodical&gt;&lt;full-title&gt;Nature Reviews Methods Primers&lt;/full-title&gt;&lt;/periodical&gt;&lt;pages&gt;34&lt;/pages&gt;&lt;volume&gt;3&lt;/volume&gt;&lt;number&gt;1&lt;/number&gt;&lt;dates&gt;&lt;year&gt;2023&lt;/year&gt;&lt;pub-dates&gt;&lt;date&gt;2023/04/27&lt;/date&gt;&lt;/pub-dates&gt;&lt;/dates&gt;&lt;isbn&gt;2662-8449&lt;/isbn&gt;&lt;urls&gt;&lt;related-urls&gt;&lt;url&gt;https://doi.org/10.1038/s43586-023-00214-1&lt;/url&gt;&lt;/related-urls&gt;&lt;/urls&gt;&lt;electronic-resource-num&gt;10.1038/s43586-023-00214-1&lt;/electronic-resource-num&gt;&lt;/record&gt;&lt;/Cite&gt;&lt;/EndNote&gt;</w:instrText>
      </w:r>
      <w:r w:rsidR="001F6A76" w:rsidRPr="00D2381C">
        <w:fldChar w:fldCharType="separate"/>
      </w:r>
      <w:r w:rsidR="001F6A76" w:rsidRPr="00D2381C">
        <w:rPr>
          <w:noProof/>
        </w:rPr>
        <w:t>(Cornish et al. 2023)</w:t>
      </w:r>
      <w:r w:rsidR="001F6A76" w:rsidRPr="00D2381C">
        <w:fldChar w:fldCharType="end"/>
      </w:r>
      <w:r w:rsidR="00B22AF3" w:rsidRPr="00D2381C">
        <w:t>.</w:t>
      </w:r>
    </w:p>
    <w:p w14:paraId="6EC4DA91" w14:textId="57AF8688" w:rsidR="00B23F63" w:rsidRPr="00D2381C" w:rsidRDefault="009028F2" w:rsidP="00B23F63">
      <w:r w:rsidRPr="00D2381C">
        <w:t xml:space="preserve">The </w:t>
      </w:r>
      <w:r w:rsidR="00E6283F" w:rsidRPr="00D2381C">
        <w:t>competing demands of</w:t>
      </w:r>
      <w:r w:rsidR="006048EB" w:rsidRPr="00D2381C">
        <w:t xml:space="preserve"> satisfying institutional pro</w:t>
      </w:r>
      <w:r w:rsidR="001F2FCF" w:rsidRPr="00D2381C">
        <w:t>cedure</w:t>
      </w:r>
      <w:r w:rsidR="006048EB" w:rsidRPr="00D2381C">
        <w:t xml:space="preserve">s </w:t>
      </w:r>
      <w:r w:rsidR="00065F6E" w:rsidRPr="00D2381C">
        <w:t>while also following cultural protocols</w:t>
      </w:r>
      <w:r w:rsidR="009A5EC4" w:rsidRPr="00D2381C">
        <w:t xml:space="preserve"> </w:t>
      </w:r>
      <w:r w:rsidR="007917AD" w:rsidRPr="00D2381C">
        <w:t>are well documented</w:t>
      </w:r>
      <w:r w:rsidR="004109DC" w:rsidRPr="00D2381C">
        <w:t xml:space="preserve">. </w:t>
      </w:r>
      <w:r w:rsidR="00E0305A" w:rsidRPr="00D2381C">
        <w:t>T</w:t>
      </w:r>
      <w:r w:rsidR="00D064B0" w:rsidRPr="00D2381C">
        <w:t>he burden of d</w:t>
      </w:r>
      <w:r w:rsidR="00115989" w:rsidRPr="00D2381C">
        <w:t>eadlines</w:t>
      </w:r>
      <w:r w:rsidR="009A5EC4" w:rsidRPr="00D2381C">
        <w:t xml:space="preserve"> </w:t>
      </w:r>
      <w:r w:rsidR="005303D2" w:rsidRPr="00D2381C">
        <w:t xml:space="preserve">within </w:t>
      </w:r>
      <w:r w:rsidR="00835D8B" w:rsidRPr="00D2381C">
        <w:t>academic</w:t>
      </w:r>
      <w:r w:rsidR="005303D2" w:rsidRPr="00D2381C">
        <w:t xml:space="preserve"> process</w:t>
      </w:r>
      <w:r w:rsidR="004109DC" w:rsidRPr="00D2381C">
        <w:t>es</w:t>
      </w:r>
      <w:r w:rsidR="00EE4E8A" w:rsidRPr="00D2381C">
        <w:t xml:space="preserve"> force </w:t>
      </w:r>
      <w:r w:rsidR="00E87BD2" w:rsidRPr="00D2381C">
        <w:t xml:space="preserve">researchers to </w:t>
      </w:r>
      <w:r w:rsidR="002660B2" w:rsidRPr="00D2381C">
        <w:t>push projects along</w:t>
      </w:r>
      <w:r w:rsidR="008D054A" w:rsidRPr="00D2381C">
        <w:t xml:space="preserve"> and </w:t>
      </w:r>
      <w:r w:rsidR="00DB6FA0" w:rsidRPr="00D2381C">
        <w:t>neglect the time it takes to develop trust</w:t>
      </w:r>
      <w:r w:rsidR="005251D9" w:rsidRPr="00D2381C">
        <w:t>ing</w:t>
      </w:r>
      <w:r w:rsidR="00DB6FA0" w:rsidRPr="00D2381C">
        <w:t xml:space="preserve"> and respect</w:t>
      </w:r>
      <w:r w:rsidR="005251D9" w:rsidRPr="00D2381C">
        <w:t>ful relationships</w:t>
      </w:r>
      <w:r w:rsidR="00115989" w:rsidRPr="00D2381C">
        <w:t xml:space="preserve"> </w:t>
      </w:r>
      <w:r w:rsidR="001F6A76" w:rsidRPr="00D2381C">
        <w:fldChar w:fldCharType="begin">
          <w:fldData xml:space="preserve">PEVuZE5vdGU+PENpdGU+PEF1dGhvcj5Db3JuaXNoPC9BdXRob3I+PFllYXI+MjAyMzwvWWVhcj48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=
</w:fldData>
        </w:fldChar>
      </w:r>
      <w:r w:rsidR="001F6A76" w:rsidRPr="00D2381C">
        <w:instrText xml:space="preserve"> ADDIN EN.CITE </w:instrText>
      </w:r>
      <w:r w:rsidR="001F6A76" w:rsidRPr="00D2381C">
        <w:fldChar w:fldCharType="begin">
          <w:fldData xml:space="preserve">PEVuZE5vdGU+PENpdGU+PEF1dGhvcj5Db3JuaXNoPC9BdXRob3I+PFllYXI+MjAyMzwvWWVhcj48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=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Cornish et al. 2023; Liamputtong 2008)</w:t>
      </w:r>
      <w:r w:rsidR="001F6A76" w:rsidRPr="00D2381C">
        <w:fldChar w:fldCharType="end"/>
      </w:r>
      <w:r w:rsidR="0016396D" w:rsidRPr="00D2381C">
        <w:t xml:space="preserve">. </w:t>
      </w:r>
      <w:r w:rsidR="004A00E5" w:rsidRPr="00D2381C">
        <w:t xml:space="preserve">Similarly, </w:t>
      </w:r>
      <w:r w:rsidR="004C4FDA" w:rsidRPr="00D2381C">
        <w:t xml:space="preserve">institutions </w:t>
      </w:r>
      <w:r w:rsidR="00CC424F" w:rsidRPr="00D2381C">
        <w:t xml:space="preserve">customarily acknowledge and value </w:t>
      </w:r>
      <w:r w:rsidR="00F8251B" w:rsidRPr="00D2381C">
        <w:t>people for their r</w:t>
      </w:r>
      <w:r w:rsidR="006373F4" w:rsidRPr="00D2381C">
        <w:t xml:space="preserve">esearch capability </w:t>
      </w:r>
      <w:r w:rsidR="004773FB" w:rsidRPr="00D2381C">
        <w:t>and traditional outputs</w:t>
      </w:r>
      <w:r w:rsidR="00014B65" w:rsidRPr="00D2381C">
        <w:t>,</w:t>
      </w:r>
      <w:r w:rsidR="004773FB" w:rsidRPr="00D2381C">
        <w:t xml:space="preserve"> </w:t>
      </w:r>
      <w:r w:rsidR="00C122AE" w:rsidRPr="00D2381C">
        <w:t xml:space="preserve">rather than </w:t>
      </w:r>
      <w:r w:rsidR="00014B65" w:rsidRPr="00D2381C">
        <w:t xml:space="preserve">their </w:t>
      </w:r>
      <w:r w:rsidR="00C122AE" w:rsidRPr="00D2381C">
        <w:t>ability to form community networks</w:t>
      </w:r>
      <w:r w:rsidR="005A7991" w:rsidRPr="00D2381C">
        <w:t xml:space="preserve"> and meaningful relationships</w:t>
      </w:r>
      <w:r w:rsidR="00DE2972" w:rsidRPr="00D2381C">
        <w:t xml:space="preserve"> </w:t>
      </w:r>
      <w:r w:rsidR="001F6A76" w:rsidRPr="00D2381C">
        <w:fldChar w:fldCharType="begin"/>
      </w:r>
      <w:r w:rsidR="001F6A76" w:rsidRPr="00D2381C">
        <w:instrText xml:space="preserve"> ADDIN EN.CITE &lt;EndNote&gt;&lt;Cite&gt;&lt;Author&gt;Cornish&lt;/Author&gt;&lt;Year&gt;2023&lt;/Year&gt;&lt;RecNum&gt;4800&lt;/RecNum&gt;&lt;DisplayText&gt;(Cornish et al. 2023)&lt;/DisplayText&gt;&lt;record&gt;&lt;rec-number&gt;4800&lt;/rec-number&gt;&lt;foreign-keys&gt;&lt;key app="EN" db-id="fd29tadx4t9t57eewtq5ft07tdtz0zvapwd9" timestamp="1719284289"&gt;4800&lt;/key&gt;&lt;/foreign-keys&gt;&lt;ref-type name="Journal Article"&gt;17&lt;/ref-type&gt;&lt;contributors&gt;&lt;authors&gt;&lt;author&gt;Cornish, Flora&lt;/author&gt;&lt;author&gt;Breton, Nancy&lt;/author&gt;&lt;author&gt;Moreno-Tabarez, Ulises&lt;/author&gt;&lt;author&gt;Delgado, Jenna&lt;/author&gt;&lt;author&gt;Rua, Mohi&lt;/author&gt;&lt;author&gt;de-Graft Aikins, Ama&lt;/author&gt;&lt;author&gt;Hodgetts, Darrin&lt;/author&gt;&lt;/authors&gt;&lt;/contributors&gt;&lt;titles&gt;&lt;title&gt;Participatory action research&lt;/title&gt;&lt;secondary-title&gt;Nature Reviews Methods Primers&lt;/secondary-title&gt;&lt;/titles&gt;&lt;periodical&gt;&lt;full-title&gt;Nature Reviews Methods Primers&lt;/full-title&gt;&lt;/periodical&gt;&lt;pages&gt;34&lt;/pages&gt;&lt;volume&gt;3&lt;/volume&gt;&lt;number&gt;1&lt;/number&gt;&lt;dates&gt;&lt;year&gt;2023&lt;/year&gt;&lt;pub-dates&gt;&lt;date&gt;2023/04/27&lt;/date&gt;&lt;/pub-dates&gt;&lt;/dates&gt;&lt;isbn&gt;2662-8449&lt;/isbn&gt;&lt;urls&gt;&lt;related-urls&gt;&lt;url&gt;https://doi.org/10.1038/s43586-023-00214-1&lt;/url&gt;&lt;/related-urls&gt;&lt;/urls&gt;&lt;electronic-resource-num&gt;10.1038/s43586-023-00214-1&lt;/electronic-resource-num&gt;&lt;/record&gt;&lt;/Cite&gt;&lt;/EndNote&gt;</w:instrText>
      </w:r>
      <w:r w:rsidR="001F6A76" w:rsidRPr="00D2381C">
        <w:fldChar w:fldCharType="separate"/>
      </w:r>
      <w:r w:rsidR="001F6A76" w:rsidRPr="00D2381C">
        <w:rPr>
          <w:noProof/>
        </w:rPr>
        <w:t>(Cornish et al. 2023)</w:t>
      </w:r>
      <w:r w:rsidR="001F6A76" w:rsidRPr="00D2381C">
        <w:fldChar w:fldCharType="end"/>
      </w:r>
      <w:r w:rsidR="00C122AE" w:rsidRPr="00D2381C">
        <w:t xml:space="preserve">. </w:t>
      </w:r>
      <w:r w:rsidR="00334634" w:rsidRPr="00D2381C">
        <w:t xml:space="preserve">Finally, </w:t>
      </w:r>
      <w:r w:rsidR="000D36BC" w:rsidRPr="00D2381C">
        <w:t>incongruenc</w:t>
      </w:r>
      <w:r w:rsidR="00C0647C" w:rsidRPr="00D2381C">
        <w:t xml:space="preserve">ies with ethical committees </w:t>
      </w:r>
      <w:r w:rsidR="000D36BC" w:rsidRPr="00D2381C">
        <w:t xml:space="preserve">have been </w:t>
      </w:r>
      <w:r w:rsidR="00C0647C" w:rsidRPr="00D2381C">
        <w:t xml:space="preserve">raised multiple times and </w:t>
      </w:r>
      <w:r w:rsidR="000D36BC" w:rsidRPr="00D2381C">
        <w:t xml:space="preserve">have </w:t>
      </w:r>
      <w:r w:rsidR="00C0647C" w:rsidRPr="00D2381C">
        <w:t>also featured in our own experiences</w:t>
      </w:r>
      <w:r w:rsidR="004773FB" w:rsidRPr="00D2381C">
        <w:t xml:space="preserve"> </w:t>
      </w:r>
      <w:r w:rsidR="00F81038" w:rsidRPr="00D2381C">
        <w:t>with</w:t>
      </w:r>
      <w:r w:rsidR="003C75B3" w:rsidRPr="00D2381C">
        <w:t xml:space="preserve"> </w:t>
      </w:r>
      <w:r w:rsidR="00FE7672" w:rsidRPr="00D2381C">
        <w:t>Māori</w:t>
      </w:r>
      <w:r w:rsidR="000D36BC" w:rsidRPr="00D2381C">
        <w:t>-centred research</w:t>
      </w:r>
      <w:r w:rsidR="00026B1B" w:rsidRPr="00D2381C">
        <w:t>.</w:t>
      </w:r>
      <w:r w:rsidR="00FE7672" w:rsidRPr="00D2381C">
        <w:t xml:space="preserve"> </w:t>
      </w:r>
      <w:r w:rsidR="00FA1003" w:rsidRPr="00D2381C">
        <w:t>Institutional e</w:t>
      </w:r>
      <w:r w:rsidR="00423DF0" w:rsidRPr="00D2381C">
        <w:t>thic</w:t>
      </w:r>
      <w:r w:rsidR="00461229" w:rsidRPr="00D2381C">
        <w:t>s</w:t>
      </w:r>
      <w:r w:rsidR="00423DF0" w:rsidRPr="00D2381C">
        <w:t xml:space="preserve"> committees </w:t>
      </w:r>
      <w:r w:rsidR="00FA1003" w:rsidRPr="00D2381C">
        <w:t xml:space="preserve">need </w:t>
      </w:r>
      <w:r w:rsidR="00423DF0" w:rsidRPr="00D2381C">
        <w:t>to be flexible</w:t>
      </w:r>
      <w:r w:rsidR="00495A71" w:rsidRPr="00D2381C">
        <w:t xml:space="preserve"> in considering projects and relationships with non-Western participants</w:t>
      </w:r>
      <w:r w:rsidR="005454DF" w:rsidRPr="00D2381C">
        <w:t xml:space="preserve"> </w:t>
      </w:r>
      <w:r w:rsidR="004D22D6" w:rsidRPr="00D2381C">
        <w:t xml:space="preserve">where </w:t>
      </w:r>
      <w:r w:rsidR="003D59A4" w:rsidRPr="00D2381C">
        <w:t xml:space="preserve">the underlying </w:t>
      </w:r>
      <w:r w:rsidR="007F6B2B" w:rsidRPr="00D2381C">
        <w:t xml:space="preserve">ethical principles </w:t>
      </w:r>
      <w:r w:rsidR="00383C8F" w:rsidRPr="00D2381C">
        <w:t xml:space="preserve">and worldviews </w:t>
      </w:r>
      <w:r w:rsidR="007F6B2B" w:rsidRPr="00D2381C">
        <w:t xml:space="preserve">may </w:t>
      </w:r>
      <w:r w:rsidR="00650047" w:rsidRPr="00D2381C">
        <w:t>differ between the</w:t>
      </w:r>
      <w:r w:rsidR="00C472B4" w:rsidRPr="00D2381C">
        <w:t xml:space="preserve"> </w:t>
      </w:r>
      <w:r w:rsidR="007F6B2B" w:rsidRPr="00D2381C">
        <w:t>institution</w:t>
      </w:r>
      <w:r w:rsidR="00C472B4" w:rsidRPr="00D2381C">
        <w:t xml:space="preserve"> and </w:t>
      </w:r>
      <w:r w:rsidR="00650047" w:rsidRPr="00D2381C">
        <w:t xml:space="preserve">the </w:t>
      </w:r>
      <w:r w:rsidR="007F6B2B" w:rsidRPr="00D2381C">
        <w:t>community</w:t>
      </w:r>
      <w:r w:rsidR="00202236" w:rsidRPr="00D2381C">
        <w:t xml:space="preserve"> involved</w:t>
      </w:r>
      <w:r w:rsidR="00E21D71" w:rsidRPr="00D2381C">
        <w:t xml:space="preserve"> </w:t>
      </w:r>
      <w:r w:rsidR="001F6A76" w:rsidRPr="00D2381C">
        <w:fldChar w:fldCharType="begin">
          <w:fldData xml:space="preserve">PEVuZE5vdGU+PENpdGU+PEF1dGhvcj5DaGF0dG9wYWRoeWF5PC9BdXRob3I+PFllYXI+MjAyMzwv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</w:fldData>
        </w:fldChar>
      </w:r>
      <w:r w:rsidR="001F6A76" w:rsidRPr="00D2381C">
        <w:instrText xml:space="preserve"> ADDIN EN.CITE </w:instrText>
      </w:r>
      <w:r w:rsidR="001F6A76" w:rsidRPr="00D2381C">
        <w:fldChar w:fldCharType="begin">
          <w:fldData xml:space="preserve">PEVuZE5vdGU+PENpdGU+PEF1dGhvcj5DaGF0dG9wYWRoeWF5PC9BdXRob3I+PFllYXI+MjAyMzwv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Amundsen and Msoroka 2021; Chattopadhyay and de Kok 2023; Gibson et al. 2020; Msoroka and Amundsen 2017; Sherwood and Anthony 2020)</w:t>
      </w:r>
      <w:r w:rsidR="001F6A76" w:rsidRPr="00D2381C">
        <w:fldChar w:fldCharType="end"/>
      </w:r>
      <w:r w:rsidR="0088462C" w:rsidRPr="00D2381C">
        <w:t xml:space="preserve">. </w:t>
      </w:r>
      <w:r w:rsidR="007A077B" w:rsidRPr="00D2381C">
        <w:t>R</w:t>
      </w:r>
      <w:r w:rsidR="003F6B90" w:rsidRPr="00D2381C">
        <w:t>igid procedures that align with Western</w:t>
      </w:r>
      <w:r w:rsidR="007A077B" w:rsidRPr="00D2381C">
        <w:t xml:space="preserve"> ethical</w:t>
      </w:r>
      <w:r w:rsidR="003F6B90" w:rsidRPr="00D2381C">
        <w:t xml:space="preserve"> values and protection of the </w:t>
      </w:r>
      <w:r w:rsidR="004D628D" w:rsidRPr="00D2381C">
        <w:t xml:space="preserve">institution </w:t>
      </w:r>
      <w:r w:rsidR="00FC04F4" w:rsidRPr="00D2381C">
        <w:t>can</w:t>
      </w:r>
      <w:r w:rsidR="004D628D" w:rsidRPr="00D2381C">
        <w:t xml:space="preserve"> interfere with </w:t>
      </w:r>
      <w:r w:rsidR="001A7608" w:rsidRPr="00D2381C">
        <w:t xml:space="preserve">the formation </w:t>
      </w:r>
      <w:r w:rsidR="004D628D" w:rsidRPr="00D2381C">
        <w:t>meaningful relationship</w:t>
      </w:r>
      <w:r w:rsidR="00EA4121" w:rsidRPr="00D2381C">
        <w:t>s</w:t>
      </w:r>
      <w:r w:rsidR="00947A4B" w:rsidRPr="00D2381C">
        <w:t xml:space="preserve"> </w:t>
      </w:r>
      <w:r w:rsidR="001F6A76" w:rsidRPr="00D2381C">
        <w:fldChar w:fldCharType="begin"/>
      </w:r>
      <w:r w:rsidR="001F6A76" w:rsidRPr="00D2381C">
        <w:instrText xml:space="preserve"> ADDIN EN.CITE &lt;EndNote&gt;&lt;Cite&gt;&lt;Author&gt;Chattopadhyay&lt;/Author&gt;&lt;Year&gt;2023&lt;/Year&gt;&lt;RecNum&gt;4805&lt;/RecNum&gt;&lt;DisplayText&gt;(Chattopadhyay and de Kok 2023)&lt;/DisplayText&gt;&lt;record&gt;&lt;rec-number&gt;4805&lt;/rec-number&gt;&lt;foreign-keys&gt;&lt;key app="EN" db-id="fd29tadx4t9t57eewtq5ft07tdtz0zvapwd9" timestamp="1719285132"&gt;4805&lt;/key&gt;&lt;/foreign-keys&gt;&lt;ref-type name="Journal Article"&gt;17&lt;/ref-type&gt;&lt;contributors&gt;&lt;authors&gt;&lt;author&gt;Chattopadhyay, Sreeparna&lt;/author&gt;&lt;author&gt;de Kok, Bregje&lt;/author&gt;&lt;/authors&gt;&lt;/contributors&gt;&lt;titles&gt;&lt;title&gt;Making research ethics work for global health: towards a more agile and collaborative approach&lt;/title&gt;&lt;secondary-title&gt;BMJ Global Health&lt;/secondary-title&gt;&lt;/titles&gt;&lt;periodical&gt;&lt;full-title&gt;BMJ Global Health&lt;/full-title&gt;&lt;/periodical&gt;&lt;pages&gt;e011415&lt;/pages&gt;&lt;volume&gt;8&lt;/volume&gt;&lt;number&gt;7&lt;/number&gt;&lt;dates&gt;&lt;year&gt;2023&lt;/year&gt;&lt;/dates&gt;&lt;urls&gt;&lt;related-urls&gt;&lt;url&gt;https://gh.bmj.com/content/bmjgh/8/7/e011415.full.pdf&lt;/url&gt;&lt;/related-urls&gt;&lt;/urls&gt;&lt;electronic-resource-num&gt;10.1136/bmjgh-2022-011415&lt;/electronic-resource-num&gt;&lt;/record&gt;&lt;/Cite&gt;&lt;/EndNote&gt;</w:instrText>
      </w:r>
      <w:r w:rsidR="001F6A76" w:rsidRPr="00D2381C">
        <w:fldChar w:fldCharType="separate"/>
      </w:r>
      <w:r w:rsidR="001F6A76" w:rsidRPr="00D2381C">
        <w:rPr>
          <w:noProof/>
        </w:rPr>
        <w:t>(Chattopadhyay and de Kok 2023)</w:t>
      </w:r>
      <w:r w:rsidR="001F6A76" w:rsidRPr="00D2381C">
        <w:fldChar w:fldCharType="end"/>
      </w:r>
      <w:r w:rsidR="00E23FDF" w:rsidRPr="00D2381C">
        <w:t xml:space="preserve">, </w:t>
      </w:r>
      <w:r w:rsidR="00EA4121" w:rsidRPr="00D2381C">
        <w:t>force</w:t>
      </w:r>
      <w:r w:rsidR="00D723C8" w:rsidRPr="00D2381C">
        <w:t xml:space="preserve"> </w:t>
      </w:r>
      <w:r w:rsidR="00E23FDF" w:rsidRPr="00D2381C">
        <w:t>processes like</w:t>
      </w:r>
      <w:r w:rsidR="00EA4121" w:rsidRPr="00D2381C">
        <w:t xml:space="preserve"> </w:t>
      </w:r>
      <w:r w:rsidR="005E4381" w:rsidRPr="00D2381C">
        <w:t xml:space="preserve">informed </w:t>
      </w:r>
      <w:r w:rsidR="00EA4121" w:rsidRPr="00D2381C">
        <w:t>consent to be</w:t>
      </w:r>
      <w:r w:rsidR="00045F74" w:rsidRPr="00D2381C">
        <w:t>come</w:t>
      </w:r>
      <w:r w:rsidR="00EA4121" w:rsidRPr="00D2381C">
        <w:t xml:space="preserve"> </w:t>
      </w:r>
      <w:r w:rsidR="00D723C8" w:rsidRPr="00D2381C">
        <w:t xml:space="preserve">administrative </w:t>
      </w:r>
      <w:r w:rsidR="00045F74" w:rsidRPr="00D2381C">
        <w:t>task</w:t>
      </w:r>
      <w:r w:rsidR="005E4381" w:rsidRPr="00D2381C">
        <w:t>s</w:t>
      </w:r>
      <w:r w:rsidR="00314717" w:rsidRPr="00D2381C">
        <w:t xml:space="preserve"> </w:t>
      </w:r>
      <w:r w:rsidR="001F6A76" w:rsidRPr="00D2381C">
        <w:fldChar w:fldCharType="begin"/>
      </w:r>
      <w:r w:rsidR="001F6A76" w:rsidRPr="00D2381C">
        <w:instrText xml:space="preserve"> ADDIN EN.CITE &lt;EndNote&gt;&lt;Cite&gt;&lt;Author&gt;Sherwood&lt;/Author&gt;&lt;Year&gt;2020&lt;/Year&gt;&lt;RecNum&gt;4809&lt;/RecNum&gt;&lt;DisplayText&gt;(Sherwood and Anthony 2020)&lt;/DisplayText&gt;&lt;record&gt;&lt;rec-number&gt;4809&lt;/rec-number&gt;&lt;foreign-keys&gt;&lt;key app="EN" db-id="fd29tadx4t9t57eewtq5ft07tdtz0zvapwd9" timestamp="1719285992"&gt;4809&lt;/key&gt;&lt;/foreign-keys&gt;&lt;ref-type name="Book Section"&gt;5&lt;/ref-type&gt;&lt;contributors&gt;&lt;authors&gt;&lt;author&gt;Sherwood, Juanita&lt;/author&gt;&lt;author&gt;Anthony, Thalia&lt;/author&gt;&lt;/authors&gt;&lt;secondary-authors&gt;&lt;author&gt;George, Lily&lt;/author&gt;&lt;author&gt;Tauri, Juan&lt;/author&gt;&lt;author&gt;MacDonald, Lindsey Te Ata o Tu&lt;/author&gt;&lt;/secondary-authors&gt;&lt;/contributors&gt;&lt;titles&gt;&lt;title&gt;Ethical conduct in indigenous research: It’s just good manners&lt;/title&gt;&lt;secondary-title&gt;Indigenous Research Ethics: Claiming Research Sovereignty Beyond Deficit and the Colonial Legacy&lt;/secondary-title&gt;&lt;tertiary-title&gt;Advances in Research Ethics and Integrity&lt;/tertiary-title&gt;&lt;/titles&gt;&lt;pages&gt;19-40&lt;/pages&gt;&lt;volume&gt;6&lt;/volume&gt;&lt;dates&gt;&lt;year&gt;2020&lt;/year&gt;&lt;/dates&gt;&lt;publisher&gt;Emerald Publishing Limited&lt;/publisher&gt;&lt;isbn&gt;978-1-78769-390-6, 978-1-78769-389-0&lt;/isbn&gt;&lt;urls&gt;&lt;related-urls&gt;&lt;url&gt;https://doi.org/10.1108/S2398-601820200000006002&lt;/url&gt;&lt;/related-urls&gt;&lt;/urls&gt;&lt;electronic-resource-num&gt;10.1108/S2398-601820200000006002&lt;/electronic-resource-num&gt;&lt;access-date&gt;2024/06/25&lt;/access-date&gt;&lt;/record&gt;&lt;/Cite&gt;&lt;/EndNote&gt;</w:instrText>
      </w:r>
      <w:r w:rsidR="001F6A76" w:rsidRPr="00D2381C">
        <w:fldChar w:fldCharType="separate"/>
      </w:r>
      <w:r w:rsidR="001F6A76" w:rsidRPr="00D2381C">
        <w:rPr>
          <w:noProof/>
        </w:rPr>
        <w:t>(Sherwood and Anthony 2020)</w:t>
      </w:r>
      <w:r w:rsidR="001F6A76" w:rsidRPr="00D2381C">
        <w:fldChar w:fldCharType="end"/>
      </w:r>
      <w:r w:rsidR="00091701" w:rsidRPr="00D2381C">
        <w:t xml:space="preserve">, and </w:t>
      </w:r>
      <w:r w:rsidR="00BC4DCD" w:rsidRPr="00D2381C">
        <w:t xml:space="preserve">often </w:t>
      </w:r>
      <w:r w:rsidR="00C12509" w:rsidRPr="00D2381C">
        <w:t xml:space="preserve">do not reflect the dynamic nature of </w:t>
      </w:r>
      <w:r w:rsidR="005A4AB3" w:rsidRPr="00D2381C">
        <w:t xml:space="preserve">interactions that occur in the real world </w:t>
      </w:r>
      <w:r w:rsidR="001F6A76" w:rsidRPr="00D2381C">
        <w:fldChar w:fldCharType="begin"/>
      </w:r>
      <w:r w:rsidR="001F6A76" w:rsidRPr="00D2381C">
        <w:instrText xml:space="preserve"> ADDIN EN.CITE &lt;EndNote&gt;&lt;Cite&gt;&lt;Author&gt;Amundsen&lt;/Author&gt;&lt;Year&gt;2017&lt;/Year&gt;&lt;RecNum&gt;4803&lt;/RecNum&gt;&lt;DisplayText&gt;(Amundsen DL et al. 2017)&lt;/DisplayText&gt;&lt;record&gt;&lt;rec-number&gt;4803&lt;/rec-number&gt;&lt;foreign-keys&gt;&lt;key app="EN" db-id="fd29tadx4t9t57eewtq5ft07tdtz0zvapwd9" timestamp="1719284644"&gt;4803&lt;/key&gt;&lt;/foreign-keys&gt;&lt;ref-type name="Journal Article"&gt;17&lt;/ref-type&gt;&lt;contributors&gt;&lt;authors&gt;&lt;author&gt;Amundsen, Diana Leigh&lt;/author&gt;&lt;author&gt;Msoroka, Mohamed&lt;/author&gt;&lt;author&gt;Findsen, Brian&lt;/author&gt;&lt;/authors&gt;&lt;/contributors&gt;&lt;titles&gt;&lt;title&gt;&amp;apos;It&amp;apos;s a case of access.&amp;apos; The problematics of accessing research participants&lt;/title&gt;&lt;secondary-title&gt;Waikato Journal of Education&lt;/secondary-title&gt;&lt;/titles&gt;&lt;periodical&gt;&lt;full-title&gt;Waikato Journal of Education&lt;/full-title&gt;&lt;/periodical&gt;&lt;volume&gt;22&lt;/volume&gt;&lt;number&gt;4&lt;/number&gt;&lt;section&gt;Articles&lt;/section&gt;&lt;dates&gt;&lt;year&gt;2017&lt;/year&gt;&lt;pub-dates&gt;&lt;date&gt;12/13&lt;/date&gt;&lt;/pub-dates&gt;&lt;/dates&gt;&lt;urls&gt;&lt;related-urls&gt;&lt;url&gt;https://wje.org.nz/index.php/WJE/article/view/425&lt;/url&gt;&lt;/related-urls&gt;&lt;/urls&gt;&lt;electronic-resource-num&gt;10.15663/wje.v22i4.425&lt;/electronic-resource-num&gt;&lt;access-date&gt;2024/06/24&lt;/access-date&gt;&lt;/record&gt;&lt;/Cite&gt;&lt;/EndNote&gt;</w:instrText>
      </w:r>
      <w:r w:rsidR="001F6A76" w:rsidRPr="00D2381C">
        <w:fldChar w:fldCharType="separate"/>
      </w:r>
      <w:r w:rsidR="001F6A76" w:rsidRPr="00D2381C">
        <w:rPr>
          <w:noProof/>
        </w:rPr>
        <w:t>(Amundsen et al. 2017)</w:t>
      </w:r>
      <w:r w:rsidR="001F6A76" w:rsidRPr="00D2381C">
        <w:fldChar w:fldCharType="end"/>
      </w:r>
      <w:r w:rsidR="00D723C8" w:rsidRPr="00D2381C">
        <w:t xml:space="preserve">. </w:t>
      </w:r>
    </w:p>
    <w:p w14:paraId="3380C9A7" w14:textId="54C34FA0" w:rsidR="00B23F63" w:rsidRPr="00D2381C" w:rsidRDefault="002676C2" w:rsidP="00ED3615">
      <w:r w:rsidRPr="00D2381C">
        <w:t xml:space="preserve">Finally, </w:t>
      </w:r>
      <w:r w:rsidR="00334634" w:rsidRPr="00D2381C">
        <w:t>research with Māori or marginalised groups needs</w:t>
      </w:r>
      <w:r w:rsidR="00FF6365" w:rsidRPr="00D2381C">
        <w:t xml:space="preserve"> to deliver </w:t>
      </w:r>
      <w:r w:rsidR="00334634" w:rsidRPr="00D2381C">
        <w:t xml:space="preserve">benefit </w:t>
      </w:r>
      <w:r w:rsidR="000264D5" w:rsidRPr="00D2381C">
        <w:t xml:space="preserve">to </w:t>
      </w:r>
      <w:r w:rsidR="00334634" w:rsidRPr="00D2381C">
        <w:t xml:space="preserve">those </w:t>
      </w:r>
      <w:r w:rsidR="0051225C" w:rsidRPr="00D2381C">
        <w:t xml:space="preserve">involved </w:t>
      </w:r>
      <w:r w:rsidR="001F6A76" w:rsidRPr="00D2381C">
        <w:fldChar w:fldCharType="begin">
          <w:fldData xml:space="preserve">PEVuZE5vdGU+PENpdGU+PEF1dGhvcj5NYWNmYXJsYW5lPC9BdXRob3I+PFllYXI+MjAxOTwvWWVh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</w:fldData>
        </w:fldChar>
      </w:r>
      <w:r w:rsidR="001F6A76" w:rsidRPr="00D2381C">
        <w:instrText xml:space="preserve"> ADDIN EN.CITE </w:instrText>
      </w:r>
      <w:r w:rsidR="001F6A76" w:rsidRPr="00D2381C">
        <w:fldChar w:fldCharType="begin">
          <w:fldData xml:space="preserve">PEVuZE5vdGU+PENpdGU+PEF1dGhvcj5NYWNmYXJsYW5lPC9BdXRob3I+PFllYXI+MjAxOTwvWWVh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</w:fldData>
        </w:fldChar>
      </w:r>
      <w:r w:rsidR="001F6A76" w:rsidRPr="00D2381C">
        <w:instrText xml:space="preserve"> ADDIN EN.CITE.DATA </w:instrText>
      </w:r>
      <w:r w:rsidR="001F6A76" w:rsidRPr="00D2381C">
        <w:fldChar w:fldCharType="end"/>
      </w:r>
      <w:r w:rsidR="001F6A76" w:rsidRPr="00D2381C">
        <w:fldChar w:fldCharType="separate"/>
      </w:r>
      <w:r w:rsidR="001F6A76" w:rsidRPr="00D2381C">
        <w:rPr>
          <w:noProof/>
        </w:rPr>
        <w:t>(Bishop 1995; Liamputtong 2008; Macfarlane and Macfarlane 2019)</w:t>
      </w:r>
      <w:r w:rsidR="001F6A76" w:rsidRPr="00D2381C">
        <w:fldChar w:fldCharType="end"/>
      </w:r>
      <w:r w:rsidR="00334634" w:rsidRPr="00D2381C">
        <w:t xml:space="preserve">. </w:t>
      </w:r>
      <w:r w:rsidR="0051225C" w:rsidRPr="00D2381C">
        <w:t>Macfarlane</w:t>
      </w:r>
      <w:r w:rsidR="00583013" w:rsidRPr="00D2381C">
        <w:t xml:space="preserve"> and Macfarlane</w:t>
      </w:r>
      <w:r w:rsidR="0051225C" w:rsidRPr="00D2381C">
        <w:t xml:space="preserve"> </w:t>
      </w:r>
      <w:r w:rsidR="001F6A76" w:rsidRPr="00D2381C">
        <w:fldChar w:fldCharType="begin"/>
      </w:r>
      <w:r w:rsidR="001F6A76" w:rsidRPr="00D2381C">
        <w:instrText xml:space="preserve"> ADDIN EN.CITE &lt;EndNote&gt;&lt;Cite&gt;&lt;Author&gt;Macfarlane&lt;/Author&gt;&lt;Year&gt;2019&lt;/Year&gt;&lt;RecNum&gt;4778&lt;/RecNum&gt;&lt;DisplayText&gt;(Macfarlane and Macfarlane 2019)&lt;/DisplayText&gt;&lt;record&gt;&lt;rec-number&gt;4778&lt;/rec-number&gt;&lt;foreign-keys&gt;&lt;key app="EN" db-id="fd29tadx4t9t57eewtq5ft07tdtz0zvapwd9" timestamp="1707268619"&gt;4778&lt;/key&gt;&lt;/foreign-keys&gt;&lt;ref-type name="Journal Article"&gt;17&lt;/ref-type&gt;&lt;contributors&gt;&lt;authors&gt;&lt;author&gt;Macfarlane, Angus&lt;/author&gt;&lt;author&gt;Macfarlane, Sonja&lt;/author&gt;&lt;/authors&gt;&lt;/contributors&gt;&lt;titles&gt;&lt;title&gt;Listen to culture: Māori scholars’ plea to researchers&lt;/title&gt;&lt;secondary-title&gt;Journal of the Royal Society of New Zealand&lt;/secondary-title&gt;&lt;/titles&gt;&lt;periodical&gt;&lt;full-title&gt;Journal of the Royal Society of New Zealand&lt;/full-title&gt;&lt;/periodical&gt;&lt;pages&gt;48-57&lt;/pages&gt;&lt;volume&gt;49&lt;/volume&gt;&lt;number&gt;sup1&lt;/number&gt;&lt;dates&gt;&lt;year&gt;2019&lt;/year&gt;&lt;pub-dates&gt;&lt;date&gt;2019/11/29&lt;/date&gt;&lt;/pub-dates&gt;&lt;/dates&gt;&lt;publisher&gt;Taylor &amp;amp; Francis&lt;/publisher&gt;&lt;isbn&gt;0303-6758&lt;/isbn&gt;&lt;urls&gt;&lt;related-urls&gt;&lt;url&gt;https://doi.org/10.1080/03036758.2019.1661855&lt;/url&gt;&lt;/related-urls&gt;&lt;/urls&gt;&lt;electronic-resource-num&gt;10.1080/03036758.2019.1661855&lt;/electronic-resource-num&gt;&lt;/record&gt;&lt;/Cite&gt;&lt;/EndNote&gt;</w:instrText>
      </w:r>
      <w:r w:rsidR="001F6A76" w:rsidRPr="00D2381C">
        <w:fldChar w:fldCharType="separate"/>
      </w:r>
      <w:r w:rsidR="001F6A76" w:rsidRPr="00D2381C">
        <w:rPr>
          <w:noProof/>
        </w:rPr>
        <w:t>(2019)</w:t>
      </w:r>
      <w:r w:rsidR="001F6A76" w:rsidRPr="00D2381C">
        <w:fldChar w:fldCharType="end"/>
      </w:r>
      <w:r w:rsidR="00E818D1" w:rsidRPr="00D2381C">
        <w:t xml:space="preserve"> </w:t>
      </w:r>
      <w:r w:rsidR="0051225C" w:rsidRPr="00D2381C">
        <w:t>proposed t</w:t>
      </w:r>
      <w:r w:rsidR="00334634" w:rsidRPr="00D2381C">
        <w:t xml:space="preserve">hat </w:t>
      </w:r>
      <w:r w:rsidR="0051225C" w:rsidRPr="00D2381C">
        <w:t xml:space="preserve">the </w:t>
      </w:r>
      <w:r w:rsidR="00334634" w:rsidRPr="00D2381C">
        <w:t xml:space="preserve">benefit does not need to be immediate or arise from an individual project, but the potential </w:t>
      </w:r>
      <w:r w:rsidR="00860306" w:rsidRPr="00D2381C">
        <w:t xml:space="preserve">for </w:t>
      </w:r>
      <w:r w:rsidR="00334634" w:rsidRPr="00D2381C">
        <w:t>benefit</w:t>
      </w:r>
      <w:r w:rsidR="00FD5D6E" w:rsidRPr="00D2381C">
        <w:t xml:space="preserve"> from the relationship</w:t>
      </w:r>
      <w:r w:rsidR="00334634" w:rsidRPr="00D2381C">
        <w:t xml:space="preserve"> needs to be </w:t>
      </w:r>
      <w:r w:rsidR="00057AEC" w:rsidRPr="00D2381C">
        <w:t>evident</w:t>
      </w:r>
      <w:r w:rsidR="00334634" w:rsidRPr="00D2381C">
        <w:t xml:space="preserve"> at </w:t>
      </w:r>
      <w:r w:rsidR="00057AEC" w:rsidRPr="00D2381C">
        <w:t xml:space="preserve">the </w:t>
      </w:r>
      <w:r w:rsidR="00334634" w:rsidRPr="00D2381C">
        <w:t xml:space="preserve">start </w:t>
      </w:r>
      <w:r w:rsidR="001F6A76" w:rsidRPr="00D2381C">
        <w:fldChar w:fldCharType="begin"/>
      </w:r>
      <w:r w:rsidR="001F6A76" w:rsidRPr="00D2381C">
        <w:instrText xml:space="preserve"> ADDIN EN.CITE &lt;EndNote&gt;&lt;Cite&gt;&lt;Author&gt;Bishop&lt;/Author&gt;&lt;Year&gt;1995&lt;/Year&gt;&lt;RecNum&gt;4799&lt;/RecNum&gt;&lt;DisplayText&gt;(Bishop AR 1995)&lt;/DisplayText&gt;&lt;record&gt;&lt;rec-number&gt;4799&lt;/rec-number&gt;&lt;foreign-keys&gt;&lt;key app="EN" db-id="fd29tadx4t9t57eewtq5ft07tdtz0zvapwd9" timestamp="1719198065"&gt;4799&lt;/key&gt;&lt;/foreign-keys&gt;&lt;ref-type name="Thesis"&gt;32&lt;/ref-type&gt;&lt;contributors&gt;&lt;authors&gt;&lt;author&gt;Bishop, A. R.&lt;/author&gt;&lt;/authors&gt;&lt;secondary-authors&gt;&lt;author&gt;Glynn, Ted&lt;/author&gt;&lt;author&gt;Ballard, Keith&lt;/author&gt;&lt;/secondary-authors&gt;&lt;/contributors&gt;&lt;titles&gt;&lt;title&gt;Collaborative research stories : whakawhanaungatanga&lt;/title&gt;&lt;/titles&gt;&lt;keywords&gt;&lt;keyword&gt;Maori&lt;/keyword&gt;&lt;keyword&gt;research&lt;/keyword&gt;&lt;keyword&gt;kaupapa Maori&lt;/keyword&gt;&lt;keyword&gt;kura kaupapa Maori&lt;/keyword&gt;&lt;keyword&gt;biculturalism&lt;/keyword&gt;&lt;/keywords&gt;&lt;dates&gt;&lt;year&gt;1995&lt;/year&gt;&lt;/dates&gt;&lt;publisher&gt;University of Otago&lt;/publisher&gt;&lt;urls&gt;&lt;/urls&gt;&lt;/record&gt;&lt;/Cite&gt;&lt;/EndNote&gt;</w:instrText>
      </w:r>
      <w:r w:rsidR="001F6A76" w:rsidRPr="00D2381C">
        <w:fldChar w:fldCharType="separate"/>
      </w:r>
      <w:r w:rsidR="001F6A76" w:rsidRPr="00D2381C">
        <w:rPr>
          <w:noProof/>
        </w:rPr>
        <w:t>(Bishop 1995)</w:t>
      </w:r>
      <w:r w:rsidR="001F6A76" w:rsidRPr="00D2381C">
        <w:fldChar w:fldCharType="end"/>
      </w:r>
      <w:r w:rsidR="00334634" w:rsidRPr="00D2381C">
        <w:t xml:space="preserve">. </w:t>
      </w:r>
      <w:r w:rsidR="00B14E06" w:rsidRPr="00D2381C">
        <w:t xml:space="preserve">For Māori, knowledge is </w:t>
      </w:r>
      <w:r w:rsidR="00F2446C" w:rsidRPr="00D2381C">
        <w:t>taonga (</w:t>
      </w:r>
      <w:r w:rsidR="00D73903" w:rsidRPr="00D2381C">
        <w:t>treasur</w:t>
      </w:r>
      <w:r w:rsidR="003E41C0" w:rsidRPr="00D2381C">
        <w:t>ed</w:t>
      </w:r>
      <w:r w:rsidR="00D73903" w:rsidRPr="00D2381C">
        <w:t>)</w:t>
      </w:r>
      <w:r w:rsidR="00827B07" w:rsidRPr="00D2381C">
        <w:t>. I</w:t>
      </w:r>
      <w:r w:rsidR="00765366" w:rsidRPr="00D2381C">
        <w:t>n return for being</w:t>
      </w:r>
      <w:r w:rsidR="00334634" w:rsidRPr="00D2381C">
        <w:t xml:space="preserve"> entrusted with that gift, researchers should </w:t>
      </w:r>
      <w:r w:rsidR="00765366" w:rsidRPr="00D2381C">
        <w:t xml:space="preserve">reciprocate </w:t>
      </w:r>
      <w:r w:rsidR="006628E0" w:rsidRPr="00D2381C">
        <w:t>by providing</w:t>
      </w:r>
      <w:r w:rsidR="00334634" w:rsidRPr="00D2381C">
        <w:t xml:space="preserve"> </w:t>
      </w:r>
      <w:r w:rsidR="00D81447" w:rsidRPr="00D2381C">
        <w:t>a positive and meaningful impact</w:t>
      </w:r>
      <w:r w:rsidR="00334634" w:rsidRPr="00D2381C">
        <w:t xml:space="preserve"> to</w:t>
      </w:r>
      <w:r w:rsidR="0053339E" w:rsidRPr="00D2381C">
        <w:t xml:space="preserve"> </w:t>
      </w:r>
      <w:r w:rsidR="00BC4168" w:rsidRPr="00D2381C">
        <w:t xml:space="preserve">whānau and </w:t>
      </w:r>
      <w:proofErr w:type="spellStart"/>
      <w:r w:rsidR="00BC4168" w:rsidRPr="00D2381C">
        <w:t>hapori</w:t>
      </w:r>
      <w:proofErr w:type="spellEnd"/>
      <w:r w:rsidR="00334634" w:rsidRPr="00D2381C">
        <w:t xml:space="preserve"> </w:t>
      </w:r>
      <w:r w:rsidR="00057AEC" w:rsidRPr="00D2381C">
        <w:t>Māori</w:t>
      </w:r>
      <w:r w:rsidR="0053339E" w:rsidRPr="00D2381C">
        <w:t xml:space="preserve"> </w:t>
      </w:r>
      <w:r w:rsidR="00583013" w:rsidRPr="00D2381C">
        <w:t xml:space="preserve">(Māori families and communities) </w:t>
      </w:r>
      <w:r w:rsidR="0053339E" w:rsidRPr="00D2381C">
        <w:t>they have worked with</w:t>
      </w:r>
      <w:r w:rsidR="00057AEC" w:rsidRPr="00D2381C">
        <w:t xml:space="preserve"> </w:t>
      </w:r>
      <w:r w:rsidR="001F6A76" w:rsidRPr="00D2381C">
        <w:fldChar w:fldCharType="begin"/>
      </w:r>
      <w:r w:rsidR="001F6A76" w:rsidRPr="00D2381C">
        <w:instrText xml:space="preserve"> ADDIN EN.CITE &lt;EndNote&gt;&lt;Cite&gt;&lt;Author&gt;Amundsen&lt;/Author&gt;&lt;Year&gt;2017&lt;/Year&gt;&lt;RecNum&gt;4803&lt;/RecNum&gt;&lt;DisplayText&gt;(Amundsen DL et al. 2017)&lt;/DisplayText&gt;&lt;record&gt;&lt;rec-number&gt;4803&lt;/rec-number&gt;&lt;foreign-keys&gt;&lt;key app="EN" db-id="fd29tadx4t9t57eewtq5ft07tdtz0zvapwd9" timestamp="1719284644"&gt;4803&lt;/key&gt;&lt;/foreign-keys&gt;&lt;ref-type name="Journal Article"&gt;17&lt;/ref-type&gt;&lt;contributors&gt;&lt;authors&gt;&lt;author&gt;Amundsen, Diana Leigh&lt;/author&gt;&lt;author&gt;Msoroka, Mohamed&lt;/author&gt;&lt;author&gt;Findsen, Brian&lt;/author&gt;&lt;/authors&gt;&lt;/contributors&gt;&lt;titles&gt;&lt;title&gt;&amp;apos;It&amp;apos;s a case of access.&amp;apos; The problematics of accessing research participants&lt;/title&gt;&lt;secondary-title&gt;Waikato Journal of Education&lt;/secondary-title&gt;&lt;/titles&gt;&lt;periodical&gt;&lt;full-title&gt;Waikato Journal of Education&lt;/full-title&gt;&lt;/periodical&gt;&lt;volume&gt;22&lt;/volume&gt;&lt;number&gt;4&lt;/number&gt;&lt;section&gt;Articles&lt;/section&gt;&lt;dates&gt;&lt;year&gt;2017&lt;/year&gt;&lt;pub-dates&gt;&lt;date&gt;12/13&lt;/date&gt;&lt;/pub-dates&gt;&lt;/dates&gt;&lt;urls&gt;&lt;related-urls&gt;&lt;url&gt;https://wje.org.nz/index.php/WJE/article/view/425&lt;/url&gt;&lt;/related-urls&gt;&lt;/urls&gt;&lt;electronic-resource-num&gt;10.15663/wje.v22i4.425&lt;/electronic-resource-num&gt;&lt;access-date&gt;2024/06/24&lt;/access-date&gt;&lt;/record&gt;&lt;/Cite&gt;&lt;/EndNote&gt;</w:instrText>
      </w:r>
      <w:r w:rsidR="001F6A76" w:rsidRPr="00D2381C">
        <w:fldChar w:fldCharType="separate"/>
      </w:r>
      <w:r w:rsidR="001F6A76" w:rsidRPr="00D2381C">
        <w:rPr>
          <w:noProof/>
        </w:rPr>
        <w:t>(Amundsen et al. 2017)</w:t>
      </w:r>
      <w:r w:rsidR="001F6A76" w:rsidRPr="00D2381C">
        <w:fldChar w:fldCharType="end"/>
      </w:r>
      <w:r w:rsidR="00334634" w:rsidRPr="00D2381C">
        <w:t xml:space="preserve">. </w:t>
      </w:r>
    </w:p>
    <w:p w14:paraId="7ABCC5C0" w14:textId="1F422FF7" w:rsidR="00456267" w:rsidRPr="00D2381C" w:rsidRDefault="00456267" w:rsidP="00456267">
      <w:pPr>
        <w:pStyle w:val="Heading2"/>
      </w:pPr>
      <w:r w:rsidRPr="00D2381C">
        <w:t>Strengths and limitations</w:t>
      </w:r>
    </w:p>
    <w:p w14:paraId="2919ABBE" w14:textId="1BF2394D" w:rsidR="00456267" w:rsidRPr="00D2381C" w:rsidRDefault="00CB108F" w:rsidP="00ED3615">
      <w:r w:rsidRPr="00D2381C">
        <w:t>Our study</w:t>
      </w:r>
      <w:r w:rsidR="00184A13" w:rsidRPr="00D2381C">
        <w:t xml:space="preserve"> had </w:t>
      </w:r>
      <w:proofErr w:type="gramStart"/>
      <w:r w:rsidR="00184A13" w:rsidRPr="00D2381C">
        <w:t>a number of</w:t>
      </w:r>
      <w:proofErr w:type="gramEnd"/>
      <w:r w:rsidR="00184A13" w:rsidRPr="00D2381C">
        <w:t xml:space="preserve"> strengths. </w:t>
      </w:r>
      <w:r w:rsidR="00E135A7" w:rsidRPr="00D2381C">
        <w:t>The qualitative nature of the included articles enabled</w:t>
      </w:r>
      <w:r w:rsidR="00075934" w:rsidRPr="00D2381C">
        <w:t xml:space="preserve"> us to capture</w:t>
      </w:r>
      <w:r w:rsidR="00E135A7" w:rsidRPr="00D2381C">
        <w:t xml:space="preserve"> </w:t>
      </w:r>
      <w:r w:rsidR="00BC252E" w:rsidRPr="00D2381C">
        <w:t xml:space="preserve">in-depth data that described researchers’ experiences and thoughts. </w:t>
      </w:r>
      <w:r w:rsidR="00184A13" w:rsidRPr="00D2381C">
        <w:t xml:space="preserve">We </w:t>
      </w:r>
      <w:r w:rsidR="00075934" w:rsidRPr="00D2381C">
        <w:t xml:space="preserve">also </w:t>
      </w:r>
      <w:r w:rsidR="00184A13" w:rsidRPr="00D2381C">
        <w:t>used a structured approach to</w:t>
      </w:r>
      <w:r w:rsidR="00D30B6D" w:rsidRPr="00D2381C">
        <w:t xml:space="preserve"> analyse the data based on </w:t>
      </w:r>
      <w:r w:rsidR="00E135A7" w:rsidRPr="00D2381C">
        <w:t xml:space="preserve">published principles of qualitative synthesis. </w:t>
      </w:r>
      <w:r w:rsidR="00075934" w:rsidRPr="00D2381C">
        <w:t>Finally, o</w:t>
      </w:r>
      <w:r w:rsidR="00B76F42" w:rsidRPr="00D2381C">
        <w:t xml:space="preserve">ur research team represents a </w:t>
      </w:r>
      <w:r w:rsidR="00A625BF" w:rsidRPr="00D2381C">
        <w:t xml:space="preserve">partnership itself, which enabled </w:t>
      </w:r>
      <w:r w:rsidR="008A6E60" w:rsidRPr="00D2381C">
        <w:t xml:space="preserve">multiple worldviews within </w:t>
      </w:r>
      <w:r w:rsidR="008A6E60" w:rsidRPr="00D2381C">
        <w:lastRenderedPageBreak/>
        <w:t xml:space="preserve">the analysis and interpretation. There were also some limitations. As noted previously, </w:t>
      </w:r>
      <w:r w:rsidR="004F418B" w:rsidRPr="00D2381C">
        <w:t xml:space="preserve">the research topic was challenging to </w:t>
      </w:r>
      <w:r w:rsidR="008014E4" w:rsidRPr="00D2381C">
        <w:t xml:space="preserve">exhaustively </w:t>
      </w:r>
      <w:r w:rsidR="004F418B" w:rsidRPr="00D2381C">
        <w:t>search within the literature</w:t>
      </w:r>
      <w:r w:rsidR="008014E4" w:rsidRPr="00D2381C">
        <w:t xml:space="preserve">; therefore, there may be relevant articles that were not included in the review. </w:t>
      </w:r>
      <w:r w:rsidR="00F34490" w:rsidRPr="00D2381C">
        <w:t xml:space="preserve">We also initially aimed to focus solely on health-related </w:t>
      </w:r>
      <w:r w:rsidR="00B87218" w:rsidRPr="00D2381C">
        <w:t>research but ended up including research from other disciplines</w:t>
      </w:r>
      <w:r w:rsidR="002D7E58" w:rsidRPr="00D2381C">
        <w:t>. Finally, some of the articles were written 20-25 years ago, which may limit their relevance to the current research environment. However, the inclusion of similar views and experiences in more recent articles suggests the data from the earlier articles is still meaningful today</w:t>
      </w:r>
      <w:r w:rsidR="00B87218" w:rsidRPr="00D2381C">
        <w:t xml:space="preserve">. </w:t>
      </w:r>
    </w:p>
    <w:p w14:paraId="46DBAE2B" w14:textId="6C2F33E6" w:rsidR="006F6486" w:rsidRPr="00D2381C" w:rsidRDefault="006F6486" w:rsidP="006F6486">
      <w:pPr>
        <w:pStyle w:val="Heading2"/>
      </w:pPr>
      <w:r w:rsidRPr="00D2381C">
        <w:t>Recommendations</w:t>
      </w:r>
    </w:p>
    <w:p w14:paraId="7139B19C" w14:textId="13BF7B0C" w:rsidR="00D6469F" w:rsidRPr="00D2381C" w:rsidRDefault="00CA73A0" w:rsidP="00D6469F">
      <w:r w:rsidRPr="00D2381C">
        <w:t xml:space="preserve">Our review and </w:t>
      </w:r>
      <w:r w:rsidR="00C46AFC" w:rsidRPr="00D2381C">
        <w:t>associated model</w:t>
      </w:r>
      <w:r w:rsidR="007D61D0" w:rsidRPr="00D2381C">
        <w:t>,</w:t>
      </w:r>
      <w:r w:rsidR="00C46AFC" w:rsidRPr="00D2381C">
        <w:t xml:space="preserve"> </w:t>
      </w:r>
      <w:proofErr w:type="spellStart"/>
      <w:r w:rsidR="00874AB2" w:rsidRPr="00D2381C">
        <w:t>Ngā</w:t>
      </w:r>
      <w:proofErr w:type="spellEnd"/>
      <w:r w:rsidR="00874AB2" w:rsidRPr="00D2381C">
        <w:t xml:space="preserve"> Wai </w:t>
      </w:r>
      <w:proofErr w:type="spellStart"/>
      <w:r w:rsidR="00874AB2" w:rsidRPr="00D2381C">
        <w:t>Rerekē</w:t>
      </w:r>
      <w:proofErr w:type="spellEnd"/>
      <w:r w:rsidR="007D61D0" w:rsidRPr="00D2381C">
        <w:t>,</w:t>
      </w:r>
      <w:r w:rsidR="00CC3B7C" w:rsidRPr="00D2381C">
        <w:t xml:space="preserve"> </w:t>
      </w:r>
      <w:r w:rsidR="007F4596" w:rsidRPr="00D2381C">
        <w:t xml:space="preserve">suggest </w:t>
      </w:r>
      <w:proofErr w:type="gramStart"/>
      <w:r w:rsidR="007F4596" w:rsidRPr="00D2381C">
        <w:t>a number of</w:t>
      </w:r>
      <w:proofErr w:type="gramEnd"/>
      <w:r w:rsidR="00CC3B7C" w:rsidRPr="00D2381C">
        <w:t xml:space="preserve"> recommendations </w:t>
      </w:r>
      <w:r w:rsidRPr="00D2381C">
        <w:t>to facilitate Māori-centred research</w:t>
      </w:r>
      <w:r w:rsidR="00D073B4" w:rsidRPr="00D2381C">
        <w:t xml:space="preserve"> within academi</w:t>
      </w:r>
      <w:r w:rsidR="00463D4E" w:rsidRPr="00D2381C">
        <w:t>a</w:t>
      </w:r>
      <w:r w:rsidR="000329E6" w:rsidRPr="00D2381C">
        <w:t xml:space="preserve"> (Table 2)</w:t>
      </w:r>
      <w:r w:rsidR="00CC3B7C" w:rsidRPr="00D2381C">
        <w:t>.</w:t>
      </w:r>
      <w:r w:rsidR="00C40BAB" w:rsidRPr="00D2381C">
        <w:t xml:space="preserve"> </w:t>
      </w:r>
      <w:r w:rsidR="000329E6" w:rsidRPr="00D2381C">
        <w:t>Several</w:t>
      </w:r>
      <w:r w:rsidR="005F4E4E" w:rsidRPr="00D2381C">
        <w:t xml:space="preserve"> of these </w:t>
      </w:r>
      <w:r w:rsidR="00107759" w:rsidRPr="00D2381C">
        <w:t xml:space="preserve">recommendations are not necessarily specific to the health field and could </w:t>
      </w:r>
      <w:r w:rsidR="005F4E4E" w:rsidRPr="00D2381C">
        <w:t>apply across multiple areas</w:t>
      </w:r>
      <w:r w:rsidR="00107759" w:rsidRPr="00D2381C">
        <w:t xml:space="preserve">. </w:t>
      </w:r>
      <w:r w:rsidR="00463D4E" w:rsidRPr="00D2381C">
        <w:t>At the level of the institution</w:t>
      </w:r>
      <w:r w:rsidR="00CF2910" w:rsidRPr="00D2381C">
        <w:t>, t</w:t>
      </w:r>
      <w:r w:rsidR="0025509E" w:rsidRPr="00D2381C">
        <w:t>here should be wider a</w:t>
      </w:r>
      <w:r w:rsidR="00AE47C8" w:rsidRPr="00D2381C">
        <w:t>c</w:t>
      </w:r>
      <w:r w:rsidR="00D67347" w:rsidRPr="00D2381C">
        <w:t>ceptance</w:t>
      </w:r>
      <w:r w:rsidR="00CF2910" w:rsidRPr="00D2381C">
        <w:t>,</w:t>
      </w:r>
      <w:r w:rsidR="00272FC1" w:rsidRPr="00D2381C">
        <w:t xml:space="preserve"> ac</w:t>
      </w:r>
      <w:r w:rsidR="00AE47C8" w:rsidRPr="00D2381C">
        <w:t>knowledgement</w:t>
      </w:r>
      <w:r w:rsidR="00CF2910" w:rsidRPr="00D2381C">
        <w:t>, and promotion</w:t>
      </w:r>
      <w:r w:rsidR="00AE47C8" w:rsidRPr="00D2381C">
        <w:t xml:space="preserve"> of </w:t>
      </w:r>
      <w:r w:rsidR="00D67347" w:rsidRPr="00D2381C">
        <w:t>Māori and non-Māori working in partnerships</w:t>
      </w:r>
      <w:r w:rsidR="00CF2910" w:rsidRPr="00D2381C">
        <w:t xml:space="preserve"> and the benefits that this </w:t>
      </w:r>
      <w:r w:rsidR="00BA314F" w:rsidRPr="00D2381C">
        <w:t>affords</w:t>
      </w:r>
      <w:r w:rsidR="00D67347" w:rsidRPr="00D2381C">
        <w:t xml:space="preserve">. </w:t>
      </w:r>
      <w:r w:rsidR="000425E4" w:rsidRPr="00D2381C">
        <w:t>M</w:t>
      </w:r>
      <w:r w:rsidR="00082CC4" w:rsidRPr="00D2381C">
        <w:t>ore</w:t>
      </w:r>
      <w:r w:rsidR="007008F8" w:rsidRPr="00D2381C">
        <w:t xml:space="preserve"> time and funding</w:t>
      </w:r>
      <w:r w:rsidR="000425E4" w:rsidRPr="00D2381C">
        <w:t xml:space="preserve"> need to be invested</w:t>
      </w:r>
      <w:r w:rsidR="007008F8" w:rsidRPr="00D2381C">
        <w:t xml:space="preserve"> </w:t>
      </w:r>
      <w:r w:rsidR="00082CC4" w:rsidRPr="00D2381C">
        <w:t>in</w:t>
      </w:r>
      <w:r w:rsidR="004B19DB" w:rsidRPr="00D2381C">
        <w:t xml:space="preserve"> building</w:t>
      </w:r>
      <w:r w:rsidR="00BC5BF7" w:rsidRPr="00D2381C">
        <w:t xml:space="preserve"> </w:t>
      </w:r>
      <w:r w:rsidR="0084073E" w:rsidRPr="00D2381C">
        <w:t xml:space="preserve">and sustaining </w:t>
      </w:r>
      <w:r w:rsidR="00BC5BF7" w:rsidRPr="00D2381C">
        <w:t>cross-cultural</w:t>
      </w:r>
      <w:r w:rsidR="00082CC4" w:rsidRPr="00D2381C">
        <w:t xml:space="preserve"> relationships</w:t>
      </w:r>
      <w:r w:rsidR="009D4C36" w:rsidRPr="00D2381C">
        <w:t xml:space="preserve"> </w:t>
      </w:r>
      <w:r w:rsidR="00BA314F" w:rsidRPr="00D2381C">
        <w:t xml:space="preserve">both </w:t>
      </w:r>
      <w:r w:rsidR="004443D4" w:rsidRPr="00D2381C">
        <w:t xml:space="preserve">amongst researchers </w:t>
      </w:r>
      <w:r w:rsidR="009D4C36" w:rsidRPr="00D2381C">
        <w:t>and</w:t>
      </w:r>
      <w:r w:rsidR="00082CC4" w:rsidRPr="00D2381C">
        <w:t xml:space="preserve"> </w:t>
      </w:r>
      <w:r w:rsidR="00DC7486" w:rsidRPr="00D2381C">
        <w:t xml:space="preserve">with </w:t>
      </w:r>
      <w:proofErr w:type="spellStart"/>
      <w:r w:rsidR="005E15A7" w:rsidRPr="00D2381C">
        <w:t>hapori</w:t>
      </w:r>
      <w:proofErr w:type="spellEnd"/>
      <w:r w:rsidR="005E15A7" w:rsidRPr="00D2381C">
        <w:t xml:space="preserve"> </w:t>
      </w:r>
      <w:r w:rsidR="00DC7486" w:rsidRPr="00D2381C">
        <w:t>Māori</w:t>
      </w:r>
      <w:r w:rsidR="009D4C36" w:rsidRPr="00D2381C">
        <w:t>.</w:t>
      </w:r>
      <w:r w:rsidR="00C67C50" w:rsidRPr="00D2381C">
        <w:t xml:space="preserve"> </w:t>
      </w:r>
      <w:r w:rsidR="005A7633" w:rsidRPr="00D2381C">
        <w:t>Although it is improving, there needs to be g</w:t>
      </w:r>
      <w:r w:rsidR="00C67C50" w:rsidRPr="00D2381C">
        <w:t>reater</w:t>
      </w:r>
      <w:r w:rsidR="009D4C36" w:rsidRPr="00D2381C">
        <w:t xml:space="preserve"> acceptance and prioritisation of wider categories of </w:t>
      </w:r>
      <w:r w:rsidR="00224833" w:rsidRPr="00D2381C">
        <w:t xml:space="preserve">research </w:t>
      </w:r>
      <w:r w:rsidR="009D4C36" w:rsidRPr="00D2381C">
        <w:t xml:space="preserve">outputs </w:t>
      </w:r>
      <w:r w:rsidR="00C67C50" w:rsidRPr="00D2381C">
        <w:t xml:space="preserve">that acknowledge </w:t>
      </w:r>
      <w:r w:rsidR="007F3C55" w:rsidRPr="00D2381C">
        <w:t xml:space="preserve">networking </w:t>
      </w:r>
      <w:r w:rsidR="006A6139" w:rsidRPr="00D2381C">
        <w:t xml:space="preserve">capabilities </w:t>
      </w:r>
      <w:r w:rsidR="00D546FB" w:rsidRPr="00D2381C">
        <w:t>and the ability to form</w:t>
      </w:r>
      <w:r w:rsidR="00BB5863" w:rsidRPr="00D2381C">
        <w:t xml:space="preserve"> meaningful </w:t>
      </w:r>
      <w:r w:rsidR="003E6B5B" w:rsidRPr="00D2381C">
        <w:t>relationships</w:t>
      </w:r>
      <w:r w:rsidR="00830349" w:rsidRPr="00D2381C">
        <w:t xml:space="preserve"> that </w:t>
      </w:r>
      <w:r w:rsidR="009F49FD" w:rsidRPr="00D2381C">
        <w:t>will result in benefit to Māori.</w:t>
      </w:r>
      <w:r w:rsidR="008277A2" w:rsidRPr="00D2381C">
        <w:t xml:space="preserve"> </w:t>
      </w:r>
      <w:r w:rsidR="00D6469F" w:rsidRPr="00D2381C">
        <w:t xml:space="preserve">Institutions and funding agencies are encouraged to provide more flexible time frames for undertaking partnered research to enable relationships to develop and progress at their own pace. Institutions need to encourage ethics committees to demonstrate flexibility around different worldviews and to prioritise </w:t>
      </w:r>
      <w:proofErr w:type="spellStart"/>
      <w:r w:rsidR="00D6469F" w:rsidRPr="00D2381C">
        <w:t>te</w:t>
      </w:r>
      <w:proofErr w:type="spellEnd"/>
      <w:r w:rsidR="00D6469F" w:rsidRPr="00D2381C">
        <w:t xml:space="preserve"> </w:t>
      </w:r>
      <w:proofErr w:type="spellStart"/>
      <w:r w:rsidR="00D6469F" w:rsidRPr="00D2381C">
        <w:t>ao</w:t>
      </w:r>
      <w:proofErr w:type="spellEnd"/>
      <w:r w:rsidR="00D6469F" w:rsidRPr="00D2381C">
        <w:t xml:space="preserve"> Māori in projects involving Māori researchers and participants. </w:t>
      </w:r>
      <w:r w:rsidR="004D40DF" w:rsidRPr="00D2381C">
        <w:t>Finally, c</w:t>
      </w:r>
      <w:r w:rsidR="00D6469F" w:rsidRPr="00D2381C">
        <w:t xml:space="preserve">larity and direction </w:t>
      </w:r>
      <w:r w:rsidR="004D40DF" w:rsidRPr="00D2381C">
        <w:t>are</w:t>
      </w:r>
      <w:r w:rsidR="004466B1" w:rsidRPr="00D2381C">
        <w:t xml:space="preserve"> encouraged</w:t>
      </w:r>
      <w:r w:rsidR="00D6469F" w:rsidRPr="00D2381C">
        <w:t xml:space="preserve"> </w:t>
      </w:r>
      <w:r w:rsidR="00D4633B" w:rsidRPr="00D2381C">
        <w:t>regarding</w:t>
      </w:r>
      <w:r w:rsidR="00D6469F" w:rsidRPr="00D2381C">
        <w:t xml:space="preserve"> data sovereignty and how to facilitate </w:t>
      </w:r>
      <w:proofErr w:type="spellStart"/>
      <w:r w:rsidR="00D6469F" w:rsidRPr="00D2381C">
        <w:t>te</w:t>
      </w:r>
      <w:proofErr w:type="spellEnd"/>
      <w:r w:rsidR="00D6469F" w:rsidRPr="00D2381C">
        <w:t xml:space="preserve"> </w:t>
      </w:r>
      <w:proofErr w:type="spellStart"/>
      <w:r w:rsidR="00D6469F" w:rsidRPr="00D2381C">
        <w:t>hokinga</w:t>
      </w:r>
      <w:proofErr w:type="spellEnd"/>
      <w:r w:rsidR="00D6469F" w:rsidRPr="00D2381C">
        <w:t xml:space="preserve"> o </w:t>
      </w:r>
      <w:proofErr w:type="spellStart"/>
      <w:r w:rsidR="00D6469F" w:rsidRPr="00D2381C">
        <w:t>nga</w:t>
      </w:r>
      <w:proofErr w:type="spellEnd"/>
      <w:r w:rsidR="00D6469F" w:rsidRPr="00D2381C">
        <w:t xml:space="preserve"> taonga o Te Ao Māori, or the return of data and knowledge to Māori. </w:t>
      </w:r>
    </w:p>
    <w:p w14:paraId="44EA934E" w14:textId="082A591A" w:rsidR="00FD0246" w:rsidRPr="00D2381C" w:rsidRDefault="00316947" w:rsidP="00D13A3C">
      <w:r w:rsidRPr="00D2381C">
        <w:t xml:space="preserve">Further recommendations are aimed at the researchers. </w:t>
      </w:r>
      <w:r w:rsidR="00D60AA9" w:rsidRPr="00D2381C">
        <w:t xml:space="preserve">The research team should </w:t>
      </w:r>
      <w:r w:rsidR="006E62FA" w:rsidRPr="00D2381C">
        <w:t>be thoughtful</w:t>
      </w:r>
      <w:r w:rsidR="00D60AA9" w:rsidRPr="00D2381C">
        <w:t xml:space="preserve"> </w:t>
      </w:r>
      <w:r w:rsidR="00D6469F" w:rsidRPr="00D2381C">
        <w:t xml:space="preserve">about </w:t>
      </w:r>
      <w:r w:rsidR="00D60AA9" w:rsidRPr="00D2381C">
        <w:t>who is involved in the project to ensure the</w:t>
      </w:r>
      <w:r w:rsidR="006A52BC" w:rsidRPr="00D2381C">
        <w:t xml:space="preserve"> overall team</w:t>
      </w:r>
      <w:r w:rsidR="00D60AA9" w:rsidRPr="00D2381C">
        <w:t xml:space="preserve"> ha</w:t>
      </w:r>
      <w:r w:rsidR="006A52BC" w:rsidRPr="00D2381C">
        <w:t>s</w:t>
      </w:r>
      <w:r w:rsidR="00D60AA9" w:rsidRPr="00D2381C">
        <w:t xml:space="preserve"> the knowledge</w:t>
      </w:r>
      <w:r w:rsidR="006C0632" w:rsidRPr="00D2381C">
        <w:t xml:space="preserve"> and connections</w:t>
      </w:r>
      <w:r w:rsidR="00D60AA9" w:rsidRPr="00D2381C">
        <w:t xml:space="preserve"> required to form safe and authentic relationships with Māori.</w:t>
      </w:r>
      <w:r w:rsidR="008A690C" w:rsidRPr="00D2381C">
        <w:t xml:space="preserve"> </w:t>
      </w:r>
      <w:r w:rsidR="000652EA" w:rsidRPr="00D2381C">
        <w:t>Researcher</w:t>
      </w:r>
      <w:r w:rsidR="00825A54" w:rsidRPr="00D2381C">
        <w:t xml:space="preserve">s themselves need to think </w:t>
      </w:r>
      <w:r w:rsidR="004B027A" w:rsidRPr="00D2381C">
        <w:t>creativel</w:t>
      </w:r>
      <w:r w:rsidR="00825A54" w:rsidRPr="00D2381C">
        <w:t xml:space="preserve">y </w:t>
      </w:r>
      <w:r w:rsidR="001E6812" w:rsidRPr="00D2381C">
        <w:t xml:space="preserve">about </w:t>
      </w:r>
      <w:r w:rsidR="005F53F8" w:rsidRPr="00D2381C">
        <w:t>how they give back to communities</w:t>
      </w:r>
      <w:r w:rsidR="00CF4E98" w:rsidRPr="00D2381C">
        <w:t xml:space="preserve"> </w:t>
      </w:r>
      <w:r w:rsidR="00C36DA3" w:rsidRPr="00D2381C">
        <w:t>to provide tangible benefits</w:t>
      </w:r>
      <w:r w:rsidR="008A690C" w:rsidRPr="00D2381C">
        <w:t>.</w:t>
      </w:r>
      <w:r w:rsidR="009A6CAC" w:rsidRPr="00D2381C">
        <w:t xml:space="preserve"> </w:t>
      </w:r>
      <w:r w:rsidR="00EF50DC" w:rsidRPr="00D2381C">
        <w:t>Non-Māori r</w:t>
      </w:r>
      <w:r w:rsidR="00D93BC1" w:rsidRPr="00D2381C">
        <w:t xml:space="preserve">esearchers </w:t>
      </w:r>
      <w:r w:rsidR="000D1455" w:rsidRPr="00D2381C">
        <w:t xml:space="preserve">should be </w:t>
      </w:r>
      <w:r w:rsidR="00EF50DC" w:rsidRPr="00D2381C">
        <w:t xml:space="preserve">enabled </w:t>
      </w:r>
      <w:r w:rsidR="00AD0B48" w:rsidRPr="00D2381C">
        <w:t>support for</w:t>
      </w:r>
      <w:r w:rsidR="007B77B0" w:rsidRPr="00D2381C">
        <w:t xml:space="preserve"> </w:t>
      </w:r>
      <w:r w:rsidR="00D369D3" w:rsidRPr="00D2381C">
        <w:t xml:space="preserve">enhancing their </w:t>
      </w:r>
      <w:r w:rsidR="007B77B0" w:rsidRPr="00D2381C">
        <w:t>understanding</w:t>
      </w:r>
      <w:r w:rsidR="000D1455" w:rsidRPr="00D2381C">
        <w:t xml:space="preserve"> of</w:t>
      </w:r>
      <w:r w:rsidR="007B77B0" w:rsidRPr="00D2381C">
        <w:t xml:space="preserve"> </w:t>
      </w:r>
      <w:r w:rsidR="00AD0B48" w:rsidRPr="00D2381C">
        <w:t>tikanga</w:t>
      </w:r>
      <w:r w:rsidR="00D93BC1" w:rsidRPr="00D2381C">
        <w:t xml:space="preserve"> within research processes</w:t>
      </w:r>
      <w:r w:rsidR="000D1455" w:rsidRPr="00D2381C">
        <w:t xml:space="preserve"> in a way</w:t>
      </w:r>
      <w:r w:rsidR="00EF50DC" w:rsidRPr="00D2381C">
        <w:t xml:space="preserve"> that does not burden their academic Māori colleagues</w:t>
      </w:r>
      <w:r w:rsidR="00D93BC1" w:rsidRPr="00D2381C">
        <w:t xml:space="preserve">. </w:t>
      </w:r>
      <w:r w:rsidR="00D369D3" w:rsidRPr="00D2381C">
        <w:t xml:space="preserve">Additionally, </w:t>
      </w:r>
      <w:r w:rsidR="00901B07" w:rsidRPr="00D2381C">
        <w:t>networks</w:t>
      </w:r>
      <w:r w:rsidR="00493A05" w:rsidRPr="00D2381C">
        <w:t xml:space="preserve"> </w:t>
      </w:r>
      <w:r w:rsidR="00177A29" w:rsidRPr="00D2381C">
        <w:t xml:space="preserve">outside of </w:t>
      </w:r>
      <w:r w:rsidR="00B4799B" w:rsidRPr="00D2381C">
        <w:t xml:space="preserve">the </w:t>
      </w:r>
      <w:r w:rsidR="00177A29" w:rsidRPr="00D2381C">
        <w:t xml:space="preserve">research team </w:t>
      </w:r>
      <w:r w:rsidR="00D71947" w:rsidRPr="00D2381C">
        <w:t>sh</w:t>
      </w:r>
      <w:r w:rsidR="00D369D3" w:rsidRPr="00D2381C">
        <w:t xml:space="preserve">ould be established to provide a </w:t>
      </w:r>
      <w:r w:rsidR="00BE574B" w:rsidRPr="00D2381C">
        <w:t xml:space="preserve">supportive </w:t>
      </w:r>
      <w:r w:rsidR="00D369D3" w:rsidRPr="00D2381C">
        <w:t>place to process</w:t>
      </w:r>
      <w:r w:rsidR="00BD43BA" w:rsidRPr="00D2381C">
        <w:t>, reflect upon, and discuss the</w:t>
      </w:r>
      <w:r w:rsidR="00901B07" w:rsidRPr="00D2381C">
        <w:t xml:space="preserve"> discomfort and anxiety</w:t>
      </w:r>
      <w:r w:rsidR="008D45A2" w:rsidRPr="00D2381C">
        <w:t xml:space="preserve"> that goes with</w:t>
      </w:r>
      <w:r w:rsidR="00676C11" w:rsidRPr="00D2381C">
        <w:t xml:space="preserve"> </w:t>
      </w:r>
      <w:r w:rsidR="008D45A2" w:rsidRPr="00D2381C">
        <w:t>c</w:t>
      </w:r>
      <w:r w:rsidR="00676C11" w:rsidRPr="00D2381C">
        <w:t>ross-cultural</w:t>
      </w:r>
      <w:r w:rsidR="008D45A2" w:rsidRPr="00D2381C">
        <w:t xml:space="preserve"> relationships.</w:t>
      </w:r>
      <w:r w:rsidR="00EE210F" w:rsidRPr="00D2381C">
        <w:t xml:space="preserve"> Finally, w</w:t>
      </w:r>
      <w:r w:rsidR="001B3294" w:rsidRPr="00D2381C">
        <w:t xml:space="preserve">ithin a team, </w:t>
      </w:r>
      <w:r w:rsidR="00EE210F" w:rsidRPr="00D2381C">
        <w:t>there should be o</w:t>
      </w:r>
      <w:r w:rsidR="00256154" w:rsidRPr="00D2381C">
        <w:t xml:space="preserve">pen discussion </w:t>
      </w:r>
      <w:r w:rsidR="004507C4" w:rsidRPr="00D2381C">
        <w:t>and understanding of roles</w:t>
      </w:r>
      <w:r w:rsidR="00EC7604" w:rsidRPr="00D2381C">
        <w:t xml:space="preserve"> and responsibilities</w:t>
      </w:r>
      <w:r w:rsidR="004D6D1D" w:rsidRPr="00D2381C">
        <w:t xml:space="preserve"> in a way that does not </w:t>
      </w:r>
      <w:r w:rsidR="00857320" w:rsidRPr="00D2381C">
        <w:t xml:space="preserve">constrain </w:t>
      </w:r>
      <w:r w:rsidR="007A1E21" w:rsidRPr="00D2381C">
        <w:t xml:space="preserve">what </w:t>
      </w:r>
      <w:r w:rsidR="0083107C" w:rsidRPr="00D2381C">
        <w:t>team members</w:t>
      </w:r>
      <w:r w:rsidR="007A1E21" w:rsidRPr="00D2381C">
        <w:t xml:space="preserve"> can do or contribute to. </w:t>
      </w:r>
      <w:r w:rsidR="009360D6" w:rsidRPr="00D2381C">
        <w:t>R</w:t>
      </w:r>
      <w:r w:rsidR="00D25A51" w:rsidRPr="00D2381C">
        <w:t>esearch</w:t>
      </w:r>
      <w:r w:rsidR="009360D6" w:rsidRPr="00D2381C">
        <w:t xml:space="preserve"> in partnerships</w:t>
      </w:r>
      <w:r w:rsidR="00D25A51" w:rsidRPr="00D2381C">
        <w:t xml:space="preserve"> </w:t>
      </w:r>
      <w:r w:rsidR="004D6D1D" w:rsidRPr="00D2381C">
        <w:t xml:space="preserve">is </w:t>
      </w:r>
      <w:r w:rsidR="004D6D1D" w:rsidRPr="00D2381C">
        <w:lastRenderedPageBreak/>
        <w:t xml:space="preserve">a </w:t>
      </w:r>
      <w:r w:rsidR="00A16DB0" w:rsidRPr="00D2381C">
        <w:t>useful</w:t>
      </w:r>
      <w:r w:rsidR="00D25A51" w:rsidRPr="00D2381C">
        <w:t xml:space="preserve"> way to upskill </w:t>
      </w:r>
      <w:r w:rsidR="00BB6BA9" w:rsidRPr="00D2381C">
        <w:t xml:space="preserve">researchers </w:t>
      </w:r>
      <w:r w:rsidR="00D25A51" w:rsidRPr="00D2381C">
        <w:t xml:space="preserve">and </w:t>
      </w:r>
      <w:r w:rsidR="00A16DB0" w:rsidRPr="00D2381C">
        <w:t>expose</w:t>
      </w:r>
      <w:r w:rsidR="005A1B82" w:rsidRPr="00D2381C">
        <w:t xml:space="preserve"> people to </w:t>
      </w:r>
      <w:r w:rsidR="00D25A51" w:rsidRPr="00D2381C">
        <w:t>new roles</w:t>
      </w:r>
      <w:r w:rsidR="00C56474" w:rsidRPr="00D2381C">
        <w:t xml:space="preserve"> </w:t>
      </w:r>
      <w:r w:rsidR="00A16DB0" w:rsidRPr="00D2381C">
        <w:t xml:space="preserve">they might not otherwise feel </w:t>
      </w:r>
      <w:r w:rsidR="006718AF" w:rsidRPr="00D2381C">
        <w:t>comfortable undertaking</w:t>
      </w:r>
      <w:r w:rsidR="005A1B82" w:rsidRPr="00D2381C">
        <w:t>.</w:t>
      </w:r>
      <w:r w:rsidR="00FD0246" w:rsidRPr="00D2381C">
        <w:br w:type="page"/>
      </w:r>
    </w:p>
    <w:p w14:paraId="1C580E0A" w14:textId="44F11D8E" w:rsidR="00AD6B7F" w:rsidRPr="00D2381C" w:rsidRDefault="00FD0246" w:rsidP="00FD0246">
      <w:pPr>
        <w:pStyle w:val="Heading1"/>
      </w:pPr>
      <w:r w:rsidRPr="00D2381C">
        <w:lastRenderedPageBreak/>
        <w:t>Disclosure statement</w:t>
      </w:r>
    </w:p>
    <w:p w14:paraId="4E6F85C7" w14:textId="1E73347E" w:rsidR="00FD0246" w:rsidRPr="00D2381C" w:rsidRDefault="00FD0246">
      <w:r w:rsidRPr="00D2381C">
        <w:t>The authors report there are no competing interests to declare.</w:t>
      </w:r>
    </w:p>
    <w:p w14:paraId="480B21F6" w14:textId="77777777" w:rsidR="00FD0246" w:rsidRPr="00D2381C" w:rsidRDefault="00FD0246"/>
    <w:p w14:paraId="35E47353" w14:textId="09C097C0" w:rsidR="004512C6" w:rsidRPr="00D2381C" w:rsidRDefault="004512C6" w:rsidP="00754C23">
      <w:pPr>
        <w:pStyle w:val="Heading1"/>
      </w:pPr>
      <w:r w:rsidRPr="00D2381C">
        <w:t>Acknowledgements</w:t>
      </w:r>
    </w:p>
    <w:p w14:paraId="39C7DEF1" w14:textId="3CDDECED" w:rsidR="004512C6" w:rsidRPr="00D2381C" w:rsidRDefault="004512C6">
      <w:r w:rsidRPr="00D2381C">
        <w:t>The authors would like to thank Cass</w:t>
      </w:r>
      <w:r w:rsidR="004913A6" w:rsidRPr="00D2381C">
        <w:t>andra Khoo and Joshua</w:t>
      </w:r>
      <w:r w:rsidR="00894E5F" w:rsidRPr="00D2381C">
        <w:t xml:space="preserve"> </w:t>
      </w:r>
      <w:r w:rsidR="007543CA" w:rsidRPr="00D2381C">
        <w:t xml:space="preserve">Lowe </w:t>
      </w:r>
      <w:r w:rsidR="004913A6" w:rsidRPr="00D2381C">
        <w:t xml:space="preserve">for </w:t>
      </w:r>
      <w:r w:rsidR="007543CA" w:rsidRPr="00D2381C">
        <w:t xml:space="preserve">assisting in </w:t>
      </w:r>
      <w:r w:rsidR="004913A6" w:rsidRPr="00D2381C">
        <w:t xml:space="preserve">the creation of </w:t>
      </w:r>
      <w:proofErr w:type="spellStart"/>
      <w:r w:rsidR="00874AB2" w:rsidRPr="00D2381C">
        <w:t>Ngā</w:t>
      </w:r>
      <w:proofErr w:type="spellEnd"/>
      <w:r w:rsidR="00874AB2" w:rsidRPr="00D2381C">
        <w:t xml:space="preserve"> Wai </w:t>
      </w:r>
      <w:proofErr w:type="spellStart"/>
      <w:r w:rsidR="00874AB2" w:rsidRPr="00D2381C">
        <w:t>Rerekē</w:t>
      </w:r>
      <w:proofErr w:type="spellEnd"/>
      <w:r w:rsidR="007921B7" w:rsidRPr="00D2381C">
        <w:t xml:space="preserve">, </w:t>
      </w:r>
      <w:r w:rsidR="001D5979" w:rsidRPr="00D2381C">
        <w:t xml:space="preserve">and </w:t>
      </w:r>
      <w:r w:rsidR="008C366A" w:rsidRPr="00D2381C">
        <w:t xml:space="preserve">to acknowledge </w:t>
      </w:r>
      <w:r w:rsidR="007921B7" w:rsidRPr="00D2381C">
        <w:t>Donald</w:t>
      </w:r>
      <w:r w:rsidR="001D5979" w:rsidRPr="00D2381C">
        <w:t xml:space="preserve"> Ripia </w:t>
      </w:r>
      <w:r w:rsidR="007336A6" w:rsidRPr="00D2381C">
        <w:t>for gifting the name.</w:t>
      </w:r>
    </w:p>
    <w:p w14:paraId="0BBFB61D" w14:textId="77777777" w:rsidR="00754C23" w:rsidRPr="00D2381C" w:rsidRDefault="00754C23"/>
    <w:p w14:paraId="511DC673" w14:textId="77777777" w:rsidR="00A43073" w:rsidRPr="00D2381C" w:rsidRDefault="00A43073" w:rsidP="00A43073">
      <w:pPr>
        <w:pStyle w:val="Heading1"/>
      </w:pPr>
      <w:r w:rsidRPr="00D2381C">
        <w:t>Figure caption</w:t>
      </w:r>
    </w:p>
    <w:p w14:paraId="7E5312C0" w14:textId="6B73D06E" w:rsidR="00A43073" w:rsidRPr="00D2381C" w:rsidRDefault="00A43073" w:rsidP="00A43073">
      <w:r w:rsidRPr="00D2381C">
        <w:rPr>
          <w:b/>
          <w:bCs/>
        </w:rPr>
        <w:t>Figure 1.</w:t>
      </w:r>
      <w:r w:rsidRPr="00D2381C">
        <w:t xml:space="preserve"> </w:t>
      </w:r>
      <w:proofErr w:type="spellStart"/>
      <w:r w:rsidR="008C366A" w:rsidRPr="00D2381C">
        <w:t>Ngā</w:t>
      </w:r>
      <w:proofErr w:type="spellEnd"/>
      <w:r w:rsidR="008C366A" w:rsidRPr="00D2381C">
        <w:t xml:space="preserve"> Wai Rerekē – The </w:t>
      </w:r>
      <w:r w:rsidR="00DB2BC3" w:rsidRPr="00D2381C">
        <w:t>water streams of difference.</w:t>
      </w:r>
    </w:p>
    <w:p w14:paraId="54033BF2" w14:textId="77777777" w:rsidR="00A43073" w:rsidRPr="00D2381C" w:rsidRDefault="00A43073" w:rsidP="00A43073"/>
    <w:p w14:paraId="1B1F97D8" w14:textId="482DF4B8" w:rsidR="00A43073" w:rsidRPr="00D2381C" w:rsidRDefault="00A43073" w:rsidP="00A43073">
      <w:pPr>
        <w:pStyle w:val="Heading1"/>
      </w:pPr>
      <w:r w:rsidRPr="00D2381C">
        <w:t>Table title</w:t>
      </w:r>
      <w:r w:rsidR="007869C6" w:rsidRPr="00D2381C">
        <w:t>s</w:t>
      </w:r>
    </w:p>
    <w:p w14:paraId="261106A6" w14:textId="0D4DE766" w:rsidR="0087644B" w:rsidRPr="00D2381C" w:rsidRDefault="00A43073" w:rsidP="00A43073">
      <w:r w:rsidRPr="00D2381C">
        <w:rPr>
          <w:b/>
          <w:bCs/>
        </w:rPr>
        <w:t>Table 1.</w:t>
      </w:r>
      <w:r w:rsidRPr="00D2381C">
        <w:t xml:space="preserve"> Studies included in the review.</w:t>
      </w:r>
    </w:p>
    <w:p w14:paraId="73402634" w14:textId="26E23A49" w:rsidR="007869C6" w:rsidRPr="00D2381C" w:rsidRDefault="007869C6" w:rsidP="00A43073">
      <w:r w:rsidRPr="00D2381C">
        <w:rPr>
          <w:b/>
          <w:bCs/>
        </w:rPr>
        <w:t>Table 2.</w:t>
      </w:r>
      <w:r w:rsidRPr="00D2381C">
        <w:t xml:space="preserve"> Summary of recommendations for individual and institutions</w:t>
      </w:r>
    </w:p>
    <w:p w14:paraId="19258795" w14:textId="77777777" w:rsidR="00E36505" w:rsidRPr="00D2381C" w:rsidRDefault="00E36505">
      <w:pPr>
        <w:spacing w:line="259" w:lineRule="auto"/>
      </w:pPr>
    </w:p>
    <w:p w14:paraId="3F2F3951" w14:textId="77777777" w:rsidR="00E2770E" w:rsidRPr="00D2381C" w:rsidRDefault="00E2770E">
      <w:pPr>
        <w:spacing w:line="259" w:lineRule="auto"/>
      </w:pPr>
    </w:p>
    <w:p w14:paraId="70F9A582" w14:textId="77777777" w:rsidR="00E2770E" w:rsidRPr="00D2381C" w:rsidRDefault="00E2770E" w:rsidP="00E2770E">
      <w:pPr>
        <w:pStyle w:val="Heading1"/>
      </w:pPr>
      <w:r w:rsidRPr="00D2381C">
        <w:t>References</w:t>
      </w:r>
    </w:p>
    <w:p w14:paraId="644AAA2E" w14:textId="77777777" w:rsidR="00635224" w:rsidRPr="00D2381C" w:rsidRDefault="00635224" w:rsidP="00447A76">
      <w:pPr>
        <w:pStyle w:val="EndNoteBibliography"/>
        <w:spacing w:after="0" w:line="480" w:lineRule="auto"/>
        <w:ind w:left="426" w:hanging="284"/>
      </w:pPr>
      <w:r w:rsidRPr="00D2381C">
        <w:rPr>
          <w:lang w:val="mi-NZ"/>
        </w:rPr>
        <w:fldChar w:fldCharType="begin"/>
      </w:r>
      <w:r w:rsidRPr="00D2381C">
        <w:rPr>
          <w:lang w:val="mi-NZ"/>
        </w:rPr>
        <w:instrText xml:space="preserve"> ADDIN EN.REFLIST </w:instrText>
      </w:r>
      <w:r w:rsidRPr="00D2381C">
        <w:rPr>
          <w:lang w:val="mi-NZ"/>
        </w:rPr>
        <w:fldChar w:fldCharType="separate"/>
      </w:r>
      <w:r w:rsidRPr="00D2381C">
        <w:t>Amundsen D, Msoroka M. 2021. Responsive Ethics: navigating the fluid research space between HREC ethics, researcher ethics and participant ethics. Educational Review. 73(5):563-579.</w:t>
      </w:r>
    </w:p>
    <w:p w14:paraId="1F6FA14C" w14:textId="77777777" w:rsidR="00635224" w:rsidRPr="00D2381C" w:rsidRDefault="00635224" w:rsidP="00447A76">
      <w:pPr>
        <w:pStyle w:val="EndNoteBibliography"/>
        <w:spacing w:after="0" w:line="480" w:lineRule="auto"/>
        <w:ind w:left="426" w:hanging="284"/>
      </w:pPr>
      <w:r w:rsidRPr="00D2381C">
        <w:t>Amundsen DL, Msoroka M, Findsen B. 2017. 'It's a case of access.' The problematics of accessing research participants. Waikato Journal of Education. 22(4).</w:t>
      </w:r>
    </w:p>
    <w:p w14:paraId="38C69E24" w14:textId="5071459E" w:rsidR="00C63222" w:rsidRPr="00D2381C" w:rsidRDefault="00C63222" w:rsidP="00447A76">
      <w:pPr>
        <w:pStyle w:val="EndNoteBibliography"/>
        <w:spacing w:after="0" w:line="480" w:lineRule="auto"/>
        <w:ind w:left="426" w:hanging="284"/>
      </w:pPr>
      <w:r w:rsidRPr="00D2381C">
        <w:t xml:space="preserve">Barlow </w:t>
      </w:r>
      <w:r w:rsidR="0048760C" w:rsidRPr="00D2381C">
        <w:t>C. 1991. Tikanga Whakaaro: key concepts in Māori culture</w:t>
      </w:r>
    </w:p>
    <w:p w14:paraId="188B9A62" w14:textId="77777777" w:rsidR="00635224" w:rsidRPr="00D2381C" w:rsidRDefault="00635224" w:rsidP="00447A76">
      <w:pPr>
        <w:pStyle w:val="EndNoteBibliography"/>
        <w:spacing w:after="0" w:line="480" w:lineRule="auto"/>
        <w:ind w:left="426" w:hanging="284"/>
      </w:pPr>
      <w:r w:rsidRPr="00D2381C">
        <w:t>Barnes HM. 2000. Kaupapa Māori: explaining the ordinary. Pacific Health Dialogue. 7(1):13-16.</w:t>
      </w:r>
    </w:p>
    <w:p w14:paraId="3EAE56CD" w14:textId="77777777" w:rsidR="00635224" w:rsidRPr="00D2381C" w:rsidRDefault="00635224" w:rsidP="00447A76">
      <w:pPr>
        <w:pStyle w:val="EndNoteBibliography"/>
        <w:spacing w:after="0" w:line="480" w:lineRule="auto"/>
        <w:ind w:left="426" w:hanging="284"/>
      </w:pPr>
      <w:r w:rsidRPr="00D2381C">
        <w:t>Bartlett C, Marshall M, Marshall A. 2012. Two-Eyed Seeing and other lessons learned within a co-learning journey of bringing together indigenous and mainstream knowledges and ways of knowing. Journal of Environmental Studies and Sciences. 2(4):331-340.</w:t>
      </w:r>
    </w:p>
    <w:p w14:paraId="4144CEF7" w14:textId="77777777" w:rsidR="00635224" w:rsidRPr="00D2381C" w:rsidRDefault="00635224" w:rsidP="00447A76">
      <w:pPr>
        <w:pStyle w:val="EndNoteBibliography"/>
        <w:spacing w:after="0" w:line="480" w:lineRule="auto"/>
        <w:ind w:left="426" w:hanging="284"/>
      </w:pPr>
      <w:r w:rsidRPr="00D2381C">
        <w:lastRenderedPageBreak/>
        <w:t>Bishop AR. 1995. Collaborative research stories : whakawhanaungatanga. University of Otago.</w:t>
      </w:r>
    </w:p>
    <w:p w14:paraId="07C4A111" w14:textId="77777777" w:rsidR="00635224" w:rsidRPr="00D2381C" w:rsidRDefault="00635224" w:rsidP="00447A76">
      <w:pPr>
        <w:pStyle w:val="EndNoteBibliography"/>
        <w:spacing w:after="0" w:line="480" w:lineRule="auto"/>
        <w:ind w:left="426" w:hanging="284"/>
      </w:pPr>
      <w:r w:rsidRPr="00D2381C">
        <w:t>Bishop R, Glynn T. 1999. Researching in Maori contexts: An interpretation of participatory consciousness. Journal of Intercultural Studies. 20(2):167-182.</w:t>
      </w:r>
    </w:p>
    <w:p w14:paraId="1D63B9A8" w14:textId="77777777" w:rsidR="00635224" w:rsidRPr="00D2381C" w:rsidRDefault="00635224" w:rsidP="00447A76">
      <w:pPr>
        <w:pStyle w:val="EndNoteBibliography"/>
        <w:spacing w:after="0" w:line="480" w:lineRule="auto"/>
        <w:ind w:left="426" w:hanging="284"/>
      </w:pPr>
      <w:r w:rsidRPr="00D2381C">
        <w:t>Boardsworth K, Barlow R, Wilson B-J, Wilson Uluinayau T, Signal N. 2024. Toward culturally responsive qualitative research methods in the design of health technologies: Learnings in applying an Indigenous Māori-centred approach. International Journal of Qualitative Methods. 23:16094069241226530.</w:t>
      </w:r>
    </w:p>
    <w:p w14:paraId="15D62984" w14:textId="77777777" w:rsidR="00635224" w:rsidRPr="00D2381C" w:rsidRDefault="00635224" w:rsidP="00447A76">
      <w:pPr>
        <w:pStyle w:val="EndNoteBibliography"/>
        <w:spacing w:after="0" w:line="480" w:lineRule="auto"/>
        <w:ind w:left="426" w:hanging="284"/>
      </w:pPr>
      <w:r w:rsidRPr="00D2381C">
        <w:t>Brannelly T, Boulton A. 2017. The ethics of care and transformational research practices in Aotearoa New Zealand. Qualitative Research. 17(3):340-350.</w:t>
      </w:r>
    </w:p>
    <w:p w14:paraId="54036B5E" w14:textId="77777777" w:rsidR="00635224" w:rsidRPr="00D2381C" w:rsidRDefault="00635224" w:rsidP="00447A76">
      <w:pPr>
        <w:pStyle w:val="EndNoteBibliography"/>
        <w:spacing w:after="0" w:line="480" w:lineRule="auto"/>
        <w:ind w:left="426" w:hanging="284"/>
      </w:pPr>
      <w:r w:rsidRPr="00D2381C">
        <w:t>Came HA. 2013. Doing research in Aotearoa: a Pākehā exemplar of applying Te Ara Tika ethical framework. Kōtuitui: New Zealand Journal of Social Sciences Online. 8(1-2):64-73.</w:t>
      </w:r>
    </w:p>
    <w:p w14:paraId="223ADAC1" w14:textId="77777777" w:rsidR="00635224" w:rsidRPr="00D2381C" w:rsidRDefault="00635224" w:rsidP="00447A76">
      <w:pPr>
        <w:pStyle w:val="EndNoteBibliography"/>
        <w:spacing w:after="0" w:line="480" w:lineRule="auto"/>
        <w:ind w:left="426" w:hanging="284"/>
      </w:pPr>
      <w:r w:rsidRPr="00D2381C">
        <w:t>Carpenter VM, McMurchy-Pilkington C. 2008. Cross-cultural researching: Māori and Pākehā in Te Whakapakari. Qualitative Research. 8(2):179-196.</w:t>
      </w:r>
    </w:p>
    <w:p w14:paraId="46E6DD47" w14:textId="77777777" w:rsidR="00635224" w:rsidRPr="00D2381C" w:rsidRDefault="00635224" w:rsidP="00447A76">
      <w:pPr>
        <w:pStyle w:val="EndNoteBibliography"/>
        <w:spacing w:after="0" w:line="480" w:lineRule="auto"/>
        <w:ind w:left="426" w:hanging="284"/>
      </w:pPr>
      <w:r w:rsidRPr="00D2381C">
        <w:t>Chattopadhyay S, de Kok B. 2023. Making research ethics work for global health: towards a more agile and collaborative approach. BMJ Global Health. 8(7):e011415.</w:t>
      </w:r>
    </w:p>
    <w:p w14:paraId="21C3CB5B" w14:textId="77777777" w:rsidR="00635224" w:rsidRPr="00D2381C" w:rsidRDefault="00635224" w:rsidP="00447A76">
      <w:pPr>
        <w:pStyle w:val="EndNoteBibliography"/>
        <w:spacing w:after="0" w:line="480" w:lineRule="auto"/>
        <w:ind w:left="426" w:hanging="284"/>
      </w:pPr>
      <w:r w:rsidRPr="00D2381C">
        <w:t>Cisternas J, Wehi PM, Haupokia N, Hughes F, Hughes M, Germano JM, Longnecker N, Bishop PJ. 2019. ‘Get together, work together, write together’: a novel framework for conservation of New Zealand frogs. New Zealand Journal of Ecology. 43(3):3392.</w:t>
      </w:r>
    </w:p>
    <w:p w14:paraId="62632B2E" w14:textId="77777777" w:rsidR="00635224" w:rsidRPr="00D2381C" w:rsidRDefault="00635224" w:rsidP="00447A76">
      <w:pPr>
        <w:pStyle w:val="EndNoteBibliography"/>
        <w:spacing w:after="0" w:line="480" w:lineRule="auto"/>
        <w:ind w:left="426" w:hanging="284"/>
      </w:pPr>
      <w:r w:rsidRPr="00D2381C">
        <w:t>Cornish F, Breton N, Moreno-Tabarez U, Delgado J, Rua M, de-Graft Aikins A, Hodgetts D. 2023. Participatory action research. Nature Reviews Methods Primers. 3(1):34.</w:t>
      </w:r>
    </w:p>
    <w:p w14:paraId="117C698B" w14:textId="07B332A6" w:rsidR="00635224" w:rsidRPr="00D2381C" w:rsidRDefault="00AC3C42" w:rsidP="00447A76">
      <w:pPr>
        <w:pStyle w:val="EndNoteBibliography"/>
        <w:spacing w:after="0" w:line="480" w:lineRule="auto"/>
        <w:ind w:left="426" w:hanging="284"/>
      </w:pPr>
      <w:r w:rsidRPr="00D2381C">
        <w:t xml:space="preserve">Cram F. 1993. </w:t>
      </w:r>
      <w:r w:rsidR="00635224" w:rsidRPr="00D2381C">
        <w:t>Ethics in Maori Research: Working Paper. Annual Conference of the New Zealand Psychological Society; 1993; Wellington.</w:t>
      </w:r>
    </w:p>
    <w:p w14:paraId="6CE9A733" w14:textId="77777777" w:rsidR="00635224" w:rsidRPr="00D2381C" w:rsidRDefault="00635224" w:rsidP="00447A76">
      <w:pPr>
        <w:pStyle w:val="EndNoteBibliography"/>
        <w:spacing w:after="0" w:line="480" w:lineRule="auto"/>
        <w:ind w:left="426" w:hanging="284"/>
      </w:pPr>
      <w:r w:rsidRPr="00D2381C">
        <w:t>Crawford A, Langridge F. 2022. Pākehā/Palangi positionality: disentangling power and paralysis. N Z Med J. 135(1561):102-110. eng.</w:t>
      </w:r>
    </w:p>
    <w:p w14:paraId="5AC04816" w14:textId="77777777" w:rsidR="00635224" w:rsidRPr="00D2381C" w:rsidRDefault="00635224" w:rsidP="00447A76">
      <w:pPr>
        <w:pStyle w:val="EndNoteBibliography"/>
        <w:spacing w:after="0" w:line="480" w:lineRule="auto"/>
        <w:ind w:left="426" w:hanging="284"/>
      </w:pPr>
      <w:r w:rsidRPr="00D2381C">
        <w:t>Cunningham C. 2000. A framework for addressing Māori knowledge in research, science and technology. Pac Health Dialog. 7(1):62-69. eng.</w:t>
      </w:r>
    </w:p>
    <w:p w14:paraId="1D9A57E0" w14:textId="77777777" w:rsidR="00635224" w:rsidRPr="00D2381C" w:rsidRDefault="00635224" w:rsidP="00447A76">
      <w:pPr>
        <w:pStyle w:val="EndNoteBibliography"/>
        <w:spacing w:after="0" w:line="480" w:lineRule="auto"/>
        <w:ind w:left="426" w:hanging="284"/>
      </w:pPr>
      <w:r w:rsidRPr="00D2381C">
        <w:lastRenderedPageBreak/>
        <w:t>Curtis E. 2016. Indigenous positioning in health research: The importance of Kaupapa Maori theory-informed practice. Vol. 12.  4).</w:t>
      </w:r>
    </w:p>
    <w:p w14:paraId="4529E4B9" w14:textId="77777777" w:rsidR="00635224" w:rsidRPr="00D2381C" w:rsidRDefault="00635224" w:rsidP="00447A76">
      <w:pPr>
        <w:pStyle w:val="EndNoteBibliography"/>
        <w:spacing w:after="0" w:line="480" w:lineRule="auto"/>
        <w:ind w:left="426" w:hanging="284"/>
      </w:pPr>
      <w:r w:rsidRPr="00D2381C">
        <w:t>Curtis E, Loring B, Harris R, McLeod M, Mills C, Scott N, Reid P. 2022. Māori Health Priorities. A report commissioned by the interim Māori Health Authority (iMHA) to inform development of the interim New Zealand Health Plan (iNZHP).</w:t>
      </w:r>
    </w:p>
    <w:p w14:paraId="73385775" w14:textId="77777777" w:rsidR="00635224" w:rsidRPr="00D2381C" w:rsidRDefault="00635224" w:rsidP="00447A76">
      <w:pPr>
        <w:pStyle w:val="EndNoteBibliography"/>
        <w:spacing w:after="0" w:line="480" w:lineRule="auto"/>
        <w:ind w:left="426" w:hanging="284"/>
      </w:pPr>
      <w:r w:rsidRPr="00D2381C">
        <w:t>Durie MH. 2004. Exploring the interface between science and indigenous knowledge.</w:t>
      </w:r>
    </w:p>
    <w:p w14:paraId="75EF482F" w14:textId="77777777" w:rsidR="00635224" w:rsidRPr="00D2381C" w:rsidRDefault="00635224" w:rsidP="00447A76">
      <w:pPr>
        <w:pStyle w:val="EndNoteBibliography"/>
        <w:spacing w:after="0" w:line="480" w:lineRule="auto"/>
        <w:ind w:left="426" w:hanging="284"/>
      </w:pPr>
      <w:r w:rsidRPr="00D2381C">
        <w:t>Flavell M, Cunningham E. 2023. Engaging in research with Pacific communities as a non-Pacific researcher: reflecting on lessons learnt. Kōtuitui: New Zealand Journal of Social Sciences Online. 18(2):153-170.</w:t>
      </w:r>
    </w:p>
    <w:p w14:paraId="77B13466" w14:textId="77777777" w:rsidR="00635224" w:rsidRPr="00D2381C" w:rsidRDefault="00635224" w:rsidP="00447A76">
      <w:pPr>
        <w:pStyle w:val="EndNoteBibliography"/>
        <w:spacing w:after="0" w:line="480" w:lineRule="auto"/>
        <w:ind w:left="426" w:hanging="284"/>
      </w:pPr>
      <w:r w:rsidRPr="00D2381C">
        <w:t>Forster M. 2008. Te Hoe Nuku Roa: A journey towards Māori centered research. Ethnobotany Research and Applications. 1(0):047-054.</w:t>
      </w:r>
    </w:p>
    <w:p w14:paraId="64341AAC" w14:textId="77777777" w:rsidR="00635224" w:rsidRPr="00D2381C" w:rsidRDefault="00635224" w:rsidP="00447A76">
      <w:pPr>
        <w:pStyle w:val="EndNoteBibliography"/>
        <w:spacing w:after="0" w:line="480" w:lineRule="auto"/>
        <w:ind w:left="426" w:hanging="284"/>
      </w:pPr>
      <w:r w:rsidRPr="00D2381C">
        <w:t>Gibson L, Mercier OR, Kiddle R. 2020. Engaging with ‘That Treaty Question’ on a university ethics committee in Aotearoa New Zealand. In:</w:t>
      </w:r>
      <w:r w:rsidRPr="00D2381C">
        <w:rPr>
          <w:i/>
        </w:rPr>
        <w:t xml:space="preserve"> </w:t>
      </w:r>
      <w:r w:rsidRPr="00D2381C">
        <w:t>George L, Tauri J, MacDonald LTAoT, editors. Indigenous Research Ethics: Claiming Research Sovereignty Beyond Deficit and the Colonial Legacy. Emerald Publishing Limited; p. 95-108.</w:t>
      </w:r>
    </w:p>
    <w:p w14:paraId="3DF02ECC" w14:textId="77777777" w:rsidR="00635224" w:rsidRPr="00D2381C" w:rsidRDefault="00635224" w:rsidP="00447A76">
      <w:pPr>
        <w:pStyle w:val="EndNoteBibliography"/>
        <w:spacing w:after="0" w:line="480" w:lineRule="auto"/>
        <w:ind w:left="426" w:hanging="284"/>
      </w:pPr>
      <w:r w:rsidRPr="00D2381C">
        <w:t>Graham R, Masters-Awatere B. 2020. Experiences of Māori of Aotearoa New Zealand's public health system: a systematic review of two decades of published qualitative research. Aust N Z J Public Health. 44(3):193-200.</w:t>
      </w:r>
    </w:p>
    <w:p w14:paraId="42401AAE" w14:textId="77777777" w:rsidR="00635224" w:rsidRPr="00D2381C" w:rsidRDefault="00635224" w:rsidP="00447A76">
      <w:pPr>
        <w:pStyle w:val="EndNoteBibliography"/>
        <w:spacing w:after="0" w:line="480" w:lineRule="auto"/>
        <w:ind w:left="426" w:hanging="284"/>
      </w:pPr>
      <w:r w:rsidRPr="00D2381C">
        <w:t>Greenaway A, Hohaia H, Le Heron E, Le Heron R, Grant A, Diprose G, Kirk N, Allen W. 2022. Methodological sensitivities for co-producing knowledge through enduring trustful partnerships. Sustainability Science. 17(2):433-447.</w:t>
      </w:r>
    </w:p>
    <w:p w14:paraId="304C657F" w14:textId="77777777" w:rsidR="00635224" w:rsidRPr="00D2381C" w:rsidRDefault="00635224" w:rsidP="00447A76">
      <w:pPr>
        <w:pStyle w:val="EndNoteBibliography"/>
        <w:spacing w:line="480" w:lineRule="auto"/>
        <w:ind w:left="426" w:hanging="284"/>
      </w:pPr>
      <w:r w:rsidRPr="00D2381C">
        <w:t>Greenhill J, Dix K. 2008. Respecting culture: Research with rural</w:t>
      </w:r>
    </w:p>
    <w:p w14:paraId="5B5259AD" w14:textId="77777777" w:rsidR="00635224" w:rsidRPr="00D2381C" w:rsidRDefault="00635224" w:rsidP="00447A76">
      <w:pPr>
        <w:pStyle w:val="EndNoteBibliography"/>
        <w:spacing w:after="0" w:line="480" w:lineRule="auto"/>
        <w:ind w:left="426" w:hanging="284"/>
      </w:pPr>
      <w:r w:rsidRPr="00D2381C">
        <w:t>Gurney J, Stanley J, Sarfati D. 2020. The inequity of morbidity: Disparities in the prevalence of morbidity between ethnic groups in New Zealand. Journal of Comorbidity. 10:2235042X20971168.</w:t>
      </w:r>
    </w:p>
    <w:p w14:paraId="3990FBC1" w14:textId="3B811BE8" w:rsidR="004869D0" w:rsidRPr="00D2381C" w:rsidRDefault="004869D0" w:rsidP="004869D0">
      <w:pPr>
        <w:pStyle w:val="EndNoteBibliography"/>
        <w:spacing w:after="0" w:line="480" w:lineRule="auto"/>
        <w:ind w:left="426" w:hanging="284"/>
      </w:pPr>
      <w:r w:rsidRPr="00D2381C">
        <w:lastRenderedPageBreak/>
        <w:t>Health &amp; Quality Safety Commission. 2019. He matapihi ki te kounga o ngā manaakitatanga ā-haoura o Aotearoa 2019. A window on the quality of Aotearoa New Zealand's health care 2019. Wellington.</w:t>
      </w:r>
    </w:p>
    <w:p w14:paraId="23175CEB" w14:textId="77777777" w:rsidR="00635224" w:rsidRPr="00D2381C" w:rsidRDefault="00635224" w:rsidP="00447A76">
      <w:pPr>
        <w:pStyle w:val="EndNoteBibliography"/>
        <w:spacing w:after="0" w:line="480" w:lineRule="auto"/>
        <w:ind w:left="426" w:hanging="284"/>
      </w:pPr>
      <w:r w:rsidRPr="00D2381C">
        <w:t>Hotere-Barnes A. 2015. Generating ‘non-stupid optimism’: Addressing Pākehā paralysis in Māori educational research. New Zealand Journal of Educational Studies. 50(1):39-53.</w:t>
      </w:r>
    </w:p>
    <w:p w14:paraId="525463E2" w14:textId="77777777" w:rsidR="00635224" w:rsidRPr="00D2381C" w:rsidRDefault="00635224" w:rsidP="00447A76">
      <w:pPr>
        <w:pStyle w:val="EndNoteBibliography"/>
        <w:spacing w:after="0" w:line="480" w:lineRule="auto"/>
        <w:ind w:left="426" w:hanging="284"/>
      </w:pPr>
      <w:r w:rsidRPr="00D2381C">
        <w:t>Hudson M, Milne M, Reynolds P, Russell K, Smith B. 2010. Te Ara Tika Guidelines for Māori research ethics: A framework for researchers and ethics committee members.</w:t>
      </w:r>
    </w:p>
    <w:p w14:paraId="0A88C982" w14:textId="77777777" w:rsidR="00635224" w:rsidRPr="00D2381C" w:rsidRDefault="00635224" w:rsidP="00447A76">
      <w:pPr>
        <w:pStyle w:val="EndNoteBibliography"/>
        <w:spacing w:after="0" w:line="480" w:lineRule="auto"/>
        <w:ind w:left="426" w:hanging="284"/>
      </w:pPr>
      <w:r w:rsidRPr="00D2381C">
        <w:t>Hudson M, Roberts M, Smith L, Tiakiwai S-J, Hemi M. 2012. The art of dialogue with indigenous communities in the new biotechnology world. New Genetics and Society. 31(1):11-24.</w:t>
      </w:r>
    </w:p>
    <w:p w14:paraId="3CA72757" w14:textId="77777777" w:rsidR="00635224" w:rsidRPr="00D2381C" w:rsidRDefault="00635224" w:rsidP="00447A76">
      <w:pPr>
        <w:pStyle w:val="EndNoteBibliography"/>
        <w:spacing w:after="0" w:line="480" w:lineRule="auto"/>
        <w:ind w:left="426" w:hanging="284"/>
      </w:pPr>
      <w:r w:rsidRPr="00D2381C">
        <w:t>Iván S, Germán Z, Sergio P-S, Anne Marie C, David L, Anne C, Neil A. 2020. Bridging Western and Indigenous knowledge through intercultural dialogue: lessons from participatory research in Mexico. BMJ Global Health. 5(9):e002488.</w:t>
      </w:r>
    </w:p>
    <w:p w14:paraId="739D0766" w14:textId="77777777" w:rsidR="00635224" w:rsidRPr="00D2381C" w:rsidRDefault="00635224" w:rsidP="00447A76">
      <w:pPr>
        <w:pStyle w:val="EndNoteBibliography"/>
        <w:spacing w:after="0" w:line="480" w:lineRule="auto"/>
        <w:ind w:left="426" w:hanging="284"/>
      </w:pPr>
      <w:r w:rsidRPr="00D2381C">
        <w:t>Jansen P, Bacal K, Crengle S. 2008. He Ritenga Whakaaro: Māori experiences of health services. Auckland.</w:t>
      </w:r>
    </w:p>
    <w:p w14:paraId="66D42C78" w14:textId="46FFDF0C" w:rsidR="00A816AD" w:rsidRPr="00D2381C" w:rsidRDefault="00A816AD" w:rsidP="00447A76">
      <w:pPr>
        <w:pStyle w:val="EndNoteBibliography"/>
        <w:spacing w:after="0" w:line="480" w:lineRule="auto"/>
        <w:ind w:left="426" w:hanging="284"/>
      </w:pPr>
      <w:r w:rsidRPr="00D2381C">
        <w:t>John</w:t>
      </w:r>
      <w:r w:rsidR="006A5758" w:rsidRPr="00D2381C">
        <w:t>ston A. 2018. Ko ngā take ture Māori: Murky waters - the recognition of Māori rights and interests in freshwater. Auckland University Law Review</w:t>
      </w:r>
      <w:r w:rsidR="009A6B38" w:rsidRPr="00D2381C">
        <w:t>. 24:39-65.</w:t>
      </w:r>
    </w:p>
    <w:p w14:paraId="6A31C93E" w14:textId="77777777" w:rsidR="00635224" w:rsidRPr="00D2381C" w:rsidRDefault="00635224" w:rsidP="00447A76">
      <w:pPr>
        <w:pStyle w:val="EndNoteBibliography"/>
        <w:spacing w:after="0" w:line="480" w:lineRule="auto"/>
        <w:ind w:left="426" w:hanging="284"/>
      </w:pPr>
      <w:r w:rsidRPr="00D2381C">
        <w:t>Leuthart G, Prinsen G. 2022. Making relationships count: Measuring trust in relationships between a Catholic development agency and Māori communities Canadian Journal of Program Evaluation. 37(2):186-205.</w:t>
      </w:r>
    </w:p>
    <w:p w14:paraId="13022CAA" w14:textId="77777777" w:rsidR="00635224" w:rsidRPr="00D2381C" w:rsidRDefault="00635224" w:rsidP="00447A76">
      <w:pPr>
        <w:pStyle w:val="EndNoteBibliography"/>
        <w:spacing w:after="0" w:line="480" w:lineRule="auto"/>
        <w:ind w:left="426" w:hanging="284"/>
      </w:pPr>
      <w:r w:rsidRPr="00D2381C">
        <w:t>Liamputtong P. 2008. Doing research in a cross-cultural context: Methodological and ethical challenges. In:</w:t>
      </w:r>
      <w:r w:rsidRPr="00D2381C">
        <w:rPr>
          <w:i/>
        </w:rPr>
        <w:t xml:space="preserve"> </w:t>
      </w:r>
      <w:r w:rsidRPr="00D2381C">
        <w:t>Liamputtong P, editor. Doing Cross-Cultural Research: Ethical and Methodological Perspectives. Dordrecht: Springer Netherlands; p. 3-20.</w:t>
      </w:r>
    </w:p>
    <w:p w14:paraId="557820C4" w14:textId="77777777" w:rsidR="00635224" w:rsidRPr="00D2381C" w:rsidRDefault="00635224" w:rsidP="00447A76">
      <w:pPr>
        <w:pStyle w:val="EndNoteBibliography"/>
        <w:spacing w:after="0" w:line="480" w:lineRule="auto"/>
        <w:ind w:left="426" w:hanging="284"/>
      </w:pPr>
      <w:r w:rsidRPr="00D2381C">
        <w:t>Lincoln YS, Lynham SA, Guba EG. 2023. Paradigmatic controversies, contradictions, and emerging confluences, revisited. In:</w:t>
      </w:r>
      <w:r w:rsidRPr="00D2381C">
        <w:rPr>
          <w:i/>
        </w:rPr>
        <w:t xml:space="preserve"> </w:t>
      </w:r>
      <w:r w:rsidRPr="00D2381C">
        <w:t>Denzin NK, Lincoln YS, editors. The Sage handbook of qualitative research 6th ed. Thousand Oaks, CA: SAGE; p. 108–150.</w:t>
      </w:r>
    </w:p>
    <w:p w14:paraId="7C8DE314" w14:textId="26236CEF" w:rsidR="00635224" w:rsidRPr="00D2381C" w:rsidRDefault="00287969" w:rsidP="00447A76">
      <w:pPr>
        <w:pStyle w:val="EndNoteBibliography"/>
        <w:spacing w:after="0" w:line="480" w:lineRule="auto"/>
        <w:ind w:left="426" w:hanging="284"/>
      </w:pPr>
      <w:r w:rsidRPr="00D2381C">
        <w:lastRenderedPageBreak/>
        <w:t xml:space="preserve">Macfarlane </w:t>
      </w:r>
      <w:r w:rsidR="00FD5D51" w:rsidRPr="00D2381C">
        <w:t xml:space="preserve">A. 2009. </w:t>
      </w:r>
      <w:r w:rsidR="00635224" w:rsidRPr="00D2381C">
        <w:t>Collaborative Action Research Network: Keynote address. CARN Symposium; 2009; University of Canterbury.</w:t>
      </w:r>
    </w:p>
    <w:p w14:paraId="6A4D7B56" w14:textId="77777777" w:rsidR="00635224" w:rsidRPr="00D2381C" w:rsidRDefault="00635224" w:rsidP="00447A76">
      <w:pPr>
        <w:pStyle w:val="EndNoteBibliography"/>
        <w:spacing w:after="0" w:line="480" w:lineRule="auto"/>
        <w:ind w:left="426" w:hanging="284"/>
      </w:pPr>
      <w:r w:rsidRPr="00D2381C">
        <w:t>Macfarlane A, Macfarlane S. 2019. Listen to culture: Māori scholars’ plea to researchers. Journal of the Royal Society of New Zealand. 49(sup1):48-57.</w:t>
      </w:r>
    </w:p>
    <w:p w14:paraId="398182DC" w14:textId="77777777" w:rsidR="00635224" w:rsidRPr="00D2381C" w:rsidRDefault="00635224" w:rsidP="00447A76">
      <w:pPr>
        <w:pStyle w:val="EndNoteBibliography"/>
        <w:spacing w:after="0" w:line="480" w:lineRule="auto"/>
        <w:ind w:left="426" w:hanging="284"/>
      </w:pPr>
      <w:r w:rsidRPr="00D2381C">
        <w:t>Marques B, Freeman C, Carter L. 2022. Adapting traditional healing values and beliefs into therapeutic cultural environments for health and well-being. Int J Environ Res Public Health. 19(1). eng.</w:t>
      </w:r>
    </w:p>
    <w:p w14:paraId="38860BFD" w14:textId="77777777" w:rsidR="00635224" w:rsidRPr="00D2381C" w:rsidRDefault="00635224" w:rsidP="00447A76">
      <w:pPr>
        <w:pStyle w:val="EndNoteBibliography"/>
        <w:spacing w:after="0" w:line="480" w:lineRule="auto"/>
        <w:ind w:left="426" w:hanging="284"/>
      </w:pPr>
      <w:r w:rsidRPr="00D2381C">
        <w:t>Martel R, Shepherd M, Goodyear-Smith F. 2022. He awa whiria—A “Braided River”: An Indigenous Māori approach to mixed methods research. Journal of Mixed Methods Research. 16(1):17-33.</w:t>
      </w:r>
    </w:p>
    <w:p w14:paraId="0986A921" w14:textId="77777777" w:rsidR="00635224" w:rsidRPr="00D2381C" w:rsidRDefault="00635224" w:rsidP="00447A76">
      <w:pPr>
        <w:pStyle w:val="EndNoteBibliography"/>
        <w:spacing w:after="0" w:line="480" w:lineRule="auto"/>
        <w:ind w:left="426" w:hanging="284"/>
      </w:pPr>
      <w:r w:rsidRPr="00D2381C">
        <w:t>Martin R, Astall C, Jones K-L, Breeze D. 2020. An Indigenous approach to self-study of teacher education practices (S-STEP) in Aotearoa New Zealand. Studying Teacher Education. 16(2):127-144.</w:t>
      </w:r>
    </w:p>
    <w:p w14:paraId="0E12FDA8" w14:textId="77777777" w:rsidR="00635224" w:rsidRPr="00D2381C" w:rsidRDefault="00635224" w:rsidP="00447A76">
      <w:pPr>
        <w:pStyle w:val="EndNoteBibliography"/>
        <w:spacing w:after="0" w:line="480" w:lineRule="auto"/>
        <w:ind w:left="426" w:hanging="284"/>
      </w:pPr>
      <w:r w:rsidRPr="00D2381C">
        <w:t>Mazzocchi F. 2006. Western science and traditional knowledge. Despite their variations, different forms of knowledge can learn from each other. . European Molecular Biology Organisation Reports. 7(5):463-466. eng.</w:t>
      </w:r>
    </w:p>
    <w:p w14:paraId="0999BF05" w14:textId="77777777" w:rsidR="00635224" w:rsidRPr="00D2381C" w:rsidRDefault="00635224" w:rsidP="00447A76">
      <w:pPr>
        <w:pStyle w:val="EndNoteBibliography"/>
        <w:spacing w:after="0" w:line="480" w:lineRule="auto"/>
        <w:ind w:left="426" w:hanging="284"/>
      </w:pPr>
      <w:r w:rsidRPr="00D2381C">
        <w:t>McAllister TG, Kidman J, Rowley O, Theodore RF. 2019. Why isn't my professor Māori? A snapshot of the academic workforce in New Zealand universities. MAI Journal. 8(2):235-249.</w:t>
      </w:r>
    </w:p>
    <w:p w14:paraId="1C459305" w14:textId="4AB6FF24" w:rsidR="009A6B38" w:rsidRPr="00D2381C" w:rsidRDefault="009A6B38" w:rsidP="00447A76">
      <w:pPr>
        <w:pStyle w:val="EndNoteBibliography"/>
        <w:spacing w:after="0" w:line="480" w:lineRule="auto"/>
        <w:ind w:left="426" w:hanging="284"/>
      </w:pPr>
      <w:r w:rsidRPr="00D2381C">
        <w:t xml:space="preserve">Mead HM. 2003. </w:t>
      </w:r>
      <w:r w:rsidR="00E64218" w:rsidRPr="00D2381C">
        <w:t>Tikanga Māori: living by Māori values. Huia Publishers.</w:t>
      </w:r>
    </w:p>
    <w:p w14:paraId="21BDC26A" w14:textId="5C37D395" w:rsidR="000C1279" w:rsidRPr="00D2381C" w:rsidRDefault="000C1279" w:rsidP="000C1279">
      <w:pPr>
        <w:pStyle w:val="EndNoteBibliography"/>
        <w:spacing w:after="0" w:line="480" w:lineRule="auto"/>
        <w:ind w:left="426" w:hanging="284"/>
      </w:pPr>
      <w:r w:rsidRPr="00D2381C">
        <w:t xml:space="preserve">Ministry of Education. 2024. Tertiary resourcing. [accessed 2024] </w:t>
      </w:r>
      <w:hyperlink r:id="rId7" w:history="1">
        <w:r w:rsidRPr="00D2381C">
          <w:rPr>
            <w:rStyle w:val="Hyperlink"/>
          </w:rPr>
          <w:t>https://www.educationcounts.govt.nz/statistics/resources</w:t>
        </w:r>
      </w:hyperlink>
      <w:r w:rsidRPr="00D2381C">
        <w:t>.</w:t>
      </w:r>
    </w:p>
    <w:p w14:paraId="52AE2750" w14:textId="3599554C" w:rsidR="000236B7" w:rsidRPr="00D2381C" w:rsidRDefault="000236B7" w:rsidP="000236B7">
      <w:pPr>
        <w:pStyle w:val="EndNoteBibliography"/>
        <w:spacing w:after="0" w:line="480" w:lineRule="auto"/>
        <w:ind w:left="426" w:hanging="284"/>
      </w:pPr>
      <w:r w:rsidRPr="00D2381C">
        <w:t>Ministry of Health. 2015. Tatau Kahukura: Māori Health Chart Book 2015 (3rd edition). Wellington.</w:t>
      </w:r>
    </w:p>
    <w:p w14:paraId="6A41E400" w14:textId="77777777" w:rsidR="00635224" w:rsidRPr="00D2381C" w:rsidRDefault="00635224" w:rsidP="00447A76">
      <w:pPr>
        <w:pStyle w:val="EndNoteBibliography"/>
        <w:spacing w:after="0" w:line="480" w:lineRule="auto"/>
        <w:ind w:left="426" w:hanging="284"/>
      </w:pPr>
      <w:r w:rsidRPr="00D2381C">
        <w:t>Msoroka MS, Amundsen D. 2017. One size fits not quite all: Universal research ethics with diversity. Research Ethics. 14(3):1-17.</w:t>
      </w:r>
    </w:p>
    <w:p w14:paraId="7CD4D53F" w14:textId="77777777" w:rsidR="00635224" w:rsidRPr="00D2381C" w:rsidRDefault="00635224" w:rsidP="00447A76">
      <w:pPr>
        <w:pStyle w:val="EndNoteBibliography"/>
        <w:spacing w:after="0" w:line="480" w:lineRule="auto"/>
        <w:ind w:left="426" w:hanging="284"/>
      </w:pPr>
      <w:r w:rsidRPr="00D2381C">
        <w:t>Nikora LM, Evans I. 1998. A Maori and Psychology Research Unit. Te Oru Rangahau Conference; Palmerston North.</w:t>
      </w:r>
    </w:p>
    <w:p w14:paraId="0C05DEC1" w14:textId="77777777" w:rsidR="00635224" w:rsidRPr="00D2381C" w:rsidRDefault="00635224" w:rsidP="00447A76">
      <w:pPr>
        <w:pStyle w:val="EndNoteBibliography"/>
        <w:spacing w:after="0" w:line="480" w:lineRule="auto"/>
        <w:ind w:left="426" w:hanging="284"/>
      </w:pPr>
      <w:r w:rsidRPr="00D2381C">
        <w:lastRenderedPageBreak/>
        <w:t>Noakes D. 2011. Pakeha and River Spirituality. A Contextual Study of the Hutt River. Victoria University of Wellington.</w:t>
      </w:r>
    </w:p>
    <w:p w14:paraId="583F582C" w14:textId="77777777" w:rsidR="00635224" w:rsidRPr="00D2381C" w:rsidRDefault="00635224" w:rsidP="00447A76">
      <w:pPr>
        <w:pStyle w:val="EndNoteBibliography"/>
        <w:spacing w:after="0" w:line="480" w:lineRule="auto"/>
        <w:ind w:left="426" w:hanging="284"/>
      </w:pPr>
      <w:r w:rsidRPr="00D2381C">
        <w:t>Puke WT, Lowe SJ. 2020. What does a shared space look like? A dialogue of a research partnership. In:</w:t>
      </w:r>
      <w:r w:rsidRPr="00D2381C">
        <w:rPr>
          <w:i/>
        </w:rPr>
        <w:t xml:space="preserve"> </w:t>
      </w:r>
      <w:r w:rsidRPr="00D2381C">
        <w:t>George L, Tauri J, MacDonald LTAoT, editors. Indigenous Research Ethics: Claiming Research Sovereignty Beyond Deficit and the Colonial Legacy. Emerald Publishing Limited; p. 247-260.</w:t>
      </w:r>
    </w:p>
    <w:p w14:paraId="11266375" w14:textId="77777777" w:rsidR="00635224" w:rsidRPr="00D2381C" w:rsidRDefault="00635224" w:rsidP="00447A76">
      <w:pPr>
        <w:pStyle w:val="EndNoteBibliography"/>
        <w:spacing w:after="0" w:line="480" w:lineRule="auto"/>
        <w:ind w:left="426" w:hanging="284"/>
      </w:pPr>
      <w:r w:rsidRPr="00D2381C">
        <w:t>Saha S, Tapuke S, Kennedy B, Tolbert S, Tapuke K, Macfarlane A, Hersey S, Leonard G, Tupe R, Ngaropo P et al. 2023. A place-based virtual field trip resource that reflects understandings from multiple knowledge systems for volcano hazard education in Aotearoa NZ: Lessons from collaborations between Māori and non-Māori. Journal of Geoscience Education. 71(3):388-402.</w:t>
      </w:r>
    </w:p>
    <w:p w14:paraId="08C24052" w14:textId="77777777" w:rsidR="00635224" w:rsidRPr="00D2381C" w:rsidRDefault="00635224" w:rsidP="00447A76">
      <w:pPr>
        <w:pStyle w:val="EndNoteBibliography"/>
        <w:spacing w:after="0" w:line="480" w:lineRule="auto"/>
        <w:ind w:left="426" w:hanging="284"/>
      </w:pPr>
      <w:r w:rsidRPr="00D2381C">
        <w:t>Sherwood J, Anthony T. 2020. Ethical conduct in indigenous research: It’s just good manners. In:</w:t>
      </w:r>
      <w:r w:rsidRPr="00D2381C">
        <w:rPr>
          <w:i/>
        </w:rPr>
        <w:t xml:space="preserve"> </w:t>
      </w:r>
      <w:r w:rsidRPr="00D2381C">
        <w:t>George L, Tauri J, MacDonald LTAoT, editors. Indigenous Research Ethics: Claiming Research Sovereignty Beyond Deficit and the Colonial Legacy. Emerald Publishing Limited; p. 19-40.</w:t>
      </w:r>
    </w:p>
    <w:p w14:paraId="1F2A41D6" w14:textId="77777777" w:rsidR="00635224" w:rsidRPr="00D2381C" w:rsidRDefault="00635224" w:rsidP="00447A76">
      <w:pPr>
        <w:pStyle w:val="EndNoteBibliography"/>
        <w:spacing w:after="0" w:line="480" w:lineRule="auto"/>
        <w:ind w:left="426" w:hanging="284"/>
      </w:pPr>
      <w:r w:rsidRPr="00D2381C">
        <w:t>Simpson J, Adams J, Oben G, Wicken A, Duncanson M. 2015. Te Ohonga Ake: The Determinants of Health for Maori Children and Young People in New Zealand: Series Two. Dunedin.</w:t>
      </w:r>
    </w:p>
    <w:p w14:paraId="332C837D" w14:textId="77777777" w:rsidR="00635224" w:rsidRPr="00D2381C" w:rsidRDefault="00635224" w:rsidP="00447A76">
      <w:pPr>
        <w:pStyle w:val="EndNoteBibliography"/>
        <w:spacing w:after="0" w:line="480" w:lineRule="auto"/>
        <w:ind w:left="426" w:hanging="284"/>
      </w:pPr>
      <w:r w:rsidRPr="00D2381C">
        <w:t>Smith LT. 2005. On tricky ground, researching the native in the age of uncertainty. In:</w:t>
      </w:r>
      <w:r w:rsidRPr="00D2381C">
        <w:rPr>
          <w:i/>
        </w:rPr>
        <w:t xml:space="preserve"> </w:t>
      </w:r>
      <w:r w:rsidRPr="00D2381C">
        <w:t>Denzin NK, Lincoln YS, editors. The SAGE handbook of qualitative research. Thousand Oaks: SAGE.</w:t>
      </w:r>
    </w:p>
    <w:p w14:paraId="4DBD1698" w14:textId="77777777" w:rsidR="00635224" w:rsidRPr="00D2381C" w:rsidRDefault="00635224" w:rsidP="00447A76">
      <w:pPr>
        <w:pStyle w:val="EndNoteBibliography"/>
        <w:spacing w:after="0" w:line="480" w:lineRule="auto"/>
        <w:ind w:left="426" w:hanging="284"/>
      </w:pPr>
      <w:r w:rsidRPr="00D2381C">
        <w:t>Smith LT. 2012. Decolonizing methodologies: Research and Indigenous peoples (Second edition). Zed books.</w:t>
      </w:r>
    </w:p>
    <w:p w14:paraId="6A18AA4B" w14:textId="77777777" w:rsidR="00635224" w:rsidRPr="00D2381C" w:rsidRDefault="00635224" w:rsidP="00447A76">
      <w:pPr>
        <w:pStyle w:val="EndNoteBibliography"/>
        <w:spacing w:after="0" w:line="480" w:lineRule="auto"/>
        <w:ind w:left="426" w:hanging="284"/>
      </w:pPr>
      <w:r w:rsidRPr="00D2381C">
        <w:t>Teariki C, Spoonley P, Tomoana N. 1992. Te whakapakari te mana tangata - the politics and process of research for Māori. Palmerston North, New Zealand: Massey University.</w:t>
      </w:r>
    </w:p>
    <w:p w14:paraId="4F4A00B9" w14:textId="77777777" w:rsidR="00635224" w:rsidRPr="00D2381C" w:rsidRDefault="00635224" w:rsidP="00447A76">
      <w:pPr>
        <w:pStyle w:val="EndNoteBibliography"/>
        <w:spacing w:after="0" w:line="480" w:lineRule="auto"/>
        <w:ind w:left="426" w:hanging="284"/>
      </w:pPr>
      <w:r w:rsidRPr="00D2381C">
        <w:t>Thomas J, Harden A. 2008. Methods for the thematic synthesis of qualitative research in systematic reviews. BMC Med Res Methodol. 8(1):45.</w:t>
      </w:r>
    </w:p>
    <w:p w14:paraId="650A8E40" w14:textId="77777777" w:rsidR="00635224" w:rsidRPr="00D2381C" w:rsidRDefault="00635224" w:rsidP="00447A76">
      <w:pPr>
        <w:pStyle w:val="EndNoteBibliography"/>
        <w:spacing w:after="0" w:line="480" w:lineRule="auto"/>
        <w:ind w:left="426" w:hanging="284"/>
      </w:pPr>
      <w:r w:rsidRPr="00D2381C">
        <w:t>Tolich M. 2002. "Pākehā paralysis": Cultural safety for those researching the general population of Aotearoa. Social Policy Journal of New Zealand. 19:164-178.</w:t>
      </w:r>
    </w:p>
    <w:p w14:paraId="5A0B644B" w14:textId="77777777" w:rsidR="00635224" w:rsidRPr="00D2381C" w:rsidRDefault="00635224" w:rsidP="00447A76">
      <w:pPr>
        <w:pStyle w:val="EndNoteBibliography"/>
        <w:spacing w:after="0" w:line="480" w:lineRule="auto"/>
        <w:ind w:left="426" w:hanging="284"/>
      </w:pPr>
      <w:r w:rsidRPr="00D2381C">
        <w:t>Vaeau T, Trundle C. 2020. Decolonising Māori-Pākehā research collaborations: Towards an ethics of whanaungatanga and manaakitanga in cross-cultural research erelationships. In:</w:t>
      </w:r>
      <w:r w:rsidRPr="00D2381C">
        <w:rPr>
          <w:i/>
        </w:rPr>
        <w:t xml:space="preserve"> </w:t>
      </w:r>
      <w:r w:rsidRPr="00D2381C">
        <w:t xml:space="preserve">George L, Tauri </w:t>
      </w:r>
      <w:r w:rsidRPr="00D2381C">
        <w:lastRenderedPageBreak/>
        <w:t>J, MacDonald LTAoT, editors. Indigenous Research Ethics: Claiming Research Sovereignty Beyond Deficit and the Colonial Legacy. Emerald Publishing Limited; p. 207-221.</w:t>
      </w:r>
    </w:p>
    <w:p w14:paraId="29C71678" w14:textId="57DD63C2" w:rsidR="00A61039" w:rsidRPr="00D2381C" w:rsidRDefault="00A61039" w:rsidP="00A61039">
      <w:pPr>
        <w:pStyle w:val="EndNoteBibliography"/>
        <w:spacing w:after="0" w:line="480" w:lineRule="auto"/>
        <w:ind w:left="426" w:hanging="284"/>
      </w:pPr>
      <w:r w:rsidRPr="00D2381C">
        <w:t>Waitangi Tribunal. 2023. Hauora: Report on Stage One of the Health Services and Outcomes Kaupapa Inquiry. Lower Hutt.</w:t>
      </w:r>
    </w:p>
    <w:p w14:paraId="02136DDD" w14:textId="4FDE9A02" w:rsidR="00635224" w:rsidRPr="00D2381C" w:rsidRDefault="00635224" w:rsidP="00447A76">
      <w:pPr>
        <w:pStyle w:val="EndNoteBibliography"/>
        <w:spacing w:after="0" w:line="480" w:lineRule="auto"/>
        <w:ind w:left="426" w:hanging="284"/>
      </w:pPr>
      <w:r w:rsidRPr="00D2381C">
        <w:t>Walker S, Eketone A, Gibbs A. 2006. An exploration of kaupapa Māori research, its principles, processes and applications. International Journal of Social Research Methodology. 9(4):331-344.</w:t>
      </w:r>
    </w:p>
    <w:p w14:paraId="3E6A57E1" w14:textId="77777777" w:rsidR="00635224" w:rsidRPr="00D2381C" w:rsidRDefault="00635224" w:rsidP="00447A76">
      <w:pPr>
        <w:pStyle w:val="EndNoteBibliography"/>
        <w:spacing w:after="0" w:line="480" w:lineRule="auto"/>
        <w:ind w:left="426" w:hanging="284"/>
      </w:pPr>
      <w:r w:rsidRPr="00D2381C">
        <w:t>Wilson AM, Kelly J, Jones M, O’Donnell K, Wilson S, Tonkin E, Magarey A. 2020. Working together in Aboriginal health: a framework to guide health professional practice. BMC Health Serv Res. 20(1):601.</w:t>
      </w:r>
    </w:p>
    <w:p w14:paraId="10BA2D1B" w14:textId="77777777" w:rsidR="00635224" w:rsidRPr="00D2381C" w:rsidRDefault="00635224" w:rsidP="00447A76">
      <w:pPr>
        <w:pStyle w:val="EndNoteBibliography"/>
        <w:spacing w:line="480" w:lineRule="auto"/>
        <w:ind w:left="426" w:hanging="284"/>
      </w:pPr>
      <w:r w:rsidRPr="00D2381C">
        <w:t>Wilson D. 2008. Should non-Māori research and write about Māori? Kai Tiaki Nursing New Zealand. 14(5):20-21.</w:t>
      </w:r>
    </w:p>
    <w:p w14:paraId="51613189" w14:textId="77777777" w:rsidR="00635224" w:rsidRPr="00D2381C" w:rsidRDefault="00635224" w:rsidP="00447A76">
      <w:pPr>
        <w:spacing w:line="480" w:lineRule="auto"/>
        <w:ind w:left="426" w:hanging="284"/>
        <w:rPr>
          <w:lang w:val="mi-NZ"/>
        </w:rPr>
      </w:pPr>
      <w:r w:rsidRPr="00D2381C">
        <w:rPr>
          <w:lang w:val="mi-NZ"/>
        </w:rPr>
        <w:fldChar w:fldCharType="end"/>
      </w:r>
    </w:p>
    <w:p w14:paraId="3DDB187A" w14:textId="41ECB83D" w:rsidR="00635224" w:rsidRPr="00D2381C" w:rsidRDefault="00635224" w:rsidP="00E2770E">
      <w:pPr>
        <w:spacing w:line="259" w:lineRule="auto"/>
        <w:sectPr w:rsidR="00635224" w:rsidRPr="00D2381C" w:rsidSect="00E75F69">
          <w:footerReference w:type="default" r:id="rId8"/>
          <w:pgSz w:w="11906" w:h="16838"/>
          <w:pgMar w:top="1440" w:right="1440" w:bottom="1440" w:left="1440" w:header="708" w:footer="708" w:gutter="0"/>
          <w:lnNumType w:countBy="1" w:restart="continuous"/>
          <w:cols w:space="708"/>
          <w:docGrid w:linePitch="360"/>
        </w:sectPr>
      </w:pPr>
    </w:p>
    <w:p w14:paraId="652AA38F" w14:textId="77777777" w:rsidR="006C6F1D" w:rsidRPr="00D2381C" w:rsidRDefault="006C6F1D" w:rsidP="006C6F1D">
      <w:r w:rsidRPr="00D2381C">
        <w:rPr>
          <w:b/>
          <w:bCs/>
        </w:rPr>
        <w:lastRenderedPageBreak/>
        <w:t>Table 1.</w:t>
      </w:r>
      <w:r w:rsidRPr="00D2381C">
        <w:t xml:space="preserve"> Studies included in the review.</w:t>
      </w:r>
    </w:p>
    <w:tbl>
      <w:tblPr>
        <w:tblStyle w:val="TableGrid"/>
        <w:tblpPr w:leftFromText="181" w:rightFromText="181" w:vertAnchor="text" w:horzAnchor="margin" w:tblpY="1"/>
        <w:tblOverlap w:val="never"/>
        <w:tblW w:w="147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177"/>
        <w:gridCol w:w="1777"/>
        <w:gridCol w:w="8571"/>
      </w:tblGrid>
      <w:tr w:rsidR="00151E54" w:rsidRPr="00D2381C" w14:paraId="0B424424" w14:textId="77777777" w:rsidTr="00BE442B">
        <w:tc>
          <w:tcPr>
            <w:tcW w:w="2268" w:type="dxa"/>
            <w:tcBorders>
              <w:top w:val="single" w:sz="4" w:space="0" w:color="auto"/>
              <w:bottom w:val="single" w:sz="4" w:space="0" w:color="auto"/>
            </w:tcBorders>
          </w:tcPr>
          <w:p w14:paraId="674549B2" w14:textId="77777777" w:rsidR="00151E54" w:rsidRPr="00D2381C" w:rsidRDefault="00151E54" w:rsidP="00151E54">
            <w:pPr>
              <w:rPr>
                <w:b/>
                <w:bCs/>
              </w:rPr>
            </w:pPr>
            <w:r w:rsidRPr="00D2381C">
              <w:rPr>
                <w:b/>
                <w:bCs/>
              </w:rPr>
              <w:t>Study</w:t>
            </w:r>
          </w:p>
        </w:tc>
        <w:tc>
          <w:tcPr>
            <w:tcW w:w="2177" w:type="dxa"/>
            <w:tcBorders>
              <w:top w:val="single" w:sz="4" w:space="0" w:color="auto"/>
              <w:bottom w:val="single" w:sz="4" w:space="0" w:color="auto"/>
            </w:tcBorders>
          </w:tcPr>
          <w:p w14:paraId="68291D55" w14:textId="77777777" w:rsidR="00151E54" w:rsidRPr="00D2381C" w:rsidRDefault="00151E54" w:rsidP="00151E54">
            <w:pPr>
              <w:rPr>
                <w:b/>
                <w:bCs/>
              </w:rPr>
            </w:pPr>
            <w:r w:rsidRPr="00D2381C">
              <w:rPr>
                <w:b/>
                <w:bCs/>
              </w:rPr>
              <w:t>Author ethnicity</w:t>
            </w:r>
          </w:p>
        </w:tc>
        <w:tc>
          <w:tcPr>
            <w:tcW w:w="1777" w:type="dxa"/>
            <w:tcBorders>
              <w:top w:val="single" w:sz="4" w:space="0" w:color="auto"/>
              <w:bottom w:val="single" w:sz="4" w:space="0" w:color="auto"/>
            </w:tcBorders>
            <w:shd w:val="clear" w:color="auto" w:fill="auto"/>
          </w:tcPr>
          <w:p w14:paraId="332D34D8" w14:textId="57D749A5" w:rsidR="00151E54" w:rsidRPr="00D2381C" w:rsidRDefault="00151E54" w:rsidP="00151E54">
            <w:pPr>
              <w:rPr>
                <w:b/>
                <w:bCs/>
              </w:rPr>
            </w:pPr>
            <w:r w:rsidRPr="00D2381C">
              <w:rPr>
                <w:b/>
                <w:bCs/>
              </w:rPr>
              <w:t>Research area</w:t>
            </w:r>
          </w:p>
        </w:tc>
        <w:tc>
          <w:tcPr>
            <w:tcW w:w="8571" w:type="dxa"/>
            <w:tcBorders>
              <w:top w:val="single" w:sz="4" w:space="0" w:color="auto"/>
              <w:bottom w:val="single" w:sz="4" w:space="0" w:color="auto"/>
            </w:tcBorders>
          </w:tcPr>
          <w:p w14:paraId="0C5746C2" w14:textId="4B24CA89" w:rsidR="00151E54" w:rsidRPr="00D2381C" w:rsidRDefault="00151E54" w:rsidP="00151E54">
            <w:pPr>
              <w:rPr>
                <w:b/>
                <w:bCs/>
              </w:rPr>
            </w:pPr>
            <w:r w:rsidRPr="00D2381C">
              <w:rPr>
                <w:b/>
                <w:bCs/>
              </w:rPr>
              <w:t>Purpose</w:t>
            </w:r>
          </w:p>
        </w:tc>
      </w:tr>
      <w:tr w:rsidR="000B5B3C" w:rsidRPr="00D2381C" w14:paraId="647D9C9A" w14:textId="77777777" w:rsidTr="00BE442B">
        <w:tc>
          <w:tcPr>
            <w:tcW w:w="2268" w:type="dxa"/>
            <w:tcBorders>
              <w:top w:val="single" w:sz="4" w:space="0" w:color="auto"/>
            </w:tcBorders>
          </w:tcPr>
          <w:p w14:paraId="083CCD62" w14:textId="7DC39912" w:rsidR="000B5B3C" w:rsidRPr="00D2381C" w:rsidRDefault="000B5B3C" w:rsidP="000B5B3C">
            <w:proofErr w:type="spellStart"/>
            <w:r w:rsidRPr="00D2381C">
              <w:t>Boardsworth</w:t>
            </w:r>
            <w:proofErr w:type="spellEnd"/>
            <w:r w:rsidRPr="00D2381C">
              <w:t xml:space="preserve"> et al. (2024)</w:t>
            </w:r>
          </w:p>
        </w:tc>
        <w:tc>
          <w:tcPr>
            <w:tcW w:w="2177" w:type="dxa"/>
            <w:tcBorders>
              <w:top w:val="single" w:sz="4" w:space="0" w:color="auto"/>
            </w:tcBorders>
          </w:tcPr>
          <w:p w14:paraId="1F9FD3D6" w14:textId="53D4492A" w:rsidR="000B5B3C" w:rsidRPr="00D2381C" w:rsidRDefault="000B5B3C" w:rsidP="000B5B3C">
            <w:r w:rsidRPr="00D2381C">
              <w:t>Māori &amp; non-Māori</w:t>
            </w:r>
          </w:p>
        </w:tc>
        <w:tc>
          <w:tcPr>
            <w:tcW w:w="1777" w:type="dxa"/>
            <w:tcBorders>
              <w:top w:val="single" w:sz="4" w:space="0" w:color="auto"/>
            </w:tcBorders>
            <w:shd w:val="clear" w:color="auto" w:fill="auto"/>
          </w:tcPr>
          <w:p w14:paraId="1C73DFD6" w14:textId="1207B364" w:rsidR="000B5B3C" w:rsidRPr="00D2381C" w:rsidRDefault="000B5B3C" w:rsidP="000B5B3C">
            <w:r w:rsidRPr="00D2381C">
              <w:t>Health</w:t>
            </w:r>
          </w:p>
        </w:tc>
        <w:tc>
          <w:tcPr>
            <w:tcW w:w="8571" w:type="dxa"/>
            <w:tcBorders>
              <w:top w:val="single" w:sz="4" w:space="0" w:color="auto"/>
            </w:tcBorders>
          </w:tcPr>
          <w:p w14:paraId="518E8B2A" w14:textId="0E136F46" w:rsidR="000B5B3C" w:rsidRPr="000B5B3C" w:rsidRDefault="000B5B3C" w:rsidP="000B5B3C">
            <w:r w:rsidRPr="000B5B3C">
              <w:t>PhD thesis on collaborative research stories</w:t>
            </w:r>
          </w:p>
        </w:tc>
      </w:tr>
      <w:tr w:rsidR="000B5B3C" w:rsidRPr="00D2381C" w14:paraId="08B93536" w14:textId="77777777" w:rsidTr="00BE442B">
        <w:tc>
          <w:tcPr>
            <w:tcW w:w="2268" w:type="dxa"/>
          </w:tcPr>
          <w:p w14:paraId="41EDB1B0" w14:textId="762FD9F1" w:rsidR="000B5B3C" w:rsidRPr="00D2381C" w:rsidRDefault="000B5B3C" w:rsidP="000B5B3C">
            <w:r w:rsidRPr="00D2381C">
              <w:t>Came (2013)</w:t>
            </w:r>
          </w:p>
        </w:tc>
        <w:tc>
          <w:tcPr>
            <w:tcW w:w="2177" w:type="dxa"/>
          </w:tcPr>
          <w:p w14:paraId="56C67C6F" w14:textId="24C8EF3C" w:rsidR="000B5B3C" w:rsidRPr="00D2381C" w:rsidRDefault="000B5B3C" w:rsidP="000B5B3C">
            <w:r w:rsidRPr="00D2381C">
              <w:t xml:space="preserve">Non-Māori </w:t>
            </w:r>
          </w:p>
        </w:tc>
        <w:tc>
          <w:tcPr>
            <w:tcW w:w="1777" w:type="dxa"/>
            <w:shd w:val="clear" w:color="auto" w:fill="auto"/>
          </w:tcPr>
          <w:p w14:paraId="2B4602B9" w14:textId="4B8E8DDD" w:rsidR="000B5B3C" w:rsidRPr="00D2381C" w:rsidRDefault="000B5B3C" w:rsidP="000B5B3C">
            <w:r w:rsidRPr="00D2381C">
              <w:t>Health</w:t>
            </w:r>
          </w:p>
        </w:tc>
        <w:tc>
          <w:tcPr>
            <w:tcW w:w="8571" w:type="dxa"/>
          </w:tcPr>
          <w:p w14:paraId="17A0A3D1" w14:textId="1DF66A2B" w:rsidR="000B5B3C" w:rsidRPr="000B5B3C" w:rsidRDefault="000B5B3C" w:rsidP="000B5B3C">
            <w:r w:rsidRPr="000B5B3C">
              <w:t>Describe learnings from undertaking health-related Māori-centred research</w:t>
            </w:r>
          </w:p>
        </w:tc>
      </w:tr>
      <w:tr w:rsidR="000B5B3C" w:rsidRPr="00D2381C" w14:paraId="32EB4C5D" w14:textId="77777777" w:rsidTr="00BE442B">
        <w:tc>
          <w:tcPr>
            <w:tcW w:w="2268" w:type="dxa"/>
          </w:tcPr>
          <w:p w14:paraId="443B1981" w14:textId="17584F92" w:rsidR="000B5B3C" w:rsidRPr="00D2381C" w:rsidRDefault="000B5B3C" w:rsidP="000B5B3C">
            <w:r w:rsidRPr="00D2381C">
              <w:t>Crawford &amp; Langridge (2022)</w:t>
            </w:r>
          </w:p>
        </w:tc>
        <w:tc>
          <w:tcPr>
            <w:tcW w:w="2177" w:type="dxa"/>
          </w:tcPr>
          <w:p w14:paraId="2A4E4F3E" w14:textId="31F16018" w:rsidR="000B5B3C" w:rsidRPr="00D2381C" w:rsidRDefault="000B5B3C" w:rsidP="000B5B3C">
            <w:r w:rsidRPr="00D2381C">
              <w:t xml:space="preserve">Non-Māori </w:t>
            </w:r>
          </w:p>
        </w:tc>
        <w:tc>
          <w:tcPr>
            <w:tcW w:w="1777" w:type="dxa"/>
            <w:shd w:val="clear" w:color="auto" w:fill="auto"/>
          </w:tcPr>
          <w:p w14:paraId="3866378B" w14:textId="14003A36" w:rsidR="000B5B3C" w:rsidRPr="00D2381C" w:rsidRDefault="000B5B3C" w:rsidP="000B5B3C">
            <w:r w:rsidRPr="00D2381C">
              <w:t>Health</w:t>
            </w:r>
          </w:p>
        </w:tc>
        <w:tc>
          <w:tcPr>
            <w:tcW w:w="8571" w:type="dxa"/>
          </w:tcPr>
          <w:p w14:paraId="1942CE26" w14:textId="51C555AD" w:rsidR="000B5B3C" w:rsidRPr="000B5B3C" w:rsidRDefault="000B5B3C" w:rsidP="000B5B3C">
            <w:r w:rsidRPr="000B5B3C">
              <w:t xml:space="preserve">Describe application of the </w:t>
            </w:r>
            <w:r w:rsidRPr="000B5B3C">
              <w:rPr>
                <w:i/>
                <w:iCs/>
              </w:rPr>
              <w:t>Te Ara Tika</w:t>
            </w:r>
            <w:r w:rsidRPr="000B5B3C">
              <w:t xml:space="preserve"> framework to research</w:t>
            </w:r>
          </w:p>
        </w:tc>
      </w:tr>
      <w:tr w:rsidR="000B5B3C" w:rsidRPr="00D2381C" w14:paraId="0B797C9D" w14:textId="77777777" w:rsidTr="00BE442B">
        <w:tc>
          <w:tcPr>
            <w:tcW w:w="2268" w:type="dxa"/>
          </w:tcPr>
          <w:p w14:paraId="07DD6D58" w14:textId="5E336AE4" w:rsidR="000B5B3C" w:rsidRPr="00D2381C" w:rsidRDefault="000B5B3C" w:rsidP="000B5B3C">
            <w:r w:rsidRPr="00D2381C">
              <w:t>Cunningham (2000)</w:t>
            </w:r>
          </w:p>
        </w:tc>
        <w:tc>
          <w:tcPr>
            <w:tcW w:w="2177" w:type="dxa"/>
          </w:tcPr>
          <w:p w14:paraId="54B88F7A" w14:textId="7598937A" w:rsidR="000B5B3C" w:rsidRPr="00D2381C" w:rsidRDefault="000B5B3C" w:rsidP="000B5B3C">
            <w:r w:rsidRPr="00D2381C">
              <w:t>Māori</w:t>
            </w:r>
          </w:p>
        </w:tc>
        <w:tc>
          <w:tcPr>
            <w:tcW w:w="1777" w:type="dxa"/>
            <w:shd w:val="clear" w:color="auto" w:fill="auto"/>
          </w:tcPr>
          <w:p w14:paraId="3CEE4677" w14:textId="795EA9AD" w:rsidR="000B5B3C" w:rsidRPr="00D2381C" w:rsidRDefault="000B5B3C" w:rsidP="000B5B3C">
            <w:r w:rsidRPr="00D2381C">
              <w:t>Health</w:t>
            </w:r>
          </w:p>
        </w:tc>
        <w:tc>
          <w:tcPr>
            <w:tcW w:w="8571" w:type="dxa"/>
          </w:tcPr>
          <w:p w14:paraId="4765123D" w14:textId="07F8C09F" w:rsidR="000B5B3C" w:rsidRPr="000B5B3C" w:rsidRDefault="000B5B3C" w:rsidP="000B5B3C">
            <w:r w:rsidRPr="000B5B3C">
              <w:t>Discuss experiences undertaking Māori-centred research</w:t>
            </w:r>
          </w:p>
        </w:tc>
      </w:tr>
      <w:tr w:rsidR="000B5B3C" w:rsidRPr="00D2381C" w14:paraId="74C4769C" w14:textId="77777777" w:rsidTr="00BE442B">
        <w:tc>
          <w:tcPr>
            <w:tcW w:w="2268" w:type="dxa"/>
          </w:tcPr>
          <w:p w14:paraId="4EAE4D54" w14:textId="39416908" w:rsidR="000B5B3C" w:rsidRPr="00D2381C" w:rsidRDefault="000B5B3C" w:rsidP="000B5B3C">
            <w:r w:rsidRPr="00D2381C">
              <w:t>Marques et al. (2022)</w:t>
            </w:r>
          </w:p>
        </w:tc>
        <w:tc>
          <w:tcPr>
            <w:tcW w:w="2177" w:type="dxa"/>
          </w:tcPr>
          <w:p w14:paraId="0FD9757F" w14:textId="1D671B6B" w:rsidR="000B5B3C" w:rsidRPr="00D2381C" w:rsidRDefault="000B5B3C" w:rsidP="000B5B3C">
            <w:r w:rsidRPr="00D2381C">
              <w:t>Māori &amp; non-Māori</w:t>
            </w:r>
          </w:p>
        </w:tc>
        <w:tc>
          <w:tcPr>
            <w:tcW w:w="1777" w:type="dxa"/>
            <w:shd w:val="clear" w:color="auto" w:fill="auto"/>
          </w:tcPr>
          <w:p w14:paraId="03FFD00E" w14:textId="1793A49A" w:rsidR="000B5B3C" w:rsidRPr="00D2381C" w:rsidRDefault="000B5B3C" w:rsidP="000B5B3C">
            <w:r w:rsidRPr="00D2381C">
              <w:t>Health</w:t>
            </w:r>
          </w:p>
        </w:tc>
        <w:tc>
          <w:tcPr>
            <w:tcW w:w="8571" w:type="dxa"/>
          </w:tcPr>
          <w:p w14:paraId="247D44C8" w14:textId="0D484BC1" w:rsidR="000B5B3C" w:rsidRPr="000B5B3C" w:rsidRDefault="000B5B3C" w:rsidP="000B5B3C">
            <w:r w:rsidRPr="000B5B3C">
              <w:t>Present experiences of working in Māori and Pasifika health research</w:t>
            </w:r>
          </w:p>
        </w:tc>
      </w:tr>
      <w:tr w:rsidR="000B5B3C" w:rsidRPr="00D2381C" w14:paraId="20F510C9" w14:textId="77777777" w:rsidTr="00BE442B">
        <w:tc>
          <w:tcPr>
            <w:tcW w:w="2268" w:type="dxa"/>
          </w:tcPr>
          <w:p w14:paraId="111D2FD4" w14:textId="3150BADD" w:rsidR="000B5B3C" w:rsidRPr="00D2381C" w:rsidRDefault="000B5B3C" w:rsidP="000B5B3C">
            <w:r w:rsidRPr="00D2381C">
              <w:t>Martel et al. (2022)</w:t>
            </w:r>
          </w:p>
        </w:tc>
        <w:tc>
          <w:tcPr>
            <w:tcW w:w="2177" w:type="dxa"/>
          </w:tcPr>
          <w:p w14:paraId="27C08400" w14:textId="011D8EC6" w:rsidR="000B5B3C" w:rsidRPr="00D2381C" w:rsidRDefault="000B5B3C" w:rsidP="000B5B3C">
            <w:r w:rsidRPr="00D2381C">
              <w:t>Māori &amp; non-Māori</w:t>
            </w:r>
          </w:p>
        </w:tc>
        <w:tc>
          <w:tcPr>
            <w:tcW w:w="1777" w:type="dxa"/>
            <w:shd w:val="clear" w:color="auto" w:fill="auto"/>
          </w:tcPr>
          <w:p w14:paraId="1F94BF61" w14:textId="65FAF747" w:rsidR="000B5B3C" w:rsidRPr="00D2381C" w:rsidRDefault="000B5B3C" w:rsidP="000B5B3C">
            <w:r w:rsidRPr="00D2381C">
              <w:t>Health</w:t>
            </w:r>
          </w:p>
        </w:tc>
        <w:tc>
          <w:tcPr>
            <w:tcW w:w="8571" w:type="dxa"/>
          </w:tcPr>
          <w:p w14:paraId="287EBBBD" w14:textId="6BC138B6" w:rsidR="000B5B3C" w:rsidRPr="000B5B3C" w:rsidRDefault="000B5B3C" w:rsidP="000B5B3C">
            <w:r w:rsidRPr="000B5B3C">
              <w:t xml:space="preserve">Discuss </w:t>
            </w:r>
            <w:proofErr w:type="spellStart"/>
            <w:r w:rsidRPr="000B5B3C">
              <w:t>kaupapa</w:t>
            </w:r>
            <w:proofErr w:type="spellEnd"/>
            <w:r w:rsidRPr="000B5B3C">
              <w:t xml:space="preserve"> Māori and Māori-centred health and science research</w:t>
            </w:r>
          </w:p>
        </w:tc>
      </w:tr>
      <w:tr w:rsidR="000B5B3C" w:rsidRPr="00D2381C" w14:paraId="0933B655" w14:textId="77777777" w:rsidTr="00BE442B">
        <w:tc>
          <w:tcPr>
            <w:tcW w:w="2268" w:type="dxa"/>
          </w:tcPr>
          <w:p w14:paraId="2F261BE8" w14:textId="377692E0" w:rsidR="000B5B3C" w:rsidRPr="00D2381C" w:rsidRDefault="000B5B3C" w:rsidP="000B5B3C">
            <w:r w:rsidRPr="00D2381C">
              <w:t>Nikora &amp; Evans (1998)</w:t>
            </w:r>
          </w:p>
        </w:tc>
        <w:tc>
          <w:tcPr>
            <w:tcW w:w="2177" w:type="dxa"/>
          </w:tcPr>
          <w:p w14:paraId="64094FF9" w14:textId="5AED75D0" w:rsidR="000B5B3C" w:rsidRPr="00D2381C" w:rsidRDefault="000B5B3C" w:rsidP="000B5B3C">
            <w:r w:rsidRPr="00D2381C">
              <w:t>Māori &amp; non-Māori</w:t>
            </w:r>
          </w:p>
        </w:tc>
        <w:tc>
          <w:tcPr>
            <w:tcW w:w="1777" w:type="dxa"/>
            <w:shd w:val="clear" w:color="auto" w:fill="auto"/>
          </w:tcPr>
          <w:p w14:paraId="544DE23E" w14:textId="62CD8F9E" w:rsidR="000B5B3C" w:rsidRPr="00D2381C" w:rsidRDefault="000B5B3C" w:rsidP="000B5B3C">
            <w:r w:rsidRPr="00D2381C">
              <w:t>Health</w:t>
            </w:r>
          </w:p>
        </w:tc>
        <w:tc>
          <w:tcPr>
            <w:tcW w:w="8571" w:type="dxa"/>
          </w:tcPr>
          <w:p w14:paraId="4AED35BF" w14:textId="79A79E80" w:rsidR="000B5B3C" w:rsidRPr="000B5B3C" w:rsidRDefault="000B5B3C" w:rsidP="000B5B3C">
            <w:r w:rsidRPr="000B5B3C">
              <w:t xml:space="preserve">Discuss a Māori-centred research project on Māori identity and values using the </w:t>
            </w:r>
            <w:r w:rsidRPr="000B5B3C">
              <w:rPr>
                <w:i/>
                <w:iCs/>
              </w:rPr>
              <w:t xml:space="preserve">Te Hoe </w:t>
            </w:r>
            <w:proofErr w:type="spellStart"/>
            <w:r w:rsidRPr="000B5B3C">
              <w:rPr>
                <w:i/>
                <w:iCs/>
              </w:rPr>
              <w:t>Nuku</w:t>
            </w:r>
            <w:proofErr w:type="spellEnd"/>
            <w:r w:rsidRPr="000B5B3C">
              <w:rPr>
                <w:i/>
                <w:iCs/>
              </w:rPr>
              <w:t xml:space="preserve"> Roa</w:t>
            </w:r>
            <w:r w:rsidRPr="000B5B3C">
              <w:t xml:space="preserve"> framework</w:t>
            </w:r>
          </w:p>
        </w:tc>
      </w:tr>
      <w:tr w:rsidR="000B5B3C" w:rsidRPr="00D2381C" w14:paraId="0CC30A50" w14:textId="77777777" w:rsidTr="00BE442B">
        <w:tc>
          <w:tcPr>
            <w:tcW w:w="2268" w:type="dxa"/>
          </w:tcPr>
          <w:p w14:paraId="1790DD73" w14:textId="6F08B70D" w:rsidR="000B5B3C" w:rsidRPr="00D2381C" w:rsidRDefault="000B5B3C" w:rsidP="000B5B3C">
            <w:r w:rsidRPr="00D2381C">
              <w:t>Wilson (2008)</w:t>
            </w:r>
          </w:p>
        </w:tc>
        <w:tc>
          <w:tcPr>
            <w:tcW w:w="2177" w:type="dxa"/>
          </w:tcPr>
          <w:p w14:paraId="2B8C4EF5" w14:textId="3C636C34" w:rsidR="000B5B3C" w:rsidRPr="00D2381C" w:rsidRDefault="000B5B3C" w:rsidP="000B5B3C">
            <w:r w:rsidRPr="00D2381C">
              <w:t xml:space="preserve">Māori </w:t>
            </w:r>
          </w:p>
        </w:tc>
        <w:tc>
          <w:tcPr>
            <w:tcW w:w="1777" w:type="dxa"/>
            <w:shd w:val="clear" w:color="auto" w:fill="auto"/>
          </w:tcPr>
          <w:p w14:paraId="40BDE01A" w14:textId="4D3AD1BE" w:rsidR="000B5B3C" w:rsidRPr="00D2381C" w:rsidRDefault="000B5B3C" w:rsidP="000B5B3C">
            <w:r w:rsidRPr="00D2381C">
              <w:t>Health</w:t>
            </w:r>
          </w:p>
        </w:tc>
        <w:tc>
          <w:tcPr>
            <w:tcW w:w="8571" w:type="dxa"/>
          </w:tcPr>
          <w:p w14:paraId="4F4B09C8" w14:textId="64467F9E" w:rsidR="000B5B3C" w:rsidRPr="000B5B3C" w:rsidRDefault="000B5B3C" w:rsidP="000B5B3C">
            <w:r w:rsidRPr="000B5B3C">
              <w:t>Present insights on a partnered environmental research project</w:t>
            </w:r>
          </w:p>
        </w:tc>
      </w:tr>
      <w:tr w:rsidR="000B5B3C" w:rsidRPr="00D2381C" w14:paraId="5D9DAEEF" w14:textId="77777777" w:rsidTr="00BE442B">
        <w:tc>
          <w:tcPr>
            <w:tcW w:w="2268" w:type="dxa"/>
          </w:tcPr>
          <w:p w14:paraId="3007233A" w14:textId="5BAFB667" w:rsidR="000B5B3C" w:rsidRPr="00D2381C" w:rsidRDefault="000B5B3C" w:rsidP="000B5B3C">
            <w:r w:rsidRPr="00D2381C">
              <w:t>Carpenter &amp; McMurchy-Pilkington (2008)</w:t>
            </w:r>
          </w:p>
        </w:tc>
        <w:tc>
          <w:tcPr>
            <w:tcW w:w="2177" w:type="dxa"/>
          </w:tcPr>
          <w:p w14:paraId="1CDF38EC" w14:textId="7EF57125" w:rsidR="000B5B3C" w:rsidRPr="00D2381C" w:rsidRDefault="000B5B3C" w:rsidP="000B5B3C">
            <w:r w:rsidRPr="00D2381C">
              <w:t xml:space="preserve">Māori &amp; non-Māori </w:t>
            </w:r>
          </w:p>
        </w:tc>
        <w:tc>
          <w:tcPr>
            <w:tcW w:w="1777" w:type="dxa"/>
            <w:shd w:val="clear" w:color="auto" w:fill="auto"/>
          </w:tcPr>
          <w:p w14:paraId="6C1ABA2C" w14:textId="29028F94" w:rsidR="000B5B3C" w:rsidRPr="00D2381C" w:rsidRDefault="000B5B3C" w:rsidP="000B5B3C">
            <w:r w:rsidRPr="00D2381C">
              <w:t>Education</w:t>
            </w:r>
          </w:p>
        </w:tc>
        <w:tc>
          <w:tcPr>
            <w:tcW w:w="8571" w:type="dxa"/>
          </w:tcPr>
          <w:p w14:paraId="3A9768D6" w14:textId="6D1CC556" w:rsidR="000B5B3C" w:rsidRPr="000B5B3C" w:rsidRDefault="000B5B3C" w:rsidP="000B5B3C">
            <w:r w:rsidRPr="000B5B3C">
              <w:t>Discuss issues related to Pākehā involvement in educational research with Māori communities</w:t>
            </w:r>
          </w:p>
        </w:tc>
      </w:tr>
      <w:tr w:rsidR="000B5B3C" w:rsidRPr="00D2381C" w14:paraId="0D8EBBD3" w14:textId="77777777" w:rsidTr="00BE442B">
        <w:tc>
          <w:tcPr>
            <w:tcW w:w="2268" w:type="dxa"/>
          </w:tcPr>
          <w:p w14:paraId="5FC90705" w14:textId="1CCE350D" w:rsidR="000B5B3C" w:rsidRPr="00D2381C" w:rsidRDefault="000B5B3C" w:rsidP="000B5B3C">
            <w:proofErr w:type="spellStart"/>
            <w:r w:rsidRPr="00D2381C">
              <w:t>Hotere</w:t>
            </w:r>
            <w:proofErr w:type="spellEnd"/>
            <w:r w:rsidRPr="00D2381C">
              <w:t>-Barnes (2015)</w:t>
            </w:r>
          </w:p>
        </w:tc>
        <w:tc>
          <w:tcPr>
            <w:tcW w:w="2177" w:type="dxa"/>
          </w:tcPr>
          <w:p w14:paraId="3E1F2DDF" w14:textId="2DD60193" w:rsidR="000B5B3C" w:rsidRPr="00D2381C" w:rsidRDefault="000B5B3C" w:rsidP="000B5B3C">
            <w:r w:rsidRPr="00D2381C">
              <w:t xml:space="preserve">Non-Māori </w:t>
            </w:r>
          </w:p>
        </w:tc>
        <w:tc>
          <w:tcPr>
            <w:tcW w:w="1777" w:type="dxa"/>
            <w:shd w:val="clear" w:color="auto" w:fill="auto"/>
          </w:tcPr>
          <w:p w14:paraId="4D2FA2CC" w14:textId="060733AE" w:rsidR="000B5B3C" w:rsidRPr="00D2381C" w:rsidRDefault="000B5B3C" w:rsidP="000B5B3C">
            <w:r w:rsidRPr="00D2381C">
              <w:t>Education</w:t>
            </w:r>
          </w:p>
        </w:tc>
        <w:tc>
          <w:tcPr>
            <w:tcW w:w="8571" w:type="dxa"/>
          </w:tcPr>
          <w:p w14:paraId="37853D55" w14:textId="2D1CE3BC" w:rsidR="000B5B3C" w:rsidRPr="000B5B3C" w:rsidRDefault="000B5B3C" w:rsidP="000B5B3C">
            <w:r w:rsidRPr="000B5B3C">
              <w:t>Describe a framework for evaluating trust in a cross-cultural research relationship</w:t>
            </w:r>
          </w:p>
        </w:tc>
      </w:tr>
      <w:tr w:rsidR="000B5B3C" w:rsidRPr="00D2381C" w14:paraId="4AAD7035" w14:textId="77777777" w:rsidTr="00BE442B">
        <w:tc>
          <w:tcPr>
            <w:tcW w:w="2268" w:type="dxa"/>
          </w:tcPr>
          <w:p w14:paraId="24031D8D" w14:textId="1AD74CE3" w:rsidR="000B5B3C" w:rsidRPr="00D2381C" w:rsidRDefault="000B5B3C" w:rsidP="000B5B3C">
            <w:r w:rsidRPr="00D2381C">
              <w:t>Martin et al. (2020)</w:t>
            </w:r>
          </w:p>
        </w:tc>
        <w:tc>
          <w:tcPr>
            <w:tcW w:w="2177" w:type="dxa"/>
          </w:tcPr>
          <w:p w14:paraId="269160B3" w14:textId="50AD4DF2" w:rsidR="000B5B3C" w:rsidRPr="00D2381C" w:rsidRDefault="000B5B3C" w:rsidP="000B5B3C">
            <w:r w:rsidRPr="00D2381C">
              <w:t>Māori &amp; non-Māori</w:t>
            </w:r>
          </w:p>
        </w:tc>
        <w:tc>
          <w:tcPr>
            <w:tcW w:w="1777" w:type="dxa"/>
            <w:shd w:val="clear" w:color="auto" w:fill="auto"/>
          </w:tcPr>
          <w:p w14:paraId="32376887" w14:textId="23942092" w:rsidR="000B5B3C" w:rsidRPr="00D2381C" w:rsidRDefault="000B5B3C" w:rsidP="000B5B3C">
            <w:r w:rsidRPr="00D2381C">
              <w:t>Education</w:t>
            </w:r>
          </w:p>
        </w:tc>
        <w:tc>
          <w:tcPr>
            <w:tcW w:w="8571" w:type="dxa"/>
          </w:tcPr>
          <w:p w14:paraId="12B1D10C" w14:textId="29B87532" w:rsidR="000B5B3C" w:rsidRPr="000B5B3C" w:rsidRDefault="000B5B3C" w:rsidP="000B5B3C">
            <w:r w:rsidRPr="000B5B3C">
              <w:t xml:space="preserve">Describe a study on </w:t>
            </w:r>
            <w:proofErr w:type="spellStart"/>
            <w:r w:rsidRPr="000B5B3C">
              <w:t>rongoā</w:t>
            </w:r>
            <w:proofErr w:type="spellEnd"/>
            <w:r w:rsidRPr="000B5B3C">
              <w:t xml:space="preserve"> Māori led by a non-Māori </w:t>
            </w:r>
          </w:p>
        </w:tc>
      </w:tr>
      <w:tr w:rsidR="000B5B3C" w:rsidRPr="00D2381C" w14:paraId="1B80B59E" w14:textId="77777777" w:rsidTr="00BE442B">
        <w:tc>
          <w:tcPr>
            <w:tcW w:w="2268" w:type="dxa"/>
          </w:tcPr>
          <w:p w14:paraId="054CF4D3" w14:textId="78441FE5" w:rsidR="000B5B3C" w:rsidRPr="00D2381C" w:rsidRDefault="000B5B3C" w:rsidP="000B5B3C">
            <w:r w:rsidRPr="00D2381C">
              <w:t>Greenaway et al. (2021)</w:t>
            </w:r>
          </w:p>
        </w:tc>
        <w:tc>
          <w:tcPr>
            <w:tcW w:w="2177" w:type="dxa"/>
          </w:tcPr>
          <w:p w14:paraId="7458E8A3" w14:textId="688888B4" w:rsidR="000B5B3C" w:rsidRPr="00D2381C" w:rsidRDefault="000B5B3C" w:rsidP="000B5B3C">
            <w:r w:rsidRPr="00D2381C">
              <w:t>Māori &amp; non-Māori</w:t>
            </w:r>
          </w:p>
        </w:tc>
        <w:tc>
          <w:tcPr>
            <w:tcW w:w="1777" w:type="dxa"/>
            <w:shd w:val="clear" w:color="auto" w:fill="auto"/>
          </w:tcPr>
          <w:p w14:paraId="07ECCE73" w14:textId="58F14C9D" w:rsidR="000B5B3C" w:rsidRPr="00D2381C" w:rsidRDefault="000B5B3C" w:rsidP="000B5B3C">
            <w:r w:rsidRPr="00D2381C">
              <w:t>Environmental science</w:t>
            </w:r>
          </w:p>
        </w:tc>
        <w:tc>
          <w:tcPr>
            <w:tcW w:w="8571" w:type="dxa"/>
          </w:tcPr>
          <w:p w14:paraId="11E1B8F1" w14:textId="2C71A9B1" w:rsidR="000B5B3C" w:rsidRPr="000B5B3C" w:rsidRDefault="000B5B3C" w:rsidP="000B5B3C">
            <w:r w:rsidRPr="000B5B3C">
              <w:t>Describe a framework (</w:t>
            </w:r>
            <w:r w:rsidRPr="000B5B3C">
              <w:rPr>
                <w:i/>
                <w:iCs/>
              </w:rPr>
              <w:t>He Awa Whiria</w:t>
            </w:r>
            <w:r w:rsidRPr="000B5B3C">
              <w:t>) to integrate different world views in research partnerships</w:t>
            </w:r>
          </w:p>
        </w:tc>
      </w:tr>
      <w:tr w:rsidR="000B5B3C" w:rsidRPr="00D2381C" w14:paraId="7E4D7467" w14:textId="77777777" w:rsidTr="00BE442B">
        <w:tc>
          <w:tcPr>
            <w:tcW w:w="2268" w:type="dxa"/>
          </w:tcPr>
          <w:p w14:paraId="33C42D7D" w14:textId="7DB68FAB" w:rsidR="000B5B3C" w:rsidRPr="00D2381C" w:rsidRDefault="000B5B3C" w:rsidP="000B5B3C">
            <w:r w:rsidRPr="00D2381C">
              <w:lastRenderedPageBreak/>
              <w:t>Saha et al. (2023)</w:t>
            </w:r>
          </w:p>
        </w:tc>
        <w:tc>
          <w:tcPr>
            <w:tcW w:w="2177" w:type="dxa"/>
          </w:tcPr>
          <w:p w14:paraId="0811EC01" w14:textId="5FB29CEA" w:rsidR="000B5B3C" w:rsidRPr="00D2381C" w:rsidRDefault="000B5B3C" w:rsidP="000B5B3C">
            <w:r w:rsidRPr="00D2381C">
              <w:t>Māori &amp; non-Māori</w:t>
            </w:r>
          </w:p>
        </w:tc>
        <w:tc>
          <w:tcPr>
            <w:tcW w:w="1777" w:type="dxa"/>
            <w:shd w:val="clear" w:color="auto" w:fill="auto"/>
          </w:tcPr>
          <w:p w14:paraId="4911A2B8" w14:textId="623A9858" w:rsidR="000B5B3C" w:rsidRPr="00D2381C" w:rsidRDefault="000B5B3C" w:rsidP="000B5B3C">
            <w:r w:rsidRPr="00D2381C">
              <w:t>Environmental science</w:t>
            </w:r>
          </w:p>
        </w:tc>
        <w:tc>
          <w:tcPr>
            <w:tcW w:w="8571" w:type="dxa"/>
          </w:tcPr>
          <w:p w14:paraId="3297A2CE" w14:textId="33025186" w:rsidR="000B5B3C" w:rsidRPr="000B5B3C" w:rsidRDefault="000B5B3C" w:rsidP="000B5B3C">
            <w:r w:rsidRPr="000B5B3C">
              <w:t>Discuss use of a Māori-centred framework (</w:t>
            </w:r>
            <w:r w:rsidRPr="000B5B3C">
              <w:rPr>
                <w:i/>
                <w:iCs/>
              </w:rPr>
              <w:t xml:space="preserve">Te Ao o </w:t>
            </w:r>
            <w:proofErr w:type="spellStart"/>
            <w:r w:rsidRPr="000B5B3C">
              <w:rPr>
                <w:i/>
                <w:iCs/>
              </w:rPr>
              <w:t>Pakirehua</w:t>
            </w:r>
            <w:proofErr w:type="spellEnd"/>
            <w:r w:rsidRPr="000B5B3C">
              <w:t>) in education research</w:t>
            </w:r>
          </w:p>
        </w:tc>
      </w:tr>
      <w:tr w:rsidR="000B5B3C" w:rsidRPr="00D2381C" w14:paraId="3E887B84" w14:textId="77777777" w:rsidTr="00BE442B">
        <w:tc>
          <w:tcPr>
            <w:tcW w:w="2268" w:type="dxa"/>
          </w:tcPr>
          <w:p w14:paraId="7C777CC4" w14:textId="03F3C193" w:rsidR="000B5B3C" w:rsidRPr="00D2381C" w:rsidRDefault="000B5B3C" w:rsidP="000B5B3C">
            <w:r w:rsidRPr="00D2381C">
              <w:t>Bishop (1995)</w:t>
            </w:r>
          </w:p>
        </w:tc>
        <w:tc>
          <w:tcPr>
            <w:tcW w:w="2177" w:type="dxa"/>
          </w:tcPr>
          <w:p w14:paraId="0EFA5408" w14:textId="3955DB40" w:rsidR="000B5B3C" w:rsidRPr="00D2381C" w:rsidRDefault="000B5B3C" w:rsidP="000B5B3C">
            <w:r w:rsidRPr="00D2381C">
              <w:t xml:space="preserve">Māori </w:t>
            </w:r>
          </w:p>
        </w:tc>
        <w:tc>
          <w:tcPr>
            <w:tcW w:w="1777" w:type="dxa"/>
            <w:shd w:val="clear" w:color="auto" w:fill="auto"/>
          </w:tcPr>
          <w:p w14:paraId="211943F8" w14:textId="2DC8FE98" w:rsidR="000B5B3C" w:rsidRPr="00D2381C" w:rsidRDefault="000B5B3C" w:rsidP="000B5B3C">
            <w:r w:rsidRPr="00D2381C">
              <w:t>General</w:t>
            </w:r>
          </w:p>
        </w:tc>
        <w:tc>
          <w:tcPr>
            <w:tcW w:w="8571" w:type="dxa"/>
          </w:tcPr>
          <w:p w14:paraId="34766EE1" w14:textId="093B03D0" w:rsidR="000B5B3C" w:rsidRPr="000B5B3C" w:rsidRDefault="000B5B3C" w:rsidP="000B5B3C">
            <w:r w:rsidRPr="000B5B3C">
              <w:t>Describe the development of a Māori and psychology research unit</w:t>
            </w:r>
          </w:p>
        </w:tc>
      </w:tr>
      <w:tr w:rsidR="000B5B3C" w:rsidRPr="00D2381C" w14:paraId="0DB01832" w14:textId="77777777" w:rsidTr="00BE442B">
        <w:tc>
          <w:tcPr>
            <w:tcW w:w="2268" w:type="dxa"/>
          </w:tcPr>
          <w:p w14:paraId="14F73F43" w14:textId="783CC8C9" w:rsidR="000B5B3C" w:rsidRPr="00D2381C" w:rsidRDefault="000B5B3C" w:rsidP="000B5B3C">
            <w:r w:rsidRPr="00D2381C">
              <w:t>Forster (2003)</w:t>
            </w:r>
          </w:p>
        </w:tc>
        <w:tc>
          <w:tcPr>
            <w:tcW w:w="2177" w:type="dxa"/>
          </w:tcPr>
          <w:p w14:paraId="6C42ABAE" w14:textId="4EEFB158" w:rsidR="000B5B3C" w:rsidRPr="00D2381C" w:rsidRDefault="000B5B3C" w:rsidP="000B5B3C">
            <w:r w:rsidRPr="00D2381C">
              <w:t xml:space="preserve">Māori </w:t>
            </w:r>
          </w:p>
        </w:tc>
        <w:tc>
          <w:tcPr>
            <w:tcW w:w="1777" w:type="dxa"/>
            <w:shd w:val="clear" w:color="auto" w:fill="auto"/>
          </w:tcPr>
          <w:p w14:paraId="4816E04C" w14:textId="5C734D37" w:rsidR="000B5B3C" w:rsidRPr="00D2381C" w:rsidRDefault="000B5B3C" w:rsidP="000B5B3C">
            <w:r w:rsidRPr="00D2381C">
              <w:t>General</w:t>
            </w:r>
          </w:p>
        </w:tc>
        <w:tc>
          <w:tcPr>
            <w:tcW w:w="8571" w:type="dxa"/>
          </w:tcPr>
          <w:p w14:paraId="54C110D8" w14:textId="0C485C6D" w:rsidR="000B5B3C" w:rsidRPr="000B5B3C" w:rsidRDefault="000B5B3C" w:rsidP="000B5B3C">
            <w:r w:rsidRPr="000B5B3C">
              <w:t xml:space="preserve">Reflect on a cross-cultural friendship and research partnership likened to a </w:t>
            </w:r>
            <w:proofErr w:type="spellStart"/>
            <w:r w:rsidRPr="000B5B3C">
              <w:t>takarangi</w:t>
            </w:r>
            <w:proofErr w:type="spellEnd"/>
            <w:r w:rsidRPr="000B5B3C">
              <w:t xml:space="preserve"> (interlocking spiral) </w:t>
            </w:r>
          </w:p>
        </w:tc>
      </w:tr>
      <w:tr w:rsidR="000B5B3C" w:rsidRPr="00D2381C" w14:paraId="36F53A6C" w14:textId="77777777" w:rsidTr="00BE442B">
        <w:tc>
          <w:tcPr>
            <w:tcW w:w="2268" w:type="dxa"/>
          </w:tcPr>
          <w:p w14:paraId="379CF4F4" w14:textId="5A3FB952" w:rsidR="000B5B3C" w:rsidRPr="00D2381C" w:rsidRDefault="000B5B3C" w:rsidP="000B5B3C">
            <w:r w:rsidRPr="00D2381C">
              <w:t>Puke &amp; Lowe (2020)</w:t>
            </w:r>
          </w:p>
        </w:tc>
        <w:tc>
          <w:tcPr>
            <w:tcW w:w="2177" w:type="dxa"/>
          </w:tcPr>
          <w:p w14:paraId="1B6E16B9" w14:textId="59B55721" w:rsidR="000B5B3C" w:rsidRPr="00D2381C" w:rsidRDefault="000B5B3C" w:rsidP="000B5B3C">
            <w:r w:rsidRPr="00D2381C">
              <w:t>Māori &amp; non-Māori</w:t>
            </w:r>
          </w:p>
        </w:tc>
        <w:tc>
          <w:tcPr>
            <w:tcW w:w="1777" w:type="dxa"/>
            <w:shd w:val="clear" w:color="auto" w:fill="auto"/>
          </w:tcPr>
          <w:p w14:paraId="7D7F90ED" w14:textId="1CDC6CC0" w:rsidR="000B5B3C" w:rsidRPr="00D2381C" w:rsidRDefault="000B5B3C" w:rsidP="000B5B3C">
            <w:r w:rsidRPr="00D2381C">
              <w:t>General</w:t>
            </w:r>
          </w:p>
        </w:tc>
        <w:tc>
          <w:tcPr>
            <w:tcW w:w="8571" w:type="dxa"/>
          </w:tcPr>
          <w:p w14:paraId="696A8821" w14:textId="7A6E9765" w:rsidR="000B5B3C" w:rsidRPr="000B5B3C" w:rsidRDefault="000B5B3C" w:rsidP="000B5B3C">
            <w:r w:rsidRPr="000B5B3C">
              <w:t xml:space="preserve">Share insights from a collaboration using </w:t>
            </w:r>
            <w:r w:rsidRPr="000B5B3C">
              <w:rPr>
                <w:i/>
                <w:iCs/>
              </w:rPr>
              <w:t>He Awa Whiria</w:t>
            </w:r>
            <w:r w:rsidRPr="000B5B3C">
              <w:t xml:space="preserve"> to develop an educational geology resource</w:t>
            </w:r>
          </w:p>
        </w:tc>
      </w:tr>
      <w:tr w:rsidR="000B5B3C" w:rsidRPr="00D2381C" w14:paraId="322AD31F" w14:textId="77777777" w:rsidTr="00BE442B">
        <w:tc>
          <w:tcPr>
            <w:tcW w:w="2268" w:type="dxa"/>
          </w:tcPr>
          <w:p w14:paraId="78CF124E" w14:textId="4B709AD4" w:rsidR="000B5B3C" w:rsidRPr="00D2381C" w:rsidRDefault="000B5B3C" w:rsidP="000B5B3C">
            <w:proofErr w:type="spellStart"/>
            <w:r w:rsidRPr="00D2381C">
              <w:t>Vaeau</w:t>
            </w:r>
            <w:proofErr w:type="spellEnd"/>
            <w:r w:rsidRPr="00D2381C">
              <w:t xml:space="preserve"> &amp; Trundle (2020)</w:t>
            </w:r>
          </w:p>
        </w:tc>
        <w:tc>
          <w:tcPr>
            <w:tcW w:w="2177" w:type="dxa"/>
          </w:tcPr>
          <w:p w14:paraId="3AFE28B5" w14:textId="39F0852B" w:rsidR="000B5B3C" w:rsidRPr="00D2381C" w:rsidRDefault="000B5B3C" w:rsidP="000B5B3C">
            <w:r w:rsidRPr="00D2381C">
              <w:t>Māori &amp; non-Māori</w:t>
            </w:r>
          </w:p>
        </w:tc>
        <w:tc>
          <w:tcPr>
            <w:tcW w:w="1777" w:type="dxa"/>
            <w:shd w:val="clear" w:color="auto" w:fill="auto"/>
          </w:tcPr>
          <w:p w14:paraId="52E5FE50" w14:textId="5B318767" w:rsidR="000B5B3C" w:rsidRPr="00D2381C" w:rsidRDefault="000B5B3C" w:rsidP="000B5B3C">
            <w:r w:rsidRPr="00D2381C">
              <w:t>General</w:t>
            </w:r>
          </w:p>
        </w:tc>
        <w:tc>
          <w:tcPr>
            <w:tcW w:w="8571" w:type="dxa"/>
          </w:tcPr>
          <w:p w14:paraId="436C70A9" w14:textId="12163CAE" w:rsidR="000B5B3C" w:rsidRPr="000B5B3C" w:rsidRDefault="000B5B3C" w:rsidP="000B5B3C">
            <w:r w:rsidRPr="000B5B3C">
              <w:t xml:space="preserve">Discuss promotion of cultural safety for Pākehā engaging in research with Māori </w:t>
            </w:r>
          </w:p>
        </w:tc>
      </w:tr>
      <w:tr w:rsidR="000B5B3C" w:rsidRPr="00D2381C" w14:paraId="3B047DF1" w14:textId="77777777" w:rsidTr="00BE442B">
        <w:tc>
          <w:tcPr>
            <w:tcW w:w="2268" w:type="dxa"/>
          </w:tcPr>
          <w:p w14:paraId="2FF209EE" w14:textId="7CD4E3F7" w:rsidR="000B5B3C" w:rsidRPr="00D2381C" w:rsidRDefault="000B5B3C" w:rsidP="000B5B3C">
            <w:proofErr w:type="spellStart"/>
            <w:r w:rsidRPr="00D2381C">
              <w:t>Leuthart</w:t>
            </w:r>
            <w:proofErr w:type="spellEnd"/>
            <w:r w:rsidRPr="00D2381C">
              <w:t xml:space="preserve"> &amp; Prinsen (2022)</w:t>
            </w:r>
          </w:p>
        </w:tc>
        <w:tc>
          <w:tcPr>
            <w:tcW w:w="2177" w:type="dxa"/>
          </w:tcPr>
          <w:p w14:paraId="7373B5BE" w14:textId="0E3A75C4" w:rsidR="000B5B3C" w:rsidRPr="00D2381C" w:rsidRDefault="000B5B3C" w:rsidP="000B5B3C">
            <w:r w:rsidRPr="00D2381C">
              <w:t xml:space="preserve">Non-Māori </w:t>
            </w:r>
          </w:p>
        </w:tc>
        <w:tc>
          <w:tcPr>
            <w:tcW w:w="1777" w:type="dxa"/>
            <w:shd w:val="clear" w:color="auto" w:fill="auto"/>
          </w:tcPr>
          <w:p w14:paraId="3ACE34B9" w14:textId="73C49D91" w:rsidR="000B5B3C" w:rsidRPr="00D2381C" w:rsidRDefault="000B5B3C" w:rsidP="000B5B3C">
            <w:r w:rsidRPr="00D2381C">
              <w:t>Social science</w:t>
            </w:r>
          </w:p>
        </w:tc>
        <w:tc>
          <w:tcPr>
            <w:tcW w:w="8571" w:type="dxa"/>
          </w:tcPr>
          <w:p w14:paraId="39102266" w14:textId="1E3C5AC3" w:rsidR="000B5B3C" w:rsidRPr="000B5B3C" w:rsidRDefault="000B5B3C" w:rsidP="000B5B3C">
            <w:r w:rsidRPr="000B5B3C">
              <w:t xml:space="preserve">Explore the ethics of developing meaningful research relationships between Māori and Pākehā </w:t>
            </w:r>
          </w:p>
        </w:tc>
      </w:tr>
      <w:tr w:rsidR="000B5B3C" w:rsidRPr="00D2381C" w14:paraId="2397131B" w14:textId="77777777" w:rsidTr="00BE442B">
        <w:tc>
          <w:tcPr>
            <w:tcW w:w="2268" w:type="dxa"/>
            <w:tcBorders>
              <w:bottom w:val="single" w:sz="4" w:space="0" w:color="auto"/>
            </w:tcBorders>
          </w:tcPr>
          <w:p w14:paraId="36B9CF7B" w14:textId="77777777" w:rsidR="000B5B3C" w:rsidRPr="00D2381C" w:rsidRDefault="000B5B3C" w:rsidP="000B5B3C">
            <w:r w:rsidRPr="00D2381C">
              <w:t>Tolich (2002)</w:t>
            </w:r>
          </w:p>
        </w:tc>
        <w:tc>
          <w:tcPr>
            <w:tcW w:w="2177" w:type="dxa"/>
            <w:tcBorders>
              <w:bottom w:val="single" w:sz="4" w:space="0" w:color="auto"/>
            </w:tcBorders>
          </w:tcPr>
          <w:p w14:paraId="1159601A" w14:textId="77777777" w:rsidR="000B5B3C" w:rsidRPr="00D2381C" w:rsidRDefault="000B5B3C" w:rsidP="000B5B3C">
            <w:r w:rsidRPr="00D2381C">
              <w:t>Non-Māori</w:t>
            </w:r>
          </w:p>
        </w:tc>
        <w:tc>
          <w:tcPr>
            <w:tcW w:w="1777" w:type="dxa"/>
            <w:tcBorders>
              <w:bottom w:val="single" w:sz="4" w:space="0" w:color="auto"/>
            </w:tcBorders>
            <w:shd w:val="clear" w:color="auto" w:fill="auto"/>
          </w:tcPr>
          <w:p w14:paraId="03A98FE7" w14:textId="4CAC4ABF" w:rsidR="000B5B3C" w:rsidRPr="00D2381C" w:rsidRDefault="000B5B3C" w:rsidP="000B5B3C">
            <w:r w:rsidRPr="00D2381C">
              <w:t>Social science</w:t>
            </w:r>
          </w:p>
        </w:tc>
        <w:tc>
          <w:tcPr>
            <w:tcW w:w="8571" w:type="dxa"/>
            <w:tcBorders>
              <w:bottom w:val="single" w:sz="4" w:space="0" w:color="auto"/>
            </w:tcBorders>
          </w:tcPr>
          <w:p w14:paraId="2CC884B0" w14:textId="283B2C8B" w:rsidR="000B5B3C" w:rsidRPr="000B5B3C" w:rsidRDefault="000B5B3C" w:rsidP="000B5B3C">
            <w:r w:rsidRPr="000B5B3C">
              <w:t xml:space="preserve">Discuss the role of non-Māori in research with Māori </w:t>
            </w:r>
          </w:p>
        </w:tc>
      </w:tr>
    </w:tbl>
    <w:p w14:paraId="52AC42C6" w14:textId="46DCC500" w:rsidR="007869C6" w:rsidRPr="00D2381C" w:rsidRDefault="007869C6" w:rsidP="009A734A">
      <w:pPr>
        <w:spacing w:line="259" w:lineRule="auto"/>
      </w:pPr>
    </w:p>
    <w:p w14:paraId="1E7E5988" w14:textId="77777777" w:rsidR="007869C6" w:rsidRPr="00D2381C" w:rsidRDefault="007869C6">
      <w:pPr>
        <w:spacing w:line="259" w:lineRule="auto"/>
      </w:pPr>
      <w:r w:rsidRPr="00D2381C">
        <w:br w:type="page"/>
      </w:r>
    </w:p>
    <w:p w14:paraId="240AA15A" w14:textId="6126590F" w:rsidR="006B647A" w:rsidRPr="00D2381C" w:rsidRDefault="007869C6" w:rsidP="009A734A">
      <w:pPr>
        <w:spacing w:line="259" w:lineRule="auto"/>
      </w:pPr>
      <w:r w:rsidRPr="00D2381C">
        <w:rPr>
          <w:b/>
          <w:bCs/>
        </w:rPr>
        <w:lastRenderedPageBreak/>
        <w:t>Table 2.</w:t>
      </w:r>
      <w:r w:rsidRPr="00D2381C">
        <w:t xml:space="preserve"> Summary of recommendations for individuals and instit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4"/>
        <w:gridCol w:w="6974"/>
      </w:tblGrid>
      <w:tr w:rsidR="00687A11" w:rsidRPr="00D2381C" w14:paraId="38CC4F04" w14:textId="77777777" w:rsidTr="00326150">
        <w:tc>
          <w:tcPr>
            <w:tcW w:w="6974" w:type="dxa"/>
            <w:tcBorders>
              <w:top w:val="single" w:sz="4" w:space="0" w:color="auto"/>
              <w:bottom w:val="single" w:sz="4" w:space="0" w:color="auto"/>
            </w:tcBorders>
          </w:tcPr>
          <w:p w14:paraId="42CA58C4" w14:textId="070BD6A7" w:rsidR="00687A11" w:rsidRPr="00D2381C" w:rsidRDefault="00687A11" w:rsidP="00687A11">
            <w:pPr>
              <w:rPr>
                <w:b/>
                <w:bCs/>
              </w:rPr>
            </w:pPr>
            <w:r w:rsidRPr="00D2381C">
              <w:rPr>
                <w:b/>
                <w:bCs/>
              </w:rPr>
              <w:t xml:space="preserve">Recommendations for </w:t>
            </w:r>
            <w:r w:rsidR="00A61C6B" w:rsidRPr="00D2381C">
              <w:rPr>
                <w:b/>
                <w:bCs/>
              </w:rPr>
              <w:t>individuals</w:t>
            </w:r>
          </w:p>
        </w:tc>
        <w:tc>
          <w:tcPr>
            <w:tcW w:w="6974" w:type="dxa"/>
            <w:tcBorders>
              <w:top w:val="single" w:sz="4" w:space="0" w:color="auto"/>
              <w:bottom w:val="single" w:sz="4" w:space="0" w:color="auto"/>
            </w:tcBorders>
          </w:tcPr>
          <w:p w14:paraId="67BC2B0C" w14:textId="33519E5B" w:rsidR="00687A11" w:rsidRPr="00D2381C" w:rsidRDefault="00687A11" w:rsidP="00687A11">
            <w:pPr>
              <w:rPr>
                <w:b/>
                <w:bCs/>
              </w:rPr>
            </w:pPr>
            <w:r w:rsidRPr="00D2381C">
              <w:rPr>
                <w:b/>
                <w:bCs/>
              </w:rPr>
              <w:t>Recommendations for institutions</w:t>
            </w:r>
            <w:r w:rsidR="00913710" w:rsidRPr="00D2381C">
              <w:rPr>
                <w:b/>
                <w:bCs/>
              </w:rPr>
              <w:t xml:space="preserve"> </w:t>
            </w:r>
          </w:p>
        </w:tc>
      </w:tr>
      <w:tr w:rsidR="00687A11" w:rsidRPr="00D2381C" w14:paraId="25507829" w14:textId="77777777" w:rsidTr="00326150">
        <w:tc>
          <w:tcPr>
            <w:tcW w:w="6974" w:type="dxa"/>
            <w:tcBorders>
              <w:top w:val="single" w:sz="4" w:space="0" w:color="auto"/>
            </w:tcBorders>
          </w:tcPr>
          <w:p w14:paraId="11001643" w14:textId="3D4C851C" w:rsidR="00687A11" w:rsidRPr="00D2381C" w:rsidRDefault="006D2FED" w:rsidP="00687A11">
            <w:r w:rsidRPr="00D2381C">
              <w:t>Be mindful of</w:t>
            </w:r>
            <w:r w:rsidR="00805637" w:rsidRPr="00D2381C">
              <w:t xml:space="preserve"> research</w:t>
            </w:r>
            <w:r w:rsidRPr="00D2381C">
              <w:t xml:space="preserve"> t</w:t>
            </w:r>
            <w:r w:rsidR="00393F39" w:rsidRPr="00D2381C">
              <w:t>eam composition</w:t>
            </w:r>
            <w:r w:rsidRPr="00D2381C">
              <w:t xml:space="preserve"> to </w:t>
            </w:r>
            <w:r w:rsidR="00805637" w:rsidRPr="00D2381C">
              <w:t xml:space="preserve">ensure </w:t>
            </w:r>
            <w:r w:rsidR="008B2459" w:rsidRPr="00D2381C">
              <w:t>meaningful</w:t>
            </w:r>
            <w:r w:rsidR="00805637" w:rsidRPr="00D2381C">
              <w:t xml:space="preserve"> connections are </w:t>
            </w:r>
            <w:r w:rsidR="001175ED" w:rsidRPr="00D2381C">
              <w:t>facilitated</w:t>
            </w:r>
          </w:p>
        </w:tc>
        <w:tc>
          <w:tcPr>
            <w:tcW w:w="6974" w:type="dxa"/>
            <w:tcBorders>
              <w:top w:val="single" w:sz="4" w:space="0" w:color="auto"/>
            </w:tcBorders>
          </w:tcPr>
          <w:p w14:paraId="4B62B898" w14:textId="330DAB41" w:rsidR="00687A11" w:rsidRPr="00D2381C" w:rsidRDefault="008B2459" w:rsidP="00687A11">
            <w:r w:rsidRPr="00D2381C">
              <w:t>Greate</w:t>
            </w:r>
            <w:r w:rsidR="002F4F91" w:rsidRPr="00D2381C">
              <w:t xml:space="preserve">r recognition and promotion of working in </w:t>
            </w:r>
            <w:r w:rsidR="00573BD4" w:rsidRPr="00D2381C">
              <w:t>partnership</w:t>
            </w:r>
            <w:r w:rsidR="00CC295E" w:rsidRPr="00D2381C">
              <w:t>s</w:t>
            </w:r>
          </w:p>
        </w:tc>
      </w:tr>
      <w:tr w:rsidR="00687A11" w:rsidRPr="00D2381C" w14:paraId="431C8E76" w14:textId="77777777" w:rsidTr="00326150">
        <w:tc>
          <w:tcPr>
            <w:tcW w:w="6974" w:type="dxa"/>
          </w:tcPr>
          <w:p w14:paraId="1B1E87AD" w14:textId="617AC693" w:rsidR="00687A11" w:rsidRPr="00D2381C" w:rsidRDefault="00A20CCF" w:rsidP="00687A11">
            <w:r w:rsidRPr="00D2381C">
              <w:t xml:space="preserve">Consider </w:t>
            </w:r>
            <w:r w:rsidR="00805637" w:rsidRPr="00D2381C">
              <w:t xml:space="preserve">from the outset </w:t>
            </w:r>
            <w:r w:rsidR="008B2459" w:rsidRPr="00D2381C">
              <w:t>how</w:t>
            </w:r>
            <w:r w:rsidR="0082711B" w:rsidRPr="00D2381C">
              <w:t xml:space="preserve"> whānau Māori </w:t>
            </w:r>
            <w:r w:rsidR="008B2459" w:rsidRPr="00D2381C">
              <w:t xml:space="preserve">will benefit </w:t>
            </w:r>
            <w:r w:rsidR="008F55C5" w:rsidRPr="00D2381C">
              <w:t>from a research relationship</w:t>
            </w:r>
          </w:p>
        </w:tc>
        <w:tc>
          <w:tcPr>
            <w:tcW w:w="6974" w:type="dxa"/>
          </w:tcPr>
          <w:p w14:paraId="7D47B5F6" w14:textId="2A24D823" w:rsidR="00687A11" w:rsidRPr="00D2381C" w:rsidRDefault="00573BD4" w:rsidP="00687A11">
            <w:r w:rsidRPr="00D2381C">
              <w:t xml:space="preserve">Enable funding for </w:t>
            </w:r>
            <w:proofErr w:type="spellStart"/>
            <w:r w:rsidRPr="00D2381C">
              <w:t>whakawhanaungatanga</w:t>
            </w:r>
            <w:proofErr w:type="spellEnd"/>
            <w:r w:rsidRPr="00D2381C">
              <w:t xml:space="preserve"> and maintenance of relationships</w:t>
            </w:r>
          </w:p>
        </w:tc>
      </w:tr>
      <w:tr w:rsidR="00687A11" w:rsidRPr="00D2381C" w14:paraId="46DD08DB" w14:textId="77777777" w:rsidTr="00326150">
        <w:tc>
          <w:tcPr>
            <w:tcW w:w="6974" w:type="dxa"/>
          </w:tcPr>
          <w:p w14:paraId="39921484" w14:textId="33A2F82A" w:rsidR="00687A11" w:rsidRPr="00D2381C" w:rsidRDefault="00A20CCF" w:rsidP="00687A11">
            <w:r w:rsidRPr="00D2381C">
              <w:t xml:space="preserve">Non-Māori </w:t>
            </w:r>
            <w:r w:rsidR="00251692" w:rsidRPr="00D2381C">
              <w:t>researchers</w:t>
            </w:r>
            <w:r w:rsidRPr="00D2381C">
              <w:t xml:space="preserve"> </w:t>
            </w:r>
            <w:r w:rsidR="00251692" w:rsidRPr="00D2381C">
              <w:t>should u</w:t>
            </w:r>
            <w:r w:rsidR="00F15206" w:rsidRPr="00D2381C">
              <w:t>pskill in tikanga</w:t>
            </w:r>
            <w:r w:rsidR="00251692" w:rsidRPr="00D2381C">
              <w:t xml:space="preserve"> and</w:t>
            </w:r>
            <w:r w:rsidR="00F15206" w:rsidRPr="00D2381C">
              <w:t xml:space="preserve"> </w:t>
            </w:r>
            <w:proofErr w:type="spellStart"/>
            <w:r w:rsidR="00F15206" w:rsidRPr="00D2381C">
              <w:t>te</w:t>
            </w:r>
            <w:proofErr w:type="spellEnd"/>
            <w:r w:rsidR="00F15206" w:rsidRPr="00D2381C">
              <w:t xml:space="preserve"> </w:t>
            </w:r>
            <w:proofErr w:type="spellStart"/>
            <w:r w:rsidR="00F15206" w:rsidRPr="00D2381C">
              <w:t>ao</w:t>
            </w:r>
            <w:proofErr w:type="spellEnd"/>
            <w:r w:rsidR="00F15206" w:rsidRPr="00D2381C">
              <w:t xml:space="preserve"> Māori </w:t>
            </w:r>
          </w:p>
        </w:tc>
        <w:tc>
          <w:tcPr>
            <w:tcW w:w="6974" w:type="dxa"/>
          </w:tcPr>
          <w:p w14:paraId="3429E904" w14:textId="260454F5" w:rsidR="00687A11" w:rsidRPr="00D2381C" w:rsidRDefault="00F36C8E" w:rsidP="00687A11">
            <w:r w:rsidRPr="00D2381C">
              <w:t>Encourage</w:t>
            </w:r>
            <w:r w:rsidR="008B2459" w:rsidRPr="00D2381C">
              <w:t xml:space="preserve"> and fund</w:t>
            </w:r>
            <w:r w:rsidRPr="00D2381C">
              <w:t xml:space="preserve"> wider </w:t>
            </w:r>
            <w:r w:rsidR="00983615" w:rsidRPr="00D2381C">
              <w:t xml:space="preserve">forms of </w:t>
            </w:r>
            <w:r w:rsidRPr="00D2381C">
              <w:t>dissemination</w:t>
            </w:r>
            <w:r w:rsidR="00983615" w:rsidRPr="00D2381C">
              <w:t xml:space="preserve"> that benefit whānau </w:t>
            </w:r>
            <w:r w:rsidR="00326150" w:rsidRPr="00D2381C">
              <w:t>Māori</w:t>
            </w:r>
          </w:p>
        </w:tc>
      </w:tr>
      <w:tr w:rsidR="00687A11" w:rsidRPr="00D2381C" w14:paraId="55E1C34B" w14:textId="77777777" w:rsidTr="00326150">
        <w:tc>
          <w:tcPr>
            <w:tcW w:w="6974" w:type="dxa"/>
          </w:tcPr>
          <w:p w14:paraId="28A9A190" w14:textId="157917B4" w:rsidR="00687A11" w:rsidRPr="00D2381C" w:rsidRDefault="00913710" w:rsidP="00687A11">
            <w:r w:rsidRPr="00D2381C">
              <w:t>Form support networks</w:t>
            </w:r>
            <w:r w:rsidR="00251692" w:rsidRPr="00D2381C">
              <w:t xml:space="preserve"> for non-Māori researchers</w:t>
            </w:r>
          </w:p>
        </w:tc>
        <w:tc>
          <w:tcPr>
            <w:tcW w:w="6974" w:type="dxa"/>
          </w:tcPr>
          <w:p w14:paraId="0EA7C94A" w14:textId="4D380748" w:rsidR="00687A11" w:rsidRPr="00D2381C" w:rsidRDefault="00983615" w:rsidP="00687A11">
            <w:r w:rsidRPr="00D2381C">
              <w:t>Greater f</w:t>
            </w:r>
            <w:r w:rsidR="00F04A98" w:rsidRPr="00D2381C">
              <w:t>lexib</w:t>
            </w:r>
            <w:r w:rsidRPr="00D2381C">
              <w:t>ility</w:t>
            </w:r>
            <w:r w:rsidR="00F04A98" w:rsidRPr="00D2381C">
              <w:t xml:space="preserve"> with time frames</w:t>
            </w:r>
            <w:r w:rsidRPr="00D2381C">
              <w:t xml:space="preserve"> and reporting</w:t>
            </w:r>
            <w:r w:rsidR="00F04A98" w:rsidRPr="00D2381C">
              <w:t xml:space="preserve"> for research with Māori </w:t>
            </w:r>
          </w:p>
        </w:tc>
      </w:tr>
      <w:tr w:rsidR="00687A11" w:rsidRPr="00D2381C" w14:paraId="136BB7C1" w14:textId="77777777" w:rsidTr="00326150">
        <w:tc>
          <w:tcPr>
            <w:tcW w:w="6974" w:type="dxa"/>
          </w:tcPr>
          <w:p w14:paraId="510E02EA" w14:textId="1346AE6F" w:rsidR="00687A11" w:rsidRPr="00D2381C" w:rsidRDefault="00251692" w:rsidP="00687A11">
            <w:r w:rsidRPr="00D2381C">
              <w:t>Look to c</w:t>
            </w:r>
            <w:r w:rsidR="002F4F91" w:rsidRPr="00D2381C">
              <w:t>reate opportunities to upskill Māori researchers</w:t>
            </w:r>
          </w:p>
        </w:tc>
        <w:tc>
          <w:tcPr>
            <w:tcW w:w="6974" w:type="dxa"/>
          </w:tcPr>
          <w:p w14:paraId="2192AFB7" w14:textId="2CD0368D" w:rsidR="00687A11" w:rsidRPr="00D2381C" w:rsidRDefault="00F04A98" w:rsidP="00687A11">
            <w:r w:rsidRPr="00D2381C">
              <w:t>Encourage ethi</w:t>
            </w:r>
            <w:r w:rsidR="00A541CD" w:rsidRPr="00D2381C">
              <w:t>cs committee to prioritise</w:t>
            </w:r>
            <w:r w:rsidR="00983615" w:rsidRPr="00D2381C">
              <w:t xml:space="preserve"> a</w:t>
            </w:r>
            <w:r w:rsidR="00A541CD" w:rsidRPr="00D2381C">
              <w:t xml:space="preserve"> </w:t>
            </w:r>
            <w:proofErr w:type="spellStart"/>
            <w:r w:rsidR="00A541CD" w:rsidRPr="00D2381C">
              <w:t>te</w:t>
            </w:r>
            <w:proofErr w:type="spellEnd"/>
            <w:r w:rsidR="00A541CD" w:rsidRPr="00D2381C">
              <w:t xml:space="preserve"> </w:t>
            </w:r>
            <w:proofErr w:type="spellStart"/>
            <w:r w:rsidR="00A541CD" w:rsidRPr="00D2381C">
              <w:t>ao</w:t>
            </w:r>
            <w:proofErr w:type="spellEnd"/>
            <w:r w:rsidR="00A541CD" w:rsidRPr="00D2381C">
              <w:t xml:space="preserve"> Māori worldview</w:t>
            </w:r>
          </w:p>
        </w:tc>
      </w:tr>
      <w:tr w:rsidR="00A541CD" w:rsidRPr="0082711B" w14:paraId="0AC0ACD2" w14:textId="77777777" w:rsidTr="00326150">
        <w:tc>
          <w:tcPr>
            <w:tcW w:w="6974" w:type="dxa"/>
            <w:tcBorders>
              <w:bottom w:val="single" w:sz="4" w:space="0" w:color="auto"/>
            </w:tcBorders>
          </w:tcPr>
          <w:p w14:paraId="1409C25B" w14:textId="77777777" w:rsidR="00A541CD" w:rsidRPr="00D2381C" w:rsidRDefault="00A541CD" w:rsidP="00687A11"/>
        </w:tc>
        <w:tc>
          <w:tcPr>
            <w:tcW w:w="6974" w:type="dxa"/>
            <w:tcBorders>
              <w:bottom w:val="single" w:sz="4" w:space="0" w:color="auto"/>
            </w:tcBorders>
          </w:tcPr>
          <w:p w14:paraId="5571D336" w14:textId="5D085DD0" w:rsidR="00A541CD" w:rsidRDefault="00A541CD" w:rsidP="00687A11">
            <w:r w:rsidRPr="00D2381C">
              <w:t>Provide clarity on</w:t>
            </w:r>
            <w:r w:rsidR="00326150" w:rsidRPr="00D2381C">
              <w:t xml:space="preserve"> Māori</w:t>
            </w:r>
            <w:r w:rsidRPr="00D2381C">
              <w:t xml:space="preserve"> data sovereignty</w:t>
            </w:r>
          </w:p>
        </w:tc>
      </w:tr>
    </w:tbl>
    <w:p w14:paraId="4EE0F69B" w14:textId="77777777" w:rsidR="001F6A76" w:rsidRDefault="001F6A76" w:rsidP="009A734A">
      <w:pPr>
        <w:spacing w:line="259" w:lineRule="auto"/>
        <w:rPr>
          <w:lang w:val="mi-NZ"/>
        </w:rPr>
      </w:pPr>
    </w:p>
    <w:p w14:paraId="5EFD9DA4" w14:textId="77777777" w:rsidR="001F6A76" w:rsidRDefault="001F6A76" w:rsidP="009A734A">
      <w:pPr>
        <w:spacing w:line="259" w:lineRule="auto"/>
        <w:rPr>
          <w:lang w:val="mi-NZ"/>
        </w:rPr>
      </w:pPr>
    </w:p>
    <w:sectPr w:rsidR="001F6A76" w:rsidSect="00E36505">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58F660" w14:textId="77777777" w:rsidR="00876314" w:rsidRPr="0082711B" w:rsidRDefault="00876314" w:rsidP="00E550A7">
      <w:pPr>
        <w:spacing w:after="0" w:line="240" w:lineRule="auto"/>
      </w:pPr>
      <w:r w:rsidRPr="0082711B">
        <w:separator/>
      </w:r>
    </w:p>
  </w:endnote>
  <w:endnote w:type="continuationSeparator" w:id="0">
    <w:p w14:paraId="29FC1533" w14:textId="77777777" w:rsidR="00876314" w:rsidRPr="0082711B" w:rsidRDefault="00876314" w:rsidP="00E550A7">
      <w:pPr>
        <w:spacing w:after="0" w:line="240" w:lineRule="auto"/>
      </w:pPr>
      <w:r w:rsidRPr="0082711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075723"/>
      <w:docPartObj>
        <w:docPartGallery w:val="Page Numbers (Bottom of Page)"/>
        <w:docPartUnique/>
      </w:docPartObj>
    </w:sdtPr>
    <w:sdtEndPr/>
    <w:sdtContent>
      <w:p w14:paraId="617F33B9" w14:textId="0576BE3F" w:rsidR="00E550A7" w:rsidRPr="0082711B" w:rsidRDefault="00E550A7">
        <w:pPr>
          <w:pStyle w:val="Footer"/>
          <w:jc w:val="right"/>
        </w:pPr>
        <w:r w:rsidRPr="0082711B">
          <w:fldChar w:fldCharType="begin"/>
        </w:r>
        <w:r w:rsidRPr="0082711B">
          <w:instrText xml:space="preserve"> PAGE   \* MERGEFORMAT </w:instrText>
        </w:r>
        <w:r w:rsidRPr="0082711B">
          <w:fldChar w:fldCharType="separate"/>
        </w:r>
        <w:r w:rsidRPr="0082711B">
          <w:t>2</w:t>
        </w:r>
        <w:r w:rsidRPr="0082711B">
          <w:fldChar w:fldCharType="end"/>
        </w:r>
      </w:p>
    </w:sdtContent>
  </w:sdt>
  <w:p w14:paraId="446209A5" w14:textId="77777777" w:rsidR="00E550A7" w:rsidRPr="0082711B" w:rsidRDefault="00E550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42C744" w14:textId="77777777" w:rsidR="00876314" w:rsidRPr="0082711B" w:rsidRDefault="00876314" w:rsidP="00E550A7">
      <w:pPr>
        <w:spacing w:after="0" w:line="240" w:lineRule="auto"/>
      </w:pPr>
      <w:r w:rsidRPr="0082711B">
        <w:separator/>
      </w:r>
    </w:p>
  </w:footnote>
  <w:footnote w:type="continuationSeparator" w:id="0">
    <w:p w14:paraId="3BF3F713" w14:textId="77777777" w:rsidR="00876314" w:rsidRPr="0082711B" w:rsidRDefault="00876314" w:rsidP="00E550A7">
      <w:pPr>
        <w:spacing w:after="0" w:line="240" w:lineRule="auto"/>
      </w:pPr>
      <w:r w:rsidRPr="0082711B">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tf-standard-c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29tadx4t9t57eewtq5ft07tdtz0zvapwd9&quot;&gt;MCLab-Converted&lt;record-ids&gt;&lt;item&gt;4530&lt;/item&gt;&lt;item&gt;4741&lt;/item&gt;&lt;item&gt;4756&lt;/item&gt;&lt;item&gt;4757&lt;/item&gt;&lt;item&gt;4768&lt;/item&gt;&lt;item&gt;4769&lt;/item&gt;&lt;item&gt;4770&lt;/item&gt;&lt;item&gt;4771&lt;/item&gt;&lt;item&gt;4772&lt;/item&gt;&lt;item&gt;4774&lt;/item&gt;&lt;item&gt;4775&lt;/item&gt;&lt;item&gt;4776&lt;/item&gt;&lt;item&gt;4777&lt;/item&gt;&lt;item&gt;4778&lt;/item&gt;&lt;item&gt;4786&lt;/item&gt;&lt;item&gt;4787&lt;/item&gt;&lt;item&gt;4788&lt;/item&gt;&lt;item&gt;4789&lt;/item&gt;&lt;item&gt;4790&lt;/item&gt;&lt;item&gt;4795&lt;/item&gt;&lt;item&gt;4796&lt;/item&gt;&lt;item&gt;4797&lt;/item&gt;&lt;item&gt;4798&lt;/item&gt;&lt;item&gt;4799&lt;/item&gt;&lt;item&gt;4800&lt;/item&gt;&lt;item&gt;4801&lt;/item&gt;&lt;item&gt;4803&lt;/item&gt;&lt;item&gt;4804&lt;/item&gt;&lt;item&gt;4805&lt;/item&gt;&lt;item&gt;4806&lt;/item&gt;&lt;item&gt;4807&lt;/item&gt;&lt;item&gt;4808&lt;/item&gt;&lt;item&gt;4809&lt;/item&gt;&lt;item&gt;4810&lt;/item&gt;&lt;item&gt;4811&lt;/item&gt;&lt;item&gt;4812&lt;/item&gt;&lt;item&gt;4813&lt;/item&gt;&lt;item&gt;4816&lt;/item&gt;&lt;item&gt;4817&lt;/item&gt;&lt;item&gt;4818&lt;/item&gt;&lt;item&gt;4819&lt;/item&gt;&lt;item&gt;4820&lt;/item&gt;&lt;item&gt;4821&lt;/item&gt;&lt;item&gt;4822&lt;/item&gt;&lt;item&gt;4823&lt;/item&gt;&lt;item&gt;4824&lt;/item&gt;&lt;item&gt;4825&lt;/item&gt;&lt;item&gt;4828&lt;/item&gt;&lt;item&gt;4829&lt;/item&gt;&lt;item&gt;4830&lt;/item&gt;&lt;item&gt;4831&lt;/item&gt;&lt;item&gt;4832&lt;/item&gt;&lt;item&gt;4833&lt;/item&gt;&lt;item&gt;4834&lt;/item&gt;&lt;item&gt;4835&lt;/item&gt;&lt;item&gt;4836&lt;/item&gt;&lt;item&gt;4837&lt;/item&gt;&lt;item&gt;4838&lt;/item&gt;&lt;item&gt;4839&lt;/item&gt;&lt;item&gt;4840&lt;/item&gt;&lt;item&gt;4841&lt;/item&gt;&lt;/record-ids&gt;&lt;/item&gt;&lt;/Libraries&gt;"/>
  </w:docVars>
  <w:rsids>
    <w:rsidRoot w:val="001417E3"/>
    <w:rsid w:val="00001B78"/>
    <w:rsid w:val="00002429"/>
    <w:rsid w:val="00002B5F"/>
    <w:rsid w:val="00003C3D"/>
    <w:rsid w:val="000044D7"/>
    <w:rsid w:val="000052BF"/>
    <w:rsid w:val="0000550E"/>
    <w:rsid w:val="0000621A"/>
    <w:rsid w:val="000065BD"/>
    <w:rsid w:val="00006C0E"/>
    <w:rsid w:val="00007656"/>
    <w:rsid w:val="00010A93"/>
    <w:rsid w:val="00011C33"/>
    <w:rsid w:val="000122A3"/>
    <w:rsid w:val="00013955"/>
    <w:rsid w:val="00013A73"/>
    <w:rsid w:val="000145D8"/>
    <w:rsid w:val="00014978"/>
    <w:rsid w:val="00014B65"/>
    <w:rsid w:val="000153C2"/>
    <w:rsid w:val="00015AD5"/>
    <w:rsid w:val="00015EBD"/>
    <w:rsid w:val="000162D0"/>
    <w:rsid w:val="00017355"/>
    <w:rsid w:val="00017991"/>
    <w:rsid w:val="00017A1B"/>
    <w:rsid w:val="00017E72"/>
    <w:rsid w:val="000203C0"/>
    <w:rsid w:val="00020587"/>
    <w:rsid w:val="0002078E"/>
    <w:rsid w:val="000219C4"/>
    <w:rsid w:val="00021C0E"/>
    <w:rsid w:val="00022240"/>
    <w:rsid w:val="0002281C"/>
    <w:rsid w:val="00023440"/>
    <w:rsid w:val="000236B7"/>
    <w:rsid w:val="00025458"/>
    <w:rsid w:val="00025CFE"/>
    <w:rsid w:val="000264D5"/>
    <w:rsid w:val="00026B1B"/>
    <w:rsid w:val="00026F14"/>
    <w:rsid w:val="00031DCC"/>
    <w:rsid w:val="00032832"/>
    <w:rsid w:val="000329E6"/>
    <w:rsid w:val="00032AD8"/>
    <w:rsid w:val="00033382"/>
    <w:rsid w:val="00035367"/>
    <w:rsid w:val="000401F9"/>
    <w:rsid w:val="00041356"/>
    <w:rsid w:val="000425E4"/>
    <w:rsid w:val="00043094"/>
    <w:rsid w:val="00044162"/>
    <w:rsid w:val="000442F2"/>
    <w:rsid w:val="000445E8"/>
    <w:rsid w:val="0004490F"/>
    <w:rsid w:val="00045F74"/>
    <w:rsid w:val="000468DA"/>
    <w:rsid w:val="00046E1F"/>
    <w:rsid w:val="00050638"/>
    <w:rsid w:val="00050A5E"/>
    <w:rsid w:val="0005104C"/>
    <w:rsid w:val="00052619"/>
    <w:rsid w:val="00053198"/>
    <w:rsid w:val="000538A6"/>
    <w:rsid w:val="000554C7"/>
    <w:rsid w:val="000561FE"/>
    <w:rsid w:val="00056EFC"/>
    <w:rsid w:val="00057406"/>
    <w:rsid w:val="00057AEC"/>
    <w:rsid w:val="000614D7"/>
    <w:rsid w:val="00061642"/>
    <w:rsid w:val="00061F4A"/>
    <w:rsid w:val="00062A15"/>
    <w:rsid w:val="000632AA"/>
    <w:rsid w:val="0006492C"/>
    <w:rsid w:val="000652EA"/>
    <w:rsid w:val="00065F6E"/>
    <w:rsid w:val="000667E1"/>
    <w:rsid w:val="00066F62"/>
    <w:rsid w:val="00070D2C"/>
    <w:rsid w:val="0007130C"/>
    <w:rsid w:val="00071FC3"/>
    <w:rsid w:val="0007303B"/>
    <w:rsid w:val="00073BCA"/>
    <w:rsid w:val="00073D42"/>
    <w:rsid w:val="00073DF8"/>
    <w:rsid w:val="00074127"/>
    <w:rsid w:val="00074ACC"/>
    <w:rsid w:val="00075934"/>
    <w:rsid w:val="00077103"/>
    <w:rsid w:val="000775D9"/>
    <w:rsid w:val="00077DE2"/>
    <w:rsid w:val="000802C8"/>
    <w:rsid w:val="00080340"/>
    <w:rsid w:val="000808B6"/>
    <w:rsid w:val="00080AC4"/>
    <w:rsid w:val="00080E38"/>
    <w:rsid w:val="000810E0"/>
    <w:rsid w:val="000817A0"/>
    <w:rsid w:val="000819E7"/>
    <w:rsid w:val="00082C2E"/>
    <w:rsid w:val="00082CC4"/>
    <w:rsid w:val="000830D6"/>
    <w:rsid w:val="00083875"/>
    <w:rsid w:val="00084414"/>
    <w:rsid w:val="00085463"/>
    <w:rsid w:val="000854FC"/>
    <w:rsid w:val="00085BB9"/>
    <w:rsid w:val="00086C19"/>
    <w:rsid w:val="00090146"/>
    <w:rsid w:val="00090278"/>
    <w:rsid w:val="00090F27"/>
    <w:rsid w:val="00091701"/>
    <w:rsid w:val="0009240B"/>
    <w:rsid w:val="00092769"/>
    <w:rsid w:val="0009438E"/>
    <w:rsid w:val="00094644"/>
    <w:rsid w:val="0009491D"/>
    <w:rsid w:val="000950A5"/>
    <w:rsid w:val="0009536F"/>
    <w:rsid w:val="00096388"/>
    <w:rsid w:val="000967B3"/>
    <w:rsid w:val="0009692B"/>
    <w:rsid w:val="00097798"/>
    <w:rsid w:val="00097FCB"/>
    <w:rsid w:val="000A04DD"/>
    <w:rsid w:val="000A20BB"/>
    <w:rsid w:val="000A2337"/>
    <w:rsid w:val="000A3368"/>
    <w:rsid w:val="000A35A6"/>
    <w:rsid w:val="000A3C52"/>
    <w:rsid w:val="000A4719"/>
    <w:rsid w:val="000A4972"/>
    <w:rsid w:val="000A50C3"/>
    <w:rsid w:val="000A534D"/>
    <w:rsid w:val="000A597C"/>
    <w:rsid w:val="000A5DC3"/>
    <w:rsid w:val="000A79BA"/>
    <w:rsid w:val="000B0D4B"/>
    <w:rsid w:val="000B1345"/>
    <w:rsid w:val="000B1C7C"/>
    <w:rsid w:val="000B3068"/>
    <w:rsid w:val="000B30FB"/>
    <w:rsid w:val="000B4FBC"/>
    <w:rsid w:val="000B5302"/>
    <w:rsid w:val="000B5B3C"/>
    <w:rsid w:val="000B5F82"/>
    <w:rsid w:val="000B621D"/>
    <w:rsid w:val="000B69DB"/>
    <w:rsid w:val="000B719E"/>
    <w:rsid w:val="000C018A"/>
    <w:rsid w:val="000C0BE3"/>
    <w:rsid w:val="000C1279"/>
    <w:rsid w:val="000C15D8"/>
    <w:rsid w:val="000C1619"/>
    <w:rsid w:val="000C2A72"/>
    <w:rsid w:val="000C2C78"/>
    <w:rsid w:val="000C33E5"/>
    <w:rsid w:val="000C3671"/>
    <w:rsid w:val="000C3EC0"/>
    <w:rsid w:val="000C3F1C"/>
    <w:rsid w:val="000C40B2"/>
    <w:rsid w:val="000C44E6"/>
    <w:rsid w:val="000C4E88"/>
    <w:rsid w:val="000C5062"/>
    <w:rsid w:val="000C5CAA"/>
    <w:rsid w:val="000C7A5A"/>
    <w:rsid w:val="000D09EC"/>
    <w:rsid w:val="000D1455"/>
    <w:rsid w:val="000D2524"/>
    <w:rsid w:val="000D2A17"/>
    <w:rsid w:val="000D2EA2"/>
    <w:rsid w:val="000D36BC"/>
    <w:rsid w:val="000D3C2F"/>
    <w:rsid w:val="000D47A2"/>
    <w:rsid w:val="000D58FD"/>
    <w:rsid w:val="000D6A9F"/>
    <w:rsid w:val="000D7159"/>
    <w:rsid w:val="000D78D1"/>
    <w:rsid w:val="000D79C3"/>
    <w:rsid w:val="000D7B01"/>
    <w:rsid w:val="000E0E0A"/>
    <w:rsid w:val="000E26B0"/>
    <w:rsid w:val="000E2BD1"/>
    <w:rsid w:val="000E47B8"/>
    <w:rsid w:val="000E524C"/>
    <w:rsid w:val="000E5471"/>
    <w:rsid w:val="000E7BE8"/>
    <w:rsid w:val="000F00A3"/>
    <w:rsid w:val="000F0FA8"/>
    <w:rsid w:val="000F13B4"/>
    <w:rsid w:val="000F185A"/>
    <w:rsid w:val="000F302A"/>
    <w:rsid w:val="000F30D0"/>
    <w:rsid w:val="000F30F7"/>
    <w:rsid w:val="000F3252"/>
    <w:rsid w:val="000F34FE"/>
    <w:rsid w:val="000F3A5D"/>
    <w:rsid w:val="000F3F29"/>
    <w:rsid w:val="000F4137"/>
    <w:rsid w:val="000F442F"/>
    <w:rsid w:val="000F54EC"/>
    <w:rsid w:val="000F5777"/>
    <w:rsid w:val="000F57A6"/>
    <w:rsid w:val="000F5E49"/>
    <w:rsid w:val="000F658E"/>
    <w:rsid w:val="000F69C5"/>
    <w:rsid w:val="000F6FDB"/>
    <w:rsid w:val="000F7219"/>
    <w:rsid w:val="00100866"/>
    <w:rsid w:val="00100E79"/>
    <w:rsid w:val="00101027"/>
    <w:rsid w:val="001021CB"/>
    <w:rsid w:val="00103594"/>
    <w:rsid w:val="0010393B"/>
    <w:rsid w:val="00103A29"/>
    <w:rsid w:val="00103F30"/>
    <w:rsid w:val="00104478"/>
    <w:rsid w:val="00104714"/>
    <w:rsid w:val="00104C8C"/>
    <w:rsid w:val="00105C0A"/>
    <w:rsid w:val="0010620D"/>
    <w:rsid w:val="00106847"/>
    <w:rsid w:val="00106CD6"/>
    <w:rsid w:val="00107759"/>
    <w:rsid w:val="00107852"/>
    <w:rsid w:val="0011128E"/>
    <w:rsid w:val="00111DE5"/>
    <w:rsid w:val="001123FE"/>
    <w:rsid w:val="0011252D"/>
    <w:rsid w:val="00112AF8"/>
    <w:rsid w:val="00112D8F"/>
    <w:rsid w:val="00112E20"/>
    <w:rsid w:val="00113971"/>
    <w:rsid w:val="00114897"/>
    <w:rsid w:val="00114DB1"/>
    <w:rsid w:val="001150FD"/>
    <w:rsid w:val="00115821"/>
    <w:rsid w:val="00115989"/>
    <w:rsid w:val="001161D9"/>
    <w:rsid w:val="00116A39"/>
    <w:rsid w:val="00116E8A"/>
    <w:rsid w:val="0011734D"/>
    <w:rsid w:val="001175ED"/>
    <w:rsid w:val="00120151"/>
    <w:rsid w:val="001207E5"/>
    <w:rsid w:val="00120E6B"/>
    <w:rsid w:val="00120EE1"/>
    <w:rsid w:val="00120F78"/>
    <w:rsid w:val="001217EE"/>
    <w:rsid w:val="0012192E"/>
    <w:rsid w:val="0012193F"/>
    <w:rsid w:val="0012370C"/>
    <w:rsid w:val="00123BF6"/>
    <w:rsid w:val="0012445B"/>
    <w:rsid w:val="00124FDA"/>
    <w:rsid w:val="0012551B"/>
    <w:rsid w:val="001259A5"/>
    <w:rsid w:val="001259A9"/>
    <w:rsid w:val="00125A48"/>
    <w:rsid w:val="00126749"/>
    <w:rsid w:val="001267E9"/>
    <w:rsid w:val="001275A0"/>
    <w:rsid w:val="00127AD2"/>
    <w:rsid w:val="00127E1E"/>
    <w:rsid w:val="00130186"/>
    <w:rsid w:val="00132443"/>
    <w:rsid w:val="00132A91"/>
    <w:rsid w:val="0013389D"/>
    <w:rsid w:val="00134291"/>
    <w:rsid w:val="00134A1D"/>
    <w:rsid w:val="00134ECB"/>
    <w:rsid w:val="00135119"/>
    <w:rsid w:val="001353DC"/>
    <w:rsid w:val="00135806"/>
    <w:rsid w:val="00136DFC"/>
    <w:rsid w:val="001371B4"/>
    <w:rsid w:val="001404FB"/>
    <w:rsid w:val="00140F22"/>
    <w:rsid w:val="001417B6"/>
    <w:rsid w:val="001417E3"/>
    <w:rsid w:val="00142B01"/>
    <w:rsid w:val="00142C9D"/>
    <w:rsid w:val="00143047"/>
    <w:rsid w:val="00143196"/>
    <w:rsid w:val="00143819"/>
    <w:rsid w:val="00143873"/>
    <w:rsid w:val="00143B66"/>
    <w:rsid w:val="00144503"/>
    <w:rsid w:val="0014505B"/>
    <w:rsid w:val="001465EA"/>
    <w:rsid w:val="00146A3E"/>
    <w:rsid w:val="001505D7"/>
    <w:rsid w:val="001511FA"/>
    <w:rsid w:val="00151E54"/>
    <w:rsid w:val="001531A9"/>
    <w:rsid w:val="00154160"/>
    <w:rsid w:val="00155037"/>
    <w:rsid w:val="00155567"/>
    <w:rsid w:val="00155A00"/>
    <w:rsid w:val="00155E4B"/>
    <w:rsid w:val="00155E70"/>
    <w:rsid w:val="00160146"/>
    <w:rsid w:val="0016110E"/>
    <w:rsid w:val="0016174D"/>
    <w:rsid w:val="00161A95"/>
    <w:rsid w:val="00162286"/>
    <w:rsid w:val="0016396D"/>
    <w:rsid w:val="0016441B"/>
    <w:rsid w:val="00164DDB"/>
    <w:rsid w:val="00164E31"/>
    <w:rsid w:val="00164E8E"/>
    <w:rsid w:val="001654FE"/>
    <w:rsid w:val="00165EA6"/>
    <w:rsid w:val="001660D3"/>
    <w:rsid w:val="0016751D"/>
    <w:rsid w:val="00167D81"/>
    <w:rsid w:val="00170795"/>
    <w:rsid w:val="001709BF"/>
    <w:rsid w:val="00170D39"/>
    <w:rsid w:val="00170D86"/>
    <w:rsid w:val="0017148A"/>
    <w:rsid w:val="001716DD"/>
    <w:rsid w:val="00172520"/>
    <w:rsid w:val="00172ACC"/>
    <w:rsid w:val="00172ED4"/>
    <w:rsid w:val="00174225"/>
    <w:rsid w:val="00176370"/>
    <w:rsid w:val="00176644"/>
    <w:rsid w:val="001775CB"/>
    <w:rsid w:val="00177A29"/>
    <w:rsid w:val="00177AC1"/>
    <w:rsid w:val="001812F2"/>
    <w:rsid w:val="00181905"/>
    <w:rsid w:val="00181B79"/>
    <w:rsid w:val="00181B95"/>
    <w:rsid w:val="00181BA5"/>
    <w:rsid w:val="00181C3E"/>
    <w:rsid w:val="00182D27"/>
    <w:rsid w:val="001838A5"/>
    <w:rsid w:val="00183FC7"/>
    <w:rsid w:val="00184A13"/>
    <w:rsid w:val="00185C0F"/>
    <w:rsid w:val="0018692F"/>
    <w:rsid w:val="00187D7C"/>
    <w:rsid w:val="00187DD5"/>
    <w:rsid w:val="0019012D"/>
    <w:rsid w:val="00190BD9"/>
    <w:rsid w:val="00190E7D"/>
    <w:rsid w:val="0019286D"/>
    <w:rsid w:val="00193029"/>
    <w:rsid w:val="001935D4"/>
    <w:rsid w:val="00193932"/>
    <w:rsid w:val="00194AB0"/>
    <w:rsid w:val="00194C30"/>
    <w:rsid w:val="00194C74"/>
    <w:rsid w:val="001959D5"/>
    <w:rsid w:val="00195A3E"/>
    <w:rsid w:val="00196C7A"/>
    <w:rsid w:val="00197B09"/>
    <w:rsid w:val="001A021B"/>
    <w:rsid w:val="001A0595"/>
    <w:rsid w:val="001A0647"/>
    <w:rsid w:val="001A07A1"/>
    <w:rsid w:val="001A08BD"/>
    <w:rsid w:val="001A0E03"/>
    <w:rsid w:val="001A0FC7"/>
    <w:rsid w:val="001A1417"/>
    <w:rsid w:val="001A178F"/>
    <w:rsid w:val="001A2533"/>
    <w:rsid w:val="001A3C1F"/>
    <w:rsid w:val="001A3E14"/>
    <w:rsid w:val="001A3F85"/>
    <w:rsid w:val="001A4349"/>
    <w:rsid w:val="001A4CE8"/>
    <w:rsid w:val="001A6B55"/>
    <w:rsid w:val="001A6C0D"/>
    <w:rsid w:val="001A7383"/>
    <w:rsid w:val="001A7608"/>
    <w:rsid w:val="001B0698"/>
    <w:rsid w:val="001B13B0"/>
    <w:rsid w:val="001B1647"/>
    <w:rsid w:val="001B1C7D"/>
    <w:rsid w:val="001B1F50"/>
    <w:rsid w:val="001B23BE"/>
    <w:rsid w:val="001B2D41"/>
    <w:rsid w:val="001B3294"/>
    <w:rsid w:val="001B3D37"/>
    <w:rsid w:val="001B3D5B"/>
    <w:rsid w:val="001B47B6"/>
    <w:rsid w:val="001B5052"/>
    <w:rsid w:val="001B6B39"/>
    <w:rsid w:val="001B6DF8"/>
    <w:rsid w:val="001B724F"/>
    <w:rsid w:val="001C1369"/>
    <w:rsid w:val="001C4612"/>
    <w:rsid w:val="001C4CAF"/>
    <w:rsid w:val="001C544A"/>
    <w:rsid w:val="001C559D"/>
    <w:rsid w:val="001C6ED6"/>
    <w:rsid w:val="001C73E2"/>
    <w:rsid w:val="001C7CC3"/>
    <w:rsid w:val="001D0BD8"/>
    <w:rsid w:val="001D1715"/>
    <w:rsid w:val="001D1DF9"/>
    <w:rsid w:val="001D2A2B"/>
    <w:rsid w:val="001D3B2D"/>
    <w:rsid w:val="001D3B4A"/>
    <w:rsid w:val="001D48DA"/>
    <w:rsid w:val="001D4F73"/>
    <w:rsid w:val="001D566F"/>
    <w:rsid w:val="001D5979"/>
    <w:rsid w:val="001D5A75"/>
    <w:rsid w:val="001D76B3"/>
    <w:rsid w:val="001D7C35"/>
    <w:rsid w:val="001D7D24"/>
    <w:rsid w:val="001E0913"/>
    <w:rsid w:val="001E1681"/>
    <w:rsid w:val="001E16EF"/>
    <w:rsid w:val="001E31D1"/>
    <w:rsid w:val="001E3AD7"/>
    <w:rsid w:val="001E45D8"/>
    <w:rsid w:val="001E585A"/>
    <w:rsid w:val="001E6812"/>
    <w:rsid w:val="001F0316"/>
    <w:rsid w:val="001F1DAF"/>
    <w:rsid w:val="001F2FCF"/>
    <w:rsid w:val="001F34CD"/>
    <w:rsid w:val="001F3E69"/>
    <w:rsid w:val="001F4258"/>
    <w:rsid w:val="001F5A04"/>
    <w:rsid w:val="001F5B34"/>
    <w:rsid w:val="001F5FB4"/>
    <w:rsid w:val="001F6931"/>
    <w:rsid w:val="001F6A76"/>
    <w:rsid w:val="001F746A"/>
    <w:rsid w:val="001F7AC5"/>
    <w:rsid w:val="00200615"/>
    <w:rsid w:val="00200EED"/>
    <w:rsid w:val="00201071"/>
    <w:rsid w:val="0020110E"/>
    <w:rsid w:val="00201DCC"/>
    <w:rsid w:val="00202236"/>
    <w:rsid w:val="0020311B"/>
    <w:rsid w:val="00203D52"/>
    <w:rsid w:val="002042C2"/>
    <w:rsid w:val="00204BF6"/>
    <w:rsid w:val="002053A7"/>
    <w:rsid w:val="00205788"/>
    <w:rsid w:val="00205B53"/>
    <w:rsid w:val="00205C54"/>
    <w:rsid w:val="00207006"/>
    <w:rsid w:val="0020750E"/>
    <w:rsid w:val="00207A54"/>
    <w:rsid w:val="0021180C"/>
    <w:rsid w:val="00211DEB"/>
    <w:rsid w:val="00216E64"/>
    <w:rsid w:val="0021719B"/>
    <w:rsid w:val="00217F23"/>
    <w:rsid w:val="002200B6"/>
    <w:rsid w:val="002205EB"/>
    <w:rsid w:val="00220879"/>
    <w:rsid w:val="002228E6"/>
    <w:rsid w:val="00222D4C"/>
    <w:rsid w:val="0022348E"/>
    <w:rsid w:val="002234D5"/>
    <w:rsid w:val="002244DB"/>
    <w:rsid w:val="0022454F"/>
    <w:rsid w:val="00224833"/>
    <w:rsid w:val="00224CE6"/>
    <w:rsid w:val="0022506B"/>
    <w:rsid w:val="0022606C"/>
    <w:rsid w:val="0022723A"/>
    <w:rsid w:val="002272E1"/>
    <w:rsid w:val="00230A6D"/>
    <w:rsid w:val="002317E8"/>
    <w:rsid w:val="00231A2D"/>
    <w:rsid w:val="00232F46"/>
    <w:rsid w:val="00232F51"/>
    <w:rsid w:val="002339B1"/>
    <w:rsid w:val="00233D36"/>
    <w:rsid w:val="00233FD7"/>
    <w:rsid w:val="00234C3F"/>
    <w:rsid w:val="002350C8"/>
    <w:rsid w:val="002352D2"/>
    <w:rsid w:val="0023585A"/>
    <w:rsid w:val="00235FCC"/>
    <w:rsid w:val="0023781B"/>
    <w:rsid w:val="00242748"/>
    <w:rsid w:val="00242767"/>
    <w:rsid w:val="00242959"/>
    <w:rsid w:val="00242BA9"/>
    <w:rsid w:val="00244459"/>
    <w:rsid w:val="00244800"/>
    <w:rsid w:val="00244AC9"/>
    <w:rsid w:val="0024555B"/>
    <w:rsid w:val="002455C8"/>
    <w:rsid w:val="0024590F"/>
    <w:rsid w:val="0024700F"/>
    <w:rsid w:val="00247449"/>
    <w:rsid w:val="00250F65"/>
    <w:rsid w:val="002511FC"/>
    <w:rsid w:val="00251692"/>
    <w:rsid w:val="00251989"/>
    <w:rsid w:val="00251B39"/>
    <w:rsid w:val="00252198"/>
    <w:rsid w:val="00253FE2"/>
    <w:rsid w:val="00254A56"/>
    <w:rsid w:val="00254C16"/>
    <w:rsid w:val="0025509E"/>
    <w:rsid w:val="00256154"/>
    <w:rsid w:val="00256774"/>
    <w:rsid w:val="00257BA1"/>
    <w:rsid w:val="0026064E"/>
    <w:rsid w:val="00260C02"/>
    <w:rsid w:val="0026108A"/>
    <w:rsid w:val="00261C72"/>
    <w:rsid w:val="002621CF"/>
    <w:rsid w:val="00263258"/>
    <w:rsid w:val="00263327"/>
    <w:rsid w:val="00263D0B"/>
    <w:rsid w:val="0026432D"/>
    <w:rsid w:val="002648EC"/>
    <w:rsid w:val="00265874"/>
    <w:rsid w:val="00265C3B"/>
    <w:rsid w:val="00266003"/>
    <w:rsid w:val="002660B2"/>
    <w:rsid w:val="002669EC"/>
    <w:rsid w:val="00266FA9"/>
    <w:rsid w:val="00267119"/>
    <w:rsid w:val="002676C2"/>
    <w:rsid w:val="00267958"/>
    <w:rsid w:val="00267E21"/>
    <w:rsid w:val="0027032B"/>
    <w:rsid w:val="00270728"/>
    <w:rsid w:val="00270863"/>
    <w:rsid w:val="002718BD"/>
    <w:rsid w:val="00272BCE"/>
    <w:rsid w:val="00272CE3"/>
    <w:rsid w:val="00272FC1"/>
    <w:rsid w:val="00273D8B"/>
    <w:rsid w:val="00274EF1"/>
    <w:rsid w:val="002774A5"/>
    <w:rsid w:val="00277F0B"/>
    <w:rsid w:val="002801B9"/>
    <w:rsid w:val="00280C05"/>
    <w:rsid w:val="0028201E"/>
    <w:rsid w:val="002820C6"/>
    <w:rsid w:val="002836FA"/>
    <w:rsid w:val="00284F15"/>
    <w:rsid w:val="00285805"/>
    <w:rsid w:val="00285B01"/>
    <w:rsid w:val="002866A5"/>
    <w:rsid w:val="00286F6B"/>
    <w:rsid w:val="00287969"/>
    <w:rsid w:val="00290D57"/>
    <w:rsid w:val="00291269"/>
    <w:rsid w:val="00291C4F"/>
    <w:rsid w:val="0029320B"/>
    <w:rsid w:val="002957E7"/>
    <w:rsid w:val="00295CE8"/>
    <w:rsid w:val="00295FFE"/>
    <w:rsid w:val="00296100"/>
    <w:rsid w:val="00296371"/>
    <w:rsid w:val="00297000"/>
    <w:rsid w:val="0029772A"/>
    <w:rsid w:val="002A01B8"/>
    <w:rsid w:val="002A057F"/>
    <w:rsid w:val="002A0F72"/>
    <w:rsid w:val="002A11D3"/>
    <w:rsid w:val="002A183B"/>
    <w:rsid w:val="002A1AA7"/>
    <w:rsid w:val="002A4621"/>
    <w:rsid w:val="002A4C3B"/>
    <w:rsid w:val="002A4D23"/>
    <w:rsid w:val="002A4F94"/>
    <w:rsid w:val="002A52EF"/>
    <w:rsid w:val="002A58CC"/>
    <w:rsid w:val="002A5F83"/>
    <w:rsid w:val="002A60D7"/>
    <w:rsid w:val="002A63AA"/>
    <w:rsid w:val="002A677F"/>
    <w:rsid w:val="002A734B"/>
    <w:rsid w:val="002B0B91"/>
    <w:rsid w:val="002B0F89"/>
    <w:rsid w:val="002B2669"/>
    <w:rsid w:val="002B27F7"/>
    <w:rsid w:val="002B3501"/>
    <w:rsid w:val="002B3723"/>
    <w:rsid w:val="002B3DC2"/>
    <w:rsid w:val="002B4D03"/>
    <w:rsid w:val="002B5634"/>
    <w:rsid w:val="002B5C11"/>
    <w:rsid w:val="002B617C"/>
    <w:rsid w:val="002B669C"/>
    <w:rsid w:val="002B6A98"/>
    <w:rsid w:val="002B6C52"/>
    <w:rsid w:val="002B7D27"/>
    <w:rsid w:val="002B7DB5"/>
    <w:rsid w:val="002C0212"/>
    <w:rsid w:val="002C1188"/>
    <w:rsid w:val="002C211C"/>
    <w:rsid w:val="002C2DC7"/>
    <w:rsid w:val="002C3A41"/>
    <w:rsid w:val="002C3D64"/>
    <w:rsid w:val="002C4C3B"/>
    <w:rsid w:val="002C5567"/>
    <w:rsid w:val="002C5AF1"/>
    <w:rsid w:val="002C69E5"/>
    <w:rsid w:val="002C73B9"/>
    <w:rsid w:val="002C7479"/>
    <w:rsid w:val="002C79B1"/>
    <w:rsid w:val="002D00A9"/>
    <w:rsid w:val="002D0D9B"/>
    <w:rsid w:val="002D0F5D"/>
    <w:rsid w:val="002D22C2"/>
    <w:rsid w:val="002D28EC"/>
    <w:rsid w:val="002D4EE2"/>
    <w:rsid w:val="002D5A09"/>
    <w:rsid w:val="002D5D57"/>
    <w:rsid w:val="002D6300"/>
    <w:rsid w:val="002D69D0"/>
    <w:rsid w:val="002D6B0F"/>
    <w:rsid w:val="002D6B46"/>
    <w:rsid w:val="002D72A8"/>
    <w:rsid w:val="002D7502"/>
    <w:rsid w:val="002D7E58"/>
    <w:rsid w:val="002E0AD4"/>
    <w:rsid w:val="002E0D90"/>
    <w:rsid w:val="002E1477"/>
    <w:rsid w:val="002E1EB1"/>
    <w:rsid w:val="002E255F"/>
    <w:rsid w:val="002E5248"/>
    <w:rsid w:val="002E5322"/>
    <w:rsid w:val="002E554D"/>
    <w:rsid w:val="002E5887"/>
    <w:rsid w:val="002E7772"/>
    <w:rsid w:val="002E7F5C"/>
    <w:rsid w:val="002F0606"/>
    <w:rsid w:val="002F0D1F"/>
    <w:rsid w:val="002F120F"/>
    <w:rsid w:val="002F2001"/>
    <w:rsid w:val="002F2978"/>
    <w:rsid w:val="002F2C08"/>
    <w:rsid w:val="002F2C13"/>
    <w:rsid w:val="002F31B7"/>
    <w:rsid w:val="002F35E8"/>
    <w:rsid w:val="002F4B4E"/>
    <w:rsid w:val="002F4C89"/>
    <w:rsid w:val="002F4F91"/>
    <w:rsid w:val="002F55AC"/>
    <w:rsid w:val="002F57B1"/>
    <w:rsid w:val="002F6830"/>
    <w:rsid w:val="002F7C48"/>
    <w:rsid w:val="00300328"/>
    <w:rsid w:val="00300757"/>
    <w:rsid w:val="00301ABD"/>
    <w:rsid w:val="00301F6B"/>
    <w:rsid w:val="00302F8A"/>
    <w:rsid w:val="0030362D"/>
    <w:rsid w:val="00303BAA"/>
    <w:rsid w:val="00304997"/>
    <w:rsid w:val="0030520D"/>
    <w:rsid w:val="0030536C"/>
    <w:rsid w:val="00305B21"/>
    <w:rsid w:val="00306491"/>
    <w:rsid w:val="003067F8"/>
    <w:rsid w:val="00306CE0"/>
    <w:rsid w:val="0030791A"/>
    <w:rsid w:val="003103DE"/>
    <w:rsid w:val="0031130B"/>
    <w:rsid w:val="003113EA"/>
    <w:rsid w:val="00311731"/>
    <w:rsid w:val="00311AB4"/>
    <w:rsid w:val="003121A0"/>
    <w:rsid w:val="003123A3"/>
    <w:rsid w:val="003127E8"/>
    <w:rsid w:val="00312D3B"/>
    <w:rsid w:val="00314717"/>
    <w:rsid w:val="003147E3"/>
    <w:rsid w:val="00316947"/>
    <w:rsid w:val="0031751D"/>
    <w:rsid w:val="003201B4"/>
    <w:rsid w:val="00320998"/>
    <w:rsid w:val="00320B8B"/>
    <w:rsid w:val="00321758"/>
    <w:rsid w:val="00321BF2"/>
    <w:rsid w:val="0032248D"/>
    <w:rsid w:val="00322F9D"/>
    <w:rsid w:val="00323E6B"/>
    <w:rsid w:val="0032401F"/>
    <w:rsid w:val="00324253"/>
    <w:rsid w:val="00324307"/>
    <w:rsid w:val="00324815"/>
    <w:rsid w:val="00325328"/>
    <w:rsid w:val="003257EA"/>
    <w:rsid w:val="003260A3"/>
    <w:rsid w:val="00326150"/>
    <w:rsid w:val="00326FAF"/>
    <w:rsid w:val="0033000E"/>
    <w:rsid w:val="00330582"/>
    <w:rsid w:val="00331209"/>
    <w:rsid w:val="00331646"/>
    <w:rsid w:val="00332DB7"/>
    <w:rsid w:val="003339B4"/>
    <w:rsid w:val="00334634"/>
    <w:rsid w:val="00336A3E"/>
    <w:rsid w:val="003375A2"/>
    <w:rsid w:val="003403E7"/>
    <w:rsid w:val="003412F1"/>
    <w:rsid w:val="003413D7"/>
    <w:rsid w:val="00341B65"/>
    <w:rsid w:val="00341CA0"/>
    <w:rsid w:val="0034269C"/>
    <w:rsid w:val="003437A1"/>
    <w:rsid w:val="003442E3"/>
    <w:rsid w:val="0034437A"/>
    <w:rsid w:val="00344533"/>
    <w:rsid w:val="0034541F"/>
    <w:rsid w:val="00345834"/>
    <w:rsid w:val="0034595E"/>
    <w:rsid w:val="00345B3D"/>
    <w:rsid w:val="00345B4D"/>
    <w:rsid w:val="00345E7B"/>
    <w:rsid w:val="0034602B"/>
    <w:rsid w:val="00346273"/>
    <w:rsid w:val="003463F1"/>
    <w:rsid w:val="003469D2"/>
    <w:rsid w:val="003478CE"/>
    <w:rsid w:val="00347F11"/>
    <w:rsid w:val="00351353"/>
    <w:rsid w:val="00351DE3"/>
    <w:rsid w:val="00353D28"/>
    <w:rsid w:val="00354958"/>
    <w:rsid w:val="00355263"/>
    <w:rsid w:val="00355C7B"/>
    <w:rsid w:val="0035619D"/>
    <w:rsid w:val="00356C77"/>
    <w:rsid w:val="003573B9"/>
    <w:rsid w:val="00361789"/>
    <w:rsid w:val="00361921"/>
    <w:rsid w:val="00362687"/>
    <w:rsid w:val="003638CA"/>
    <w:rsid w:val="0036515E"/>
    <w:rsid w:val="0036531A"/>
    <w:rsid w:val="00365425"/>
    <w:rsid w:val="00365546"/>
    <w:rsid w:val="00366225"/>
    <w:rsid w:val="0036719D"/>
    <w:rsid w:val="00367B63"/>
    <w:rsid w:val="003712A6"/>
    <w:rsid w:val="003717A6"/>
    <w:rsid w:val="00371ABC"/>
    <w:rsid w:val="00371B8A"/>
    <w:rsid w:val="00371C98"/>
    <w:rsid w:val="00372735"/>
    <w:rsid w:val="00372BFD"/>
    <w:rsid w:val="0037342D"/>
    <w:rsid w:val="00373B31"/>
    <w:rsid w:val="00374731"/>
    <w:rsid w:val="00374C6D"/>
    <w:rsid w:val="00375686"/>
    <w:rsid w:val="00375CCA"/>
    <w:rsid w:val="00375D6C"/>
    <w:rsid w:val="0037622C"/>
    <w:rsid w:val="0037695D"/>
    <w:rsid w:val="00376AF8"/>
    <w:rsid w:val="00377172"/>
    <w:rsid w:val="00380549"/>
    <w:rsid w:val="0038275E"/>
    <w:rsid w:val="003827C2"/>
    <w:rsid w:val="00383656"/>
    <w:rsid w:val="00383818"/>
    <w:rsid w:val="00383911"/>
    <w:rsid w:val="0038395A"/>
    <w:rsid w:val="00383C8F"/>
    <w:rsid w:val="00383CAA"/>
    <w:rsid w:val="0038461C"/>
    <w:rsid w:val="00384876"/>
    <w:rsid w:val="00385212"/>
    <w:rsid w:val="003854DC"/>
    <w:rsid w:val="0038580C"/>
    <w:rsid w:val="003867DC"/>
    <w:rsid w:val="00386B92"/>
    <w:rsid w:val="0038715F"/>
    <w:rsid w:val="00387F70"/>
    <w:rsid w:val="0039017F"/>
    <w:rsid w:val="003919E5"/>
    <w:rsid w:val="00391E77"/>
    <w:rsid w:val="0039276B"/>
    <w:rsid w:val="003935C0"/>
    <w:rsid w:val="003938DE"/>
    <w:rsid w:val="00393BF8"/>
    <w:rsid w:val="00393E89"/>
    <w:rsid w:val="00393F39"/>
    <w:rsid w:val="0039499A"/>
    <w:rsid w:val="00394E8B"/>
    <w:rsid w:val="00395EC6"/>
    <w:rsid w:val="0039671D"/>
    <w:rsid w:val="00396F08"/>
    <w:rsid w:val="0039743A"/>
    <w:rsid w:val="003975B5"/>
    <w:rsid w:val="00397717"/>
    <w:rsid w:val="003A0026"/>
    <w:rsid w:val="003A0288"/>
    <w:rsid w:val="003A0897"/>
    <w:rsid w:val="003A1373"/>
    <w:rsid w:val="003A1382"/>
    <w:rsid w:val="003A1DCE"/>
    <w:rsid w:val="003A22BC"/>
    <w:rsid w:val="003A2DD8"/>
    <w:rsid w:val="003A504D"/>
    <w:rsid w:val="003A5672"/>
    <w:rsid w:val="003A5AD1"/>
    <w:rsid w:val="003A5B36"/>
    <w:rsid w:val="003A6F16"/>
    <w:rsid w:val="003A7C4B"/>
    <w:rsid w:val="003B062F"/>
    <w:rsid w:val="003B084D"/>
    <w:rsid w:val="003B1449"/>
    <w:rsid w:val="003B182E"/>
    <w:rsid w:val="003B1BEF"/>
    <w:rsid w:val="003B3498"/>
    <w:rsid w:val="003B3A4C"/>
    <w:rsid w:val="003B3FCC"/>
    <w:rsid w:val="003B424B"/>
    <w:rsid w:val="003B44A0"/>
    <w:rsid w:val="003B6439"/>
    <w:rsid w:val="003B7FFA"/>
    <w:rsid w:val="003C3058"/>
    <w:rsid w:val="003C3481"/>
    <w:rsid w:val="003C36C1"/>
    <w:rsid w:val="003C383A"/>
    <w:rsid w:val="003C3E63"/>
    <w:rsid w:val="003C530C"/>
    <w:rsid w:val="003C5B9C"/>
    <w:rsid w:val="003C6667"/>
    <w:rsid w:val="003C6DE2"/>
    <w:rsid w:val="003C75B3"/>
    <w:rsid w:val="003C760F"/>
    <w:rsid w:val="003D050D"/>
    <w:rsid w:val="003D17F3"/>
    <w:rsid w:val="003D2718"/>
    <w:rsid w:val="003D2EA7"/>
    <w:rsid w:val="003D30A3"/>
    <w:rsid w:val="003D41D8"/>
    <w:rsid w:val="003D45CA"/>
    <w:rsid w:val="003D59A4"/>
    <w:rsid w:val="003D5C90"/>
    <w:rsid w:val="003D5F48"/>
    <w:rsid w:val="003D6B2C"/>
    <w:rsid w:val="003D6CEB"/>
    <w:rsid w:val="003E04DE"/>
    <w:rsid w:val="003E05C0"/>
    <w:rsid w:val="003E0B17"/>
    <w:rsid w:val="003E0CC9"/>
    <w:rsid w:val="003E0D65"/>
    <w:rsid w:val="003E0D7F"/>
    <w:rsid w:val="003E0F94"/>
    <w:rsid w:val="003E1090"/>
    <w:rsid w:val="003E216D"/>
    <w:rsid w:val="003E3240"/>
    <w:rsid w:val="003E340C"/>
    <w:rsid w:val="003E3530"/>
    <w:rsid w:val="003E38E4"/>
    <w:rsid w:val="003E39D3"/>
    <w:rsid w:val="003E3C35"/>
    <w:rsid w:val="003E41C0"/>
    <w:rsid w:val="003E60B9"/>
    <w:rsid w:val="003E6273"/>
    <w:rsid w:val="003E6510"/>
    <w:rsid w:val="003E6B5B"/>
    <w:rsid w:val="003E6BD7"/>
    <w:rsid w:val="003E6C16"/>
    <w:rsid w:val="003E6E67"/>
    <w:rsid w:val="003E770B"/>
    <w:rsid w:val="003F00C0"/>
    <w:rsid w:val="003F0F8C"/>
    <w:rsid w:val="003F1700"/>
    <w:rsid w:val="003F3BCA"/>
    <w:rsid w:val="003F463B"/>
    <w:rsid w:val="003F5142"/>
    <w:rsid w:val="003F5F4E"/>
    <w:rsid w:val="003F6B90"/>
    <w:rsid w:val="003F6EEA"/>
    <w:rsid w:val="003F760F"/>
    <w:rsid w:val="003F783E"/>
    <w:rsid w:val="00400FA4"/>
    <w:rsid w:val="00401832"/>
    <w:rsid w:val="00401936"/>
    <w:rsid w:val="004019AA"/>
    <w:rsid w:val="00401E14"/>
    <w:rsid w:val="004021F6"/>
    <w:rsid w:val="00402589"/>
    <w:rsid w:val="004027BF"/>
    <w:rsid w:val="004034ED"/>
    <w:rsid w:val="00404264"/>
    <w:rsid w:val="004056B5"/>
    <w:rsid w:val="00405C1E"/>
    <w:rsid w:val="00406CCD"/>
    <w:rsid w:val="004071EF"/>
    <w:rsid w:val="004073F6"/>
    <w:rsid w:val="00407560"/>
    <w:rsid w:val="00407BEE"/>
    <w:rsid w:val="004109DC"/>
    <w:rsid w:val="00411E36"/>
    <w:rsid w:val="00412581"/>
    <w:rsid w:val="0041262D"/>
    <w:rsid w:val="00412769"/>
    <w:rsid w:val="00412F94"/>
    <w:rsid w:val="00413072"/>
    <w:rsid w:val="0041384B"/>
    <w:rsid w:val="004139B0"/>
    <w:rsid w:val="00413B34"/>
    <w:rsid w:val="00416825"/>
    <w:rsid w:val="004202C4"/>
    <w:rsid w:val="004202CC"/>
    <w:rsid w:val="00420382"/>
    <w:rsid w:val="00420CDE"/>
    <w:rsid w:val="004220E9"/>
    <w:rsid w:val="004225AA"/>
    <w:rsid w:val="00422B7E"/>
    <w:rsid w:val="004239F3"/>
    <w:rsid w:val="00423B08"/>
    <w:rsid w:val="00423B35"/>
    <w:rsid w:val="00423DF0"/>
    <w:rsid w:val="00424E3B"/>
    <w:rsid w:val="00424E5B"/>
    <w:rsid w:val="004318F5"/>
    <w:rsid w:val="00432409"/>
    <w:rsid w:val="0043256B"/>
    <w:rsid w:val="00432F46"/>
    <w:rsid w:val="004330C0"/>
    <w:rsid w:val="004330EB"/>
    <w:rsid w:val="00433BD3"/>
    <w:rsid w:val="00433C1A"/>
    <w:rsid w:val="00433CB8"/>
    <w:rsid w:val="0043402D"/>
    <w:rsid w:val="00434078"/>
    <w:rsid w:val="0043419D"/>
    <w:rsid w:val="00434791"/>
    <w:rsid w:val="00434F6C"/>
    <w:rsid w:val="00435800"/>
    <w:rsid w:val="00437A27"/>
    <w:rsid w:val="0044001E"/>
    <w:rsid w:val="00440993"/>
    <w:rsid w:val="00441A48"/>
    <w:rsid w:val="00442117"/>
    <w:rsid w:val="004428F0"/>
    <w:rsid w:val="004443D4"/>
    <w:rsid w:val="004453C6"/>
    <w:rsid w:val="00445665"/>
    <w:rsid w:val="0044591B"/>
    <w:rsid w:val="00445B2E"/>
    <w:rsid w:val="004466B1"/>
    <w:rsid w:val="00446809"/>
    <w:rsid w:val="00446BD4"/>
    <w:rsid w:val="004470A2"/>
    <w:rsid w:val="00447A76"/>
    <w:rsid w:val="004504BD"/>
    <w:rsid w:val="004507C4"/>
    <w:rsid w:val="00450C6B"/>
    <w:rsid w:val="004512C6"/>
    <w:rsid w:val="00452536"/>
    <w:rsid w:val="00452E31"/>
    <w:rsid w:val="004533E9"/>
    <w:rsid w:val="00454B30"/>
    <w:rsid w:val="0045550A"/>
    <w:rsid w:val="004557C8"/>
    <w:rsid w:val="004559B5"/>
    <w:rsid w:val="00455ECC"/>
    <w:rsid w:val="00456267"/>
    <w:rsid w:val="00456B6E"/>
    <w:rsid w:val="00456EFC"/>
    <w:rsid w:val="004572D3"/>
    <w:rsid w:val="00457B50"/>
    <w:rsid w:val="00461229"/>
    <w:rsid w:val="00462641"/>
    <w:rsid w:val="0046366D"/>
    <w:rsid w:val="00463B61"/>
    <w:rsid w:val="00463D4E"/>
    <w:rsid w:val="004647FD"/>
    <w:rsid w:val="00466621"/>
    <w:rsid w:val="0046671E"/>
    <w:rsid w:val="00466A74"/>
    <w:rsid w:val="00467485"/>
    <w:rsid w:val="00467EE0"/>
    <w:rsid w:val="004707CE"/>
    <w:rsid w:val="00470F16"/>
    <w:rsid w:val="00471591"/>
    <w:rsid w:val="00472D58"/>
    <w:rsid w:val="004734FA"/>
    <w:rsid w:val="004736A6"/>
    <w:rsid w:val="00473C96"/>
    <w:rsid w:val="0047434A"/>
    <w:rsid w:val="004755AE"/>
    <w:rsid w:val="00475E94"/>
    <w:rsid w:val="004773FB"/>
    <w:rsid w:val="00477765"/>
    <w:rsid w:val="00480BC3"/>
    <w:rsid w:val="0048182A"/>
    <w:rsid w:val="004825D0"/>
    <w:rsid w:val="00482B3F"/>
    <w:rsid w:val="00482FC0"/>
    <w:rsid w:val="0048420F"/>
    <w:rsid w:val="00484E5A"/>
    <w:rsid w:val="00484EA9"/>
    <w:rsid w:val="0048569D"/>
    <w:rsid w:val="004869D0"/>
    <w:rsid w:val="0048724A"/>
    <w:rsid w:val="0048760C"/>
    <w:rsid w:val="00487C4A"/>
    <w:rsid w:val="0049015A"/>
    <w:rsid w:val="00490456"/>
    <w:rsid w:val="00490898"/>
    <w:rsid w:val="004913A6"/>
    <w:rsid w:val="004921AE"/>
    <w:rsid w:val="00493A05"/>
    <w:rsid w:val="00493B0C"/>
    <w:rsid w:val="00493D58"/>
    <w:rsid w:val="0049440F"/>
    <w:rsid w:val="00494462"/>
    <w:rsid w:val="004955E5"/>
    <w:rsid w:val="0049590C"/>
    <w:rsid w:val="00495A71"/>
    <w:rsid w:val="00496994"/>
    <w:rsid w:val="0049701E"/>
    <w:rsid w:val="00497BBE"/>
    <w:rsid w:val="004A00E5"/>
    <w:rsid w:val="004A09A8"/>
    <w:rsid w:val="004A131B"/>
    <w:rsid w:val="004A1370"/>
    <w:rsid w:val="004A154C"/>
    <w:rsid w:val="004A1991"/>
    <w:rsid w:val="004A19B9"/>
    <w:rsid w:val="004A1B02"/>
    <w:rsid w:val="004A1B09"/>
    <w:rsid w:val="004A268F"/>
    <w:rsid w:val="004A3024"/>
    <w:rsid w:val="004A3067"/>
    <w:rsid w:val="004A3830"/>
    <w:rsid w:val="004A38C9"/>
    <w:rsid w:val="004A3B3B"/>
    <w:rsid w:val="004A3D6E"/>
    <w:rsid w:val="004A464F"/>
    <w:rsid w:val="004A483C"/>
    <w:rsid w:val="004A6B4C"/>
    <w:rsid w:val="004A705F"/>
    <w:rsid w:val="004A713E"/>
    <w:rsid w:val="004A7DC5"/>
    <w:rsid w:val="004A7F1F"/>
    <w:rsid w:val="004B027A"/>
    <w:rsid w:val="004B0D36"/>
    <w:rsid w:val="004B1339"/>
    <w:rsid w:val="004B137D"/>
    <w:rsid w:val="004B19DB"/>
    <w:rsid w:val="004B2F41"/>
    <w:rsid w:val="004B32B3"/>
    <w:rsid w:val="004B4321"/>
    <w:rsid w:val="004B5511"/>
    <w:rsid w:val="004B5CDB"/>
    <w:rsid w:val="004B5D5B"/>
    <w:rsid w:val="004B5F00"/>
    <w:rsid w:val="004B627D"/>
    <w:rsid w:val="004C0148"/>
    <w:rsid w:val="004C05D9"/>
    <w:rsid w:val="004C1F31"/>
    <w:rsid w:val="004C281B"/>
    <w:rsid w:val="004C2AE1"/>
    <w:rsid w:val="004C3434"/>
    <w:rsid w:val="004C37C4"/>
    <w:rsid w:val="004C3835"/>
    <w:rsid w:val="004C47BF"/>
    <w:rsid w:val="004C4FDA"/>
    <w:rsid w:val="004C641E"/>
    <w:rsid w:val="004C66DE"/>
    <w:rsid w:val="004C6740"/>
    <w:rsid w:val="004C6AF0"/>
    <w:rsid w:val="004C7E0D"/>
    <w:rsid w:val="004D01D4"/>
    <w:rsid w:val="004D13FC"/>
    <w:rsid w:val="004D1A10"/>
    <w:rsid w:val="004D1DCE"/>
    <w:rsid w:val="004D22D6"/>
    <w:rsid w:val="004D29D4"/>
    <w:rsid w:val="004D2C8E"/>
    <w:rsid w:val="004D31E0"/>
    <w:rsid w:val="004D40DF"/>
    <w:rsid w:val="004D4651"/>
    <w:rsid w:val="004D4DB6"/>
    <w:rsid w:val="004D5287"/>
    <w:rsid w:val="004D531A"/>
    <w:rsid w:val="004D5590"/>
    <w:rsid w:val="004D5BA3"/>
    <w:rsid w:val="004D5E22"/>
    <w:rsid w:val="004D628D"/>
    <w:rsid w:val="004D6ADF"/>
    <w:rsid w:val="004D6D1D"/>
    <w:rsid w:val="004D7C03"/>
    <w:rsid w:val="004D7E56"/>
    <w:rsid w:val="004E0977"/>
    <w:rsid w:val="004E0F63"/>
    <w:rsid w:val="004E2F3F"/>
    <w:rsid w:val="004E38D7"/>
    <w:rsid w:val="004E3ADF"/>
    <w:rsid w:val="004E404D"/>
    <w:rsid w:val="004E44A1"/>
    <w:rsid w:val="004E5D96"/>
    <w:rsid w:val="004E5DA5"/>
    <w:rsid w:val="004E6C33"/>
    <w:rsid w:val="004E6DE5"/>
    <w:rsid w:val="004E757B"/>
    <w:rsid w:val="004E7DF5"/>
    <w:rsid w:val="004E7EE8"/>
    <w:rsid w:val="004F0240"/>
    <w:rsid w:val="004F09B8"/>
    <w:rsid w:val="004F0A55"/>
    <w:rsid w:val="004F0DBE"/>
    <w:rsid w:val="004F1991"/>
    <w:rsid w:val="004F1F7B"/>
    <w:rsid w:val="004F2D6E"/>
    <w:rsid w:val="004F30D9"/>
    <w:rsid w:val="004F3B70"/>
    <w:rsid w:val="004F4112"/>
    <w:rsid w:val="004F418B"/>
    <w:rsid w:val="004F4218"/>
    <w:rsid w:val="004F61E8"/>
    <w:rsid w:val="004F63F6"/>
    <w:rsid w:val="004F6CB7"/>
    <w:rsid w:val="004F75FA"/>
    <w:rsid w:val="004F7D97"/>
    <w:rsid w:val="00500648"/>
    <w:rsid w:val="005008BB"/>
    <w:rsid w:val="00501975"/>
    <w:rsid w:val="0050277F"/>
    <w:rsid w:val="00502A1C"/>
    <w:rsid w:val="00503D1E"/>
    <w:rsid w:val="00504508"/>
    <w:rsid w:val="0050455A"/>
    <w:rsid w:val="00504672"/>
    <w:rsid w:val="00504888"/>
    <w:rsid w:val="005055FB"/>
    <w:rsid w:val="00505795"/>
    <w:rsid w:val="00506272"/>
    <w:rsid w:val="0050635D"/>
    <w:rsid w:val="005068C7"/>
    <w:rsid w:val="00506CB0"/>
    <w:rsid w:val="005073EC"/>
    <w:rsid w:val="00507770"/>
    <w:rsid w:val="00507956"/>
    <w:rsid w:val="005101EC"/>
    <w:rsid w:val="0051078E"/>
    <w:rsid w:val="005110DA"/>
    <w:rsid w:val="0051225C"/>
    <w:rsid w:val="00512BB5"/>
    <w:rsid w:val="00513357"/>
    <w:rsid w:val="00515512"/>
    <w:rsid w:val="00515F70"/>
    <w:rsid w:val="00516335"/>
    <w:rsid w:val="005163DA"/>
    <w:rsid w:val="00517089"/>
    <w:rsid w:val="005201F8"/>
    <w:rsid w:val="005204E9"/>
    <w:rsid w:val="00520CD4"/>
    <w:rsid w:val="00520D6B"/>
    <w:rsid w:val="0052137C"/>
    <w:rsid w:val="00521F5B"/>
    <w:rsid w:val="0052214B"/>
    <w:rsid w:val="00522F77"/>
    <w:rsid w:val="005231FA"/>
    <w:rsid w:val="005237F6"/>
    <w:rsid w:val="00523B64"/>
    <w:rsid w:val="00523C8D"/>
    <w:rsid w:val="0052450B"/>
    <w:rsid w:val="00524656"/>
    <w:rsid w:val="005246F3"/>
    <w:rsid w:val="00524B7D"/>
    <w:rsid w:val="00524BB4"/>
    <w:rsid w:val="005251D9"/>
    <w:rsid w:val="00525C5E"/>
    <w:rsid w:val="00525E2C"/>
    <w:rsid w:val="00526268"/>
    <w:rsid w:val="00527441"/>
    <w:rsid w:val="005278C9"/>
    <w:rsid w:val="005303D2"/>
    <w:rsid w:val="0053063B"/>
    <w:rsid w:val="00532B26"/>
    <w:rsid w:val="005331E1"/>
    <w:rsid w:val="0053339E"/>
    <w:rsid w:val="005333BC"/>
    <w:rsid w:val="00534CE0"/>
    <w:rsid w:val="00535BFC"/>
    <w:rsid w:val="0053620F"/>
    <w:rsid w:val="00536651"/>
    <w:rsid w:val="00536723"/>
    <w:rsid w:val="00536789"/>
    <w:rsid w:val="00537E52"/>
    <w:rsid w:val="00540981"/>
    <w:rsid w:val="005411C4"/>
    <w:rsid w:val="005416BB"/>
    <w:rsid w:val="00541B85"/>
    <w:rsid w:val="00543261"/>
    <w:rsid w:val="00543936"/>
    <w:rsid w:val="005439A7"/>
    <w:rsid w:val="00543DB7"/>
    <w:rsid w:val="00544490"/>
    <w:rsid w:val="00544B50"/>
    <w:rsid w:val="005454DF"/>
    <w:rsid w:val="00545903"/>
    <w:rsid w:val="00545ED7"/>
    <w:rsid w:val="0054614C"/>
    <w:rsid w:val="005465F5"/>
    <w:rsid w:val="00546F3E"/>
    <w:rsid w:val="00547ADA"/>
    <w:rsid w:val="00547B35"/>
    <w:rsid w:val="00547D14"/>
    <w:rsid w:val="0055069A"/>
    <w:rsid w:val="005506A2"/>
    <w:rsid w:val="00550CAF"/>
    <w:rsid w:val="00550EA6"/>
    <w:rsid w:val="005522A5"/>
    <w:rsid w:val="005531AC"/>
    <w:rsid w:val="00553DD9"/>
    <w:rsid w:val="00555A06"/>
    <w:rsid w:val="00556D16"/>
    <w:rsid w:val="00556ECD"/>
    <w:rsid w:val="00557989"/>
    <w:rsid w:val="00557DFA"/>
    <w:rsid w:val="0056100C"/>
    <w:rsid w:val="00561FD2"/>
    <w:rsid w:val="0056206D"/>
    <w:rsid w:val="00562161"/>
    <w:rsid w:val="005640D9"/>
    <w:rsid w:val="00564801"/>
    <w:rsid w:val="00564993"/>
    <w:rsid w:val="005653C5"/>
    <w:rsid w:val="00565DF1"/>
    <w:rsid w:val="00566A8B"/>
    <w:rsid w:val="00567C29"/>
    <w:rsid w:val="00567E54"/>
    <w:rsid w:val="0057000F"/>
    <w:rsid w:val="0057014C"/>
    <w:rsid w:val="00573BD4"/>
    <w:rsid w:val="005741DB"/>
    <w:rsid w:val="00574A8F"/>
    <w:rsid w:val="00574AEF"/>
    <w:rsid w:val="00575A80"/>
    <w:rsid w:val="00575B58"/>
    <w:rsid w:val="00575FCA"/>
    <w:rsid w:val="00576C12"/>
    <w:rsid w:val="0058063C"/>
    <w:rsid w:val="00580CA0"/>
    <w:rsid w:val="00581132"/>
    <w:rsid w:val="00581B5E"/>
    <w:rsid w:val="005823C5"/>
    <w:rsid w:val="005824A2"/>
    <w:rsid w:val="00582750"/>
    <w:rsid w:val="00582787"/>
    <w:rsid w:val="005827EB"/>
    <w:rsid w:val="00582825"/>
    <w:rsid w:val="005828C8"/>
    <w:rsid w:val="00582DE4"/>
    <w:rsid w:val="00582F5E"/>
    <w:rsid w:val="00583013"/>
    <w:rsid w:val="005835DA"/>
    <w:rsid w:val="00583908"/>
    <w:rsid w:val="00583998"/>
    <w:rsid w:val="00584201"/>
    <w:rsid w:val="0058529C"/>
    <w:rsid w:val="0058662F"/>
    <w:rsid w:val="0058685A"/>
    <w:rsid w:val="0059050F"/>
    <w:rsid w:val="00591184"/>
    <w:rsid w:val="00593445"/>
    <w:rsid w:val="005935A2"/>
    <w:rsid w:val="00594556"/>
    <w:rsid w:val="00594B22"/>
    <w:rsid w:val="00595823"/>
    <w:rsid w:val="00595917"/>
    <w:rsid w:val="00595C6A"/>
    <w:rsid w:val="00596284"/>
    <w:rsid w:val="005965BA"/>
    <w:rsid w:val="00597125"/>
    <w:rsid w:val="00597930"/>
    <w:rsid w:val="005A0257"/>
    <w:rsid w:val="005A070E"/>
    <w:rsid w:val="005A185D"/>
    <w:rsid w:val="005A191D"/>
    <w:rsid w:val="005A1B82"/>
    <w:rsid w:val="005A2DC7"/>
    <w:rsid w:val="005A3793"/>
    <w:rsid w:val="005A4732"/>
    <w:rsid w:val="005A4AB3"/>
    <w:rsid w:val="005A5B3B"/>
    <w:rsid w:val="005A5E70"/>
    <w:rsid w:val="005A6806"/>
    <w:rsid w:val="005A6DB5"/>
    <w:rsid w:val="005A6FD3"/>
    <w:rsid w:val="005A7124"/>
    <w:rsid w:val="005A7633"/>
    <w:rsid w:val="005A770D"/>
    <w:rsid w:val="005A7991"/>
    <w:rsid w:val="005B0132"/>
    <w:rsid w:val="005B0180"/>
    <w:rsid w:val="005B17F0"/>
    <w:rsid w:val="005B19F8"/>
    <w:rsid w:val="005B25A3"/>
    <w:rsid w:val="005B36BD"/>
    <w:rsid w:val="005B3A99"/>
    <w:rsid w:val="005B4B19"/>
    <w:rsid w:val="005B4BE2"/>
    <w:rsid w:val="005B5220"/>
    <w:rsid w:val="005B583F"/>
    <w:rsid w:val="005B63AA"/>
    <w:rsid w:val="005B75B0"/>
    <w:rsid w:val="005C0386"/>
    <w:rsid w:val="005C048F"/>
    <w:rsid w:val="005C0F84"/>
    <w:rsid w:val="005C19FD"/>
    <w:rsid w:val="005C1A9E"/>
    <w:rsid w:val="005C1E60"/>
    <w:rsid w:val="005C2233"/>
    <w:rsid w:val="005C2A5D"/>
    <w:rsid w:val="005C5636"/>
    <w:rsid w:val="005C593F"/>
    <w:rsid w:val="005C5CE7"/>
    <w:rsid w:val="005C66A9"/>
    <w:rsid w:val="005C6DDE"/>
    <w:rsid w:val="005D001E"/>
    <w:rsid w:val="005D0700"/>
    <w:rsid w:val="005D1186"/>
    <w:rsid w:val="005D1706"/>
    <w:rsid w:val="005D18AC"/>
    <w:rsid w:val="005D1B67"/>
    <w:rsid w:val="005D2039"/>
    <w:rsid w:val="005D3220"/>
    <w:rsid w:val="005D3525"/>
    <w:rsid w:val="005D4779"/>
    <w:rsid w:val="005D48E6"/>
    <w:rsid w:val="005D508C"/>
    <w:rsid w:val="005D5870"/>
    <w:rsid w:val="005D5A18"/>
    <w:rsid w:val="005D5C56"/>
    <w:rsid w:val="005D5E17"/>
    <w:rsid w:val="005D75AB"/>
    <w:rsid w:val="005D7A89"/>
    <w:rsid w:val="005E0417"/>
    <w:rsid w:val="005E057C"/>
    <w:rsid w:val="005E120D"/>
    <w:rsid w:val="005E15A7"/>
    <w:rsid w:val="005E184F"/>
    <w:rsid w:val="005E2921"/>
    <w:rsid w:val="005E2B2E"/>
    <w:rsid w:val="005E33C8"/>
    <w:rsid w:val="005E3B03"/>
    <w:rsid w:val="005E3C01"/>
    <w:rsid w:val="005E4381"/>
    <w:rsid w:val="005F029F"/>
    <w:rsid w:val="005F07E5"/>
    <w:rsid w:val="005F0FB2"/>
    <w:rsid w:val="005F10FD"/>
    <w:rsid w:val="005F181F"/>
    <w:rsid w:val="005F1B35"/>
    <w:rsid w:val="005F22AD"/>
    <w:rsid w:val="005F2EAC"/>
    <w:rsid w:val="005F3398"/>
    <w:rsid w:val="005F3786"/>
    <w:rsid w:val="005F3BC0"/>
    <w:rsid w:val="005F415D"/>
    <w:rsid w:val="005F4A3A"/>
    <w:rsid w:val="005F4E4E"/>
    <w:rsid w:val="005F53F8"/>
    <w:rsid w:val="005F5DB5"/>
    <w:rsid w:val="005F6D7F"/>
    <w:rsid w:val="005F6E28"/>
    <w:rsid w:val="005F78EA"/>
    <w:rsid w:val="006008F5"/>
    <w:rsid w:val="006028B5"/>
    <w:rsid w:val="00602EBE"/>
    <w:rsid w:val="006030FF"/>
    <w:rsid w:val="006031EC"/>
    <w:rsid w:val="00603402"/>
    <w:rsid w:val="00603E70"/>
    <w:rsid w:val="006048EB"/>
    <w:rsid w:val="00604CCC"/>
    <w:rsid w:val="00604F51"/>
    <w:rsid w:val="00606E6F"/>
    <w:rsid w:val="00607427"/>
    <w:rsid w:val="00607A43"/>
    <w:rsid w:val="00607F97"/>
    <w:rsid w:val="0061082F"/>
    <w:rsid w:val="00611233"/>
    <w:rsid w:val="00611B7F"/>
    <w:rsid w:val="0061295E"/>
    <w:rsid w:val="00612DDD"/>
    <w:rsid w:val="006130A1"/>
    <w:rsid w:val="006143FE"/>
    <w:rsid w:val="006147F1"/>
    <w:rsid w:val="0061505C"/>
    <w:rsid w:val="0061593F"/>
    <w:rsid w:val="006201A7"/>
    <w:rsid w:val="00620386"/>
    <w:rsid w:val="00620B50"/>
    <w:rsid w:val="00620FEE"/>
    <w:rsid w:val="00621E47"/>
    <w:rsid w:val="00622347"/>
    <w:rsid w:val="00622512"/>
    <w:rsid w:val="006229FD"/>
    <w:rsid w:val="00623932"/>
    <w:rsid w:val="00624327"/>
    <w:rsid w:val="00624BE1"/>
    <w:rsid w:val="00626D29"/>
    <w:rsid w:val="006270F8"/>
    <w:rsid w:val="00627700"/>
    <w:rsid w:val="00627723"/>
    <w:rsid w:val="006306DA"/>
    <w:rsid w:val="00630914"/>
    <w:rsid w:val="0063092B"/>
    <w:rsid w:val="00630EEB"/>
    <w:rsid w:val="006314D3"/>
    <w:rsid w:val="0063230F"/>
    <w:rsid w:val="0063360B"/>
    <w:rsid w:val="00633ACC"/>
    <w:rsid w:val="006340F2"/>
    <w:rsid w:val="00634C78"/>
    <w:rsid w:val="00635105"/>
    <w:rsid w:val="0063513A"/>
    <w:rsid w:val="00635224"/>
    <w:rsid w:val="006355AA"/>
    <w:rsid w:val="00635972"/>
    <w:rsid w:val="0063730A"/>
    <w:rsid w:val="006373F4"/>
    <w:rsid w:val="00637940"/>
    <w:rsid w:val="00637F72"/>
    <w:rsid w:val="00640037"/>
    <w:rsid w:val="00640BA6"/>
    <w:rsid w:val="00641BF2"/>
    <w:rsid w:val="00643403"/>
    <w:rsid w:val="006436B1"/>
    <w:rsid w:val="00643A6C"/>
    <w:rsid w:val="0064430F"/>
    <w:rsid w:val="006446E0"/>
    <w:rsid w:val="00646AF9"/>
    <w:rsid w:val="00647EEC"/>
    <w:rsid w:val="00650047"/>
    <w:rsid w:val="0065047E"/>
    <w:rsid w:val="006504D0"/>
    <w:rsid w:val="00651CE8"/>
    <w:rsid w:val="00651D12"/>
    <w:rsid w:val="00651FDC"/>
    <w:rsid w:val="0065236C"/>
    <w:rsid w:val="006525DC"/>
    <w:rsid w:val="00652609"/>
    <w:rsid w:val="00652BFF"/>
    <w:rsid w:val="00653177"/>
    <w:rsid w:val="00654186"/>
    <w:rsid w:val="00656002"/>
    <w:rsid w:val="00656361"/>
    <w:rsid w:val="00656E61"/>
    <w:rsid w:val="00656F28"/>
    <w:rsid w:val="00660DFD"/>
    <w:rsid w:val="00661A9B"/>
    <w:rsid w:val="0066200D"/>
    <w:rsid w:val="006620D9"/>
    <w:rsid w:val="006628E0"/>
    <w:rsid w:val="00664B66"/>
    <w:rsid w:val="006655A7"/>
    <w:rsid w:val="00665F19"/>
    <w:rsid w:val="006664AE"/>
    <w:rsid w:val="00666876"/>
    <w:rsid w:val="00667341"/>
    <w:rsid w:val="0067044E"/>
    <w:rsid w:val="006711D8"/>
    <w:rsid w:val="006718AF"/>
    <w:rsid w:val="00672BE3"/>
    <w:rsid w:val="0067359E"/>
    <w:rsid w:val="00674528"/>
    <w:rsid w:val="00674B52"/>
    <w:rsid w:val="00674FF9"/>
    <w:rsid w:val="0067634F"/>
    <w:rsid w:val="006766BE"/>
    <w:rsid w:val="00676C11"/>
    <w:rsid w:val="00677D32"/>
    <w:rsid w:val="0068008E"/>
    <w:rsid w:val="0068021F"/>
    <w:rsid w:val="006802C8"/>
    <w:rsid w:val="006805B5"/>
    <w:rsid w:val="00680708"/>
    <w:rsid w:val="0068135B"/>
    <w:rsid w:val="00681A65"/>
    <w:rsid w:val="00681BD9"/>
    <w:rsid w:val="00682FAA"/>
    <w:rsid w:val="006838FC"/>
    <w:rsid w:val="00683C21"/>
    <w:rsid w:val="00683EDF"/>
    <w:rsid w:val="00683F04"/>
    <w:rsid w:val="00685133"/>
    <w:rsid w:val="00685B4B"/>
    <w:rsid w:val="006866BA"/>
    <w:rsid w:val="0068705C"/>
    <w:rsid w:val="0068706A"/>
    <w:rsid w:val="00687A11"/>
    <w:rsid w:val="00687A59"/>
    <w:rsid w:val="006902F6"/>
    <w:rsid w:val="00691494"/>
    <w:rsid w:val="006914DB"/>
    <w:rsid w:val="00691B11"/>
    <w:rsid w:val="00692EB2"/>
    <w:rsid w:val="006933EB"/>
    <w:rsid w:val="006949B2"/>
    <w:rsid w:val="00694B52"/>
    <w:rsid w:val="00694D83"/>
    <w:rsid w:val="00695045"/>
    <w:rsid w:val="0069692F"/>
    <w:rsid w:val="006A0B43"/>
    <w:rsid w:val="006A16CD"/>
    <w:rsid w:val="006A3E23"/>
    <w:rsid w:val="006A458D"/>
    <w:rsid w:val="006A46D7"/>
    <w:rsid w:val="006A4766"/>
    <w:rsid w:val="006A48E1"/>
    <w:rsid w:val="006A4E07"/>
    <w:rsid w:val="006A512D"/>
    <w:rsid w:val="006A52BC"/>
    <w:rsid w:val="006A5758"/>
    <w:rsid w:val="006A6139"/>
    <w:rsid w:val="006A6457"/>
    <w:rsid w:val="006A7136"/>
    <w:rsid w:val="006B0452"/>
    <w:rsid w:val="006B0A1E"/>
    <w:rsid w:val="006B0F5D"/>
    <w:rsid w:val="006B2803"/>
    <w:rsid w:val="006B3560"/>
    <w:rsid w:val="006B35F0"/>
    <w:rsid w:val="006B3B67"/>
    <w:rsid w:val="006B43EE"/>
    <w:rsid w:val="006B50A8"/>
    <w:rsid w:val="006B5F65"/>
    <w:rsid w:val="006B647A"/>
    <w:rsid w:val="006B68B6"/>
    <w:rsid w:val="006B6967"/>
    <w:rsid w:val="006B6B52"/>
    <w:rsid w:val="006B6E71"/>
    <w:rsid w:val="006B7A11"/>
    <w:rsid w:val="006B7C30"/>
    <w:rsid w:val="006C0632"/>
    <w:rsid w:val="006C084F"/>
    <w:rsid w:val="006C0D6F"/>
    <w:rsid w:val="006C19FE"/>
    <w:rsid w:val="006C1A9E"/>
    <w:rsid w:val="006C1AB7"/>
    <w:rsid w:val="006C26A1"/>
    <w:rsid w:val="006C2C42"/>
    <w:rsid w:val="006C3C1E"/>
    <w:rsid w:val="006C3D25"/>
    <w:rsid w:val="006C3E1D"/>
    <w:rsid w:val="006C40AE"/>
    <w:rsid w:val="006C44B4"/>
    <w:rsid w:val="006C44D4"/>
    <w:rsid w:val="006C4687"/>
    <w:rsid w:val="006C49FD"/>
    <w:rsid w:val="006C629F"/>
    <w:rsid w:val="006C62BF"/>
    <w:rsid w:val="006C6E79"/>
    <w:rsid w:val="006C6F1D"/>
    <w:rsid w:val="006C7CAC"/>
    <w:rsid w:val="006D2DD2"/>
    <w:rsid w:val="006D2EDD"/>
    <w:rsid w:val="006D2FED"/>
    <w:rsid w:val="006D3FE3"/>
    <w:rsid w:val="006D4089"/>
    <w:rsid w:val="006D4F2A"/>
    <w:rsid w:val="006D5104"/>
    <w:rsid w:val="006D5422"/>
    <w:rsid w:val="006D548D"/>
    <w:rsid w:val="006D769E"/>
    <w:rsid w:val="006D7877"/>
    <w:rsid w:val="006D7E0B"/>
    <w:rsid w:val="006E0E7D"/>
    <w:rsid w:val="006E239A"/>
    <w:rsid w:val="006E23F9"/>
    <w:rsid w:val="006E287A"/>
    <w:rsid w:val="006E2D7A"/>
    <w:rsid w:val="006E3287"/>
    <w:rsid w:val="006E38BC"/>
    <w:rsid w:val="006E41FB"/>
    <w:rsid w:val="006E567A"/>
    <w:rsid w:val="006E624D"/>
    <w:rsid w:val="006E62FA"/>
    <w:rsid w:val="006E7AF8"/>
    <w:rsid w:val="006F04B8"/>
    <w:rsid w:val="006F06E4"/>
    <w:rsid w:val="006F079B"/>
    <w:rsid w:val="006F1270"/>
    <w:rsid w:val="006F13A6"/>
    <w:rsid w:val="006F17B1"/>
    <w:rsid w:val="006F1983"/>
    <w:rsid w:val="006F1A34"/>
    <w:rsid w:val="006F2AA4"/>
    <w:rsid w:val="006F2CFC"/>
    <w:rsid w:val="006F32F3"/>
    <w:rsid w:val="006F37D8"/>
    <w:rsid w:val="006F38D9"/>
    <w:rsid w:val="006F3B36"/>
    <w:rsid w:val="006F6486"/>
    <w:rsid w:val="006F6521"/>
    <w:rsid w:val="006F68F5"/>
    <w:rsid w:val="006F696A"/>
    <w:rsid w:val="006F6DA1"/>
    <w:rsid w:val="006F7232"/>
    <w:rsid w:val="006F7545"/>
    <w:rsid w:val="00700271"/>
    <w:rsid w:val="0070045E"/>
    <w:rsid w:val="007008F8"/>
    <w:rsid w:val="00700CA8"/>
    <w:rsid w:val="00701BD7"/>
    <w:rsid w:val="00701DA6"/>
    <w:rsid w:val="00701DC5"/>
    <w:rsid w:val="0070284A"/>
    <w:rsid w:val="00703016"/>
    <w:rsid w:val="00703481"/>
    <w:rsid w:val="007035CF"/>
    <w:rsid w:val="0070366C"/>
    <w:rsid w:val="0070429C"/>
    <w:rsid w:val="0070493C"/>
    <w:rsid w:val="00707492"/>
    <w:rsid w:val="00711CA2"/>
    <w:rsid w:val="0071225F"/>
    <w:rsid w:val="00712D8A"/>
    <w:rsid w:val="00713EEC"/>
    <w:rsid w:val="00714328"/>
    <w:rsid w:val="00715FBE"/>
    <w:rsid w:val="00716035"/>
    <w:rsid w:val="00717313"/>
    <w:rsid w:val="00717457"/>
    <w:rsid w:val="00722FE7"/>
    <w:rsid w:val="00723B66"/>
    <w:rsid w:val="00724251"/>
    <w:rsid w:val="007243B5"/>
    <w:rsid w:val="00724CA8"/>
    <w:rsid w:val="00725FCF"/>
    <w:rsid w:val="00726B2C"/>
    <w:rsid w:val="0072741D"/>
    <w:rsid w:val="0072751F"/>
    <w:rsid w:val="00730FA6"/>
    <w:rsid w:val="007312CB"/>
    <w:rsid w:val="00731B5C"/>
    <w:rsid w:val="0073209B"/>
    <w:rsid w:val="007321A0"/>
    <w:rsid w:val="007323B8"/>
    <w:rsid w:val="00732C2B"/>
    <w:rsid w:val="007336A6"/>
    <w:rsid w:val="0073396D"/>
    <w:rsid w:val="00733ECC"/>
    <w:rsid w:val="00734C81"/>
    <w:rsid w:val="007351B1"/>
    <w:rsid w:val="007356E8"/>
    <w:rsid w:val="007361DA"/>
    <w:rsid w:val="00736F1F"/>
    <w:rsid w:val="0073727F"/>
    <w:rsid w:val="007377E8"/>
    <w:rsid w:val="007402C8"/>
    <w:rsid w:val="0074048F"/>
    <w:rsid w:val="00742C1B"/>
    <w:rsid w:val="00743F63"/>
    <w:rsid w:val="007455E4"/>
    <w:rsid w:val="00746064"/>
    <w:rsid w:val="00747020"/>
    <w:rsid w:val="00747D86"/>
    <w:rsid w:val="007506FA"/>
    <w:rsid w:val="007507B7"/>
    <w:rsid w:val="007512DA"/>
    <w:rsid w:val="00751A08"/>
    <w:rsid w:val="00752486"/>
    <w:rsid w:val="00752DCA"/>
    <w:rsid w:val="007543CA"/>
    <w:rsid w:val="00754C23"/>
    <w:rsid w:val="00754FBA"/>
    <w:rsid w:val="0075537A"/>
    <w:rsid w:val="00755AD0"/>
    <w:rsid w:val="00755D27"/>
    <w:rsid w:val="007563E7"/>
    <w:rsid w:val="00756766"/>
    <w:rsid w:val="00756B43"/>
    <w:rsid w:val="0075740F"/>
    <w:rsid w:val="00760A1B"/>
    <w:rsid w:val="007611E3"/>
    <w:rsid w:val="007620F4"/>
    <w:rsid w:val="00762184"/>
    <w:rsid w:val="0076274F"/>
    <w:rsid w:val="00762A2E"/>
    <w:rsid w:val="00763D47"/>
    <w:rsid w:val="00763FEB"/>
    <w:rsid w:val="007644E9"/>
    <w:rsid w:val="007648A8"/>
    <w:rsid w:val="00765366"/>
    <w:rsid w:val="00766A8B"/>
    <w:rsid w:val="00766E41"/>
    <w:rsid w:val="00767D4D"/>
    <w:rsid w:val="007701B5"/>
    <w:rsid w:val="007701C5"/>
    <w:rsid w:val="007702D7"/>
    <w:rsid w:val="00770406"/>
    <w:rsid w:val="007708FB"/>
    <w:rsid w:val="00771162"/>
    <w:rsid w:val="007726D7"/>
    <w:rsid w:val="00772A84"/>
    <w:rsid w:val="0077328A"/>
    <w:rsid w:val="007737D4"/>
    <w:rsid w:val="00775026"/>
    <w:rsid w:val="007750D1"/>
    <w:rsid w:val="00775C1D"/>
    <w:rsid w:val="0077604A"/>
    <w:rsid w:val="00776418"/>
    <w:rsid w:val="007769DE"/>
    <w:rsid w:val="00776BA5"/>
    <w:rsid w:val="00777EF6"/>
    <w:rsid w:val="0078074B"/>
    <w:rsid w:val="007809A4"/>
    <w:rsid w:val="0078137B"/>
    <w:rsid w:val="007813E5"/>
    <w:rsid w:val="00781603"/>
    <w:rsid w:val="0078258B"/>
    <w:rsid w:val="00782699"/>
    <w:rsid w:val="0078276A"/>
    <w:rsid w:val="00783D3F"/>
    <w:rsid w:val="00783DBC"/>
    <w:rsid w:val="00784A33"/>
    <w:rsid w:val="0078577F"/>
    <w:rsid w:val="00786978"/>
    <w:rsid w:val="007869C6"/>
    <w:rsid w:val="00786FF1"/>
    <w:rsid w:val="00787DA3"/>
    <w:rsid w:val="00787F28"/>
    <w:rsid w:val="00790517"/>
    <w:rsid w:val="00790ABF"/>
    <w:rsid w:val="00790CA2"/>
    <w:rsid w:val="007917A4"/>
    <w:rsid w:val="007917AD"/>
    <w:rsid w:val="00791886"/>
    <w:rsid w:val="007921B7"/>
    <w:rsid w:val="0079254B"/>
    <w:rsid w:val="007943FE"/>
    <w:rsid w:val="00794D5C"/>
    <w:rsid w:val="00794F04"/>
    <w:rsid w:val="007963F7"/>
    <w:rsid w:val="00797523"/>
    <w:rsid w:val="00797622"/>
    <w:rsid w:val="007979AB"/>
    <w:rsid w:val="00797E7C"/>
    <w:rsid w:val="007A077B"/>
    <w:rsid w:val="007A0EFB"/>
    <w:rsid w:val="007A134D"/>
    <w:rsid w:val="007A158A"/>
    <w:rsid w:val="007A1DC8"/>
    <w:rsid w:val="007A1E21"/>
    <w:rsid w:val="007A266B"/>
    <w:rsid w:val="007A3891"/>
    <w:rsid w:val="007A446B"/>
    <w:rsid w:val="007A477B"/>
    <w:rsid w:val="007A4D6E"/>
    <w:rsid w:val="007A4E36"/>
    <w:rsid w:val="007A5177"/>
    <w:rsid w:val="007A5FE0"/>
    <w:rsid w:val="007A5FF1"/>
    <w:rsid w:val="007A640E"/>
    <w:rsid w:val="007A73A1"/>
    <w:rsid w:val="007A7925"/>
    <w:rsid w:val="007A7BB2"/>
    <w:rsid w:val="007B097B"/>
    <w:rsid w:val="007B2E06"/>
    <w:rsid w:val="007B39D0"/>
    <w:rsid w:val="007B3D6A"/>
    <w:rsid w:val="007B4330"/>
    <w:rsid w:val="007B49E1"/>
    <w:rsid w:val="007B62A6"/>
    <w:rsid w:val="007B6801"/>
    <w:rsid w:val="007B77B0"/>
    <w:rsid w:val="007C05BE"/>
    <w:rsid w:val="007C06CA"/>
    <w:rsid w:val="007C19DA"/>
    <w:rsid w:val="007C2DE2"/>
    <w:rsid w:val="007C4905"/>
    <w:rsid w:val="007C4A6E"/>
    <w:rsid w:val="007C55FC"/>
    <w:rsid w:val="007C581E"/>
    <w:rsid w:val="007C6049"/>
    <w:rsid w:val="007C6C2E"/>
    <w:rsid w:val="007C7731"/>
    <w:rsid w:val="007C7AD1"/>
    <w:rsid w:val="007C7D58"/>
    <w:rsid w:val="007D0A2D"/>
    <w:rsid w:val="007D17A0"/>
    <w:rsid w:val="007D1AB5"/>
    <w:rsid w:val="007D3A09"/>
    <w:rsid w:val="007D3D31"/>
    <w:rsid w:val="007D3FFF"/>
    <w:rsid w:val="007D5817"/>
    <w:rsid w:val="007D61D0"/>
    <w:rsid w:val="007E0775"/>
    <w:rsid w:val="007E0B5A"/>
    <w:rsid w:val="007E130B"/>
    <w:rsid w:val="007E166B"/>
    <w:rsid w:val="007E16AD"/>
    <w:rsid w:val="007E2880"/>
    <w:rsid w:val="007E3D18"/>
    <w:rsid w:val="007E65CD"/>
    <w:rsid w:val="007E6B88"/>
    <w:rsid w:val="007F075A"/>
    <w:rsid w:val="007F0B3B"/>
    <w:rsid w:val="007F229F"/>
    <w:rsid w:val="007F2BD4"/>
    <w:rsid w:val="007F2F3C"/>
    <w:rsid w:val="007F3C55"/>
    <w:rsid w:val="007F44F6"/>
    <w:rsid w:val="007F4596"/>
    <w:rsid w:val="007F52CA"/>
    <w:rsid w:val="007F5B2F"/>
    <w:rsid w:val="007F5BDA"/>
    <w:rsid w:val="007F6736"/>
    <w:rsid w:val="007F6A89"/>
    <w:rsid w:val="007F6B2B"/>
    <w:rsid w:val="007F7034"/>
    <w:rsid w:val="007F743A"/>
    <w:rsid w:val="007F7A6F"/>
    <w:rsid w:val="007F7CBB"/>
    <w:rsid w:val="008006D7"/>
    <w:rsid w:val="0080094A"/>
    <w:rsid w:val="008009D7"/>
    <w:rsid w:val="00801312"/>
    <w:rsid w:val="008014E4"/>
    <w:rsid w:val="0080199D"/>
    <w:rsid w:val="00801EE1"/>
    <w:rsid w:val="008024DA"/>
    <w:rsid w:val="00802AFD"/>
    <w:rsid w:val="00802D12"/>
    <w:rsid w:val="0080409F"/>
    <w:rsid w:val="0080446D"/>
    <w:rsid w:val="00805637"/>
    <w:rsid w:val="0080598F"/>
    <w:rsid w:val="00805CBE"/>
    <w:rsid w:val="008068F8"/>
    <w:rsid w:val="00807689"/>
    <w:rsid w:val="00810CED"/>
    <w:rsid w:val="00810F4A"/>
    <w:rsid w:val="0081229A"/>
    <w:rsid w:val="008128A5"/>
    <w:rsid w:val="00812C7C"/>
    <w:rsid w:val="0081326A"/>
    <w:rsid w:val="0081351A"/>
    <w:rsid w:val="00814C66"/>
    <w:rsid w:val="00814E78"/>
    <w:rsid w:val="008152F2"/>
    <w:rsid w:val="008156FF"/>
    <w:rsid w:val="00815BA1"/>
    <w:rsid w:val="00816B3D"/>
    <w:rsid w:val="00816CB4"/>
    <w:rsid w:val="00816DFB"/>
    <w:rsid w:val="00817757"/>
    <w:rsid w:val="00820A00"/>
    <w:rsid w:val="00821B2E"/>
    <w:rsid w:val="00821DAD"/>
    <w:rsid w:val="0082219A"/>
    <w:rsid w:val="00822501"/>
    <w:rsid w:val="00822B51"/>
    <w:rsid w:val="00822D3D"/>
    <w:rsid w:val="008231EF"/>
    <w:rsid w:val="00823220"/>
    <w:rsid w:val="008233AE"/>
    <w:rsid w:val="0082409F"/>
    <w:rsid w:val="0082470C"/>
    <w:rsid w:val="00824B8A"/>
    <w:rsid w:val="00825538"/>
    <w:rsid w:val="00825A54"/>
    <w:rsid w:val="00825C96"/>
    <w:rsid w:val="00826861"/>
    <w:rsid w:val="00826CEC"/>
    <w:rsid w:val="0082711B"/>
    <w:rsid w:val="008277A2"/>
    <w:rsid w:val="008278DB"/>
    <w:rsid w:val="00827B07"/>
    <w:rsid w:val="00830256"/>
    <w:rsid w:val="00830349"/>
    <w:rsid w:val="00830424"/>
    <w:rsid w:val="0083107C"/>
    <w:rsid w:val="0083175B"/>
    <w:rsid w:val="0083244B"/>
    <w:rsid w:val="008328AD"/>
    <w:rsid w:val="00832C0F"/>
    <w:rsid w:val="00833018"/>
    <w:rsid w:val="00833155"/>
    <w:rsid w:val="00833B89"/>
    <w:rsid w:val="00833FA5"/>
    <w:rsid w:val="008340B0"/>
    <w:rsid w:val="008342EF"/>
    <w:rsid w:val="008344C8"/>
    <w:rsid w:val="008349C0"/>
    <w:rsid w:val="00835D8B"/>
    <w:rsid w:val="008362B6"/>
    <w:rsid w:val="0083684E"/>
    <w:rsid w:val="0083735F"/>
    <w:rsid w:val="00837F57"/>
    <w:rsid w:val="00840152"/>
    <w:rsid w:val="00840461"/>
    <w:rsid w:val="0084073E"/>
    <w:rsid w:val="00841EBE"/>
    <w:rsid w:val="00843751"/>
    <w:rsid w:val="00843B44"/>
    <w:rsid w:val="00845AC5"/>
    <w:rsid w:val="00846085"/>
    <w:rsid w:val="008469A9"/>
    <w:rsid w:val="00847437"/>
    <w:rsid w:val="0084748E"/>
    <w:rsid w:val="00850761"/>
    <w:rsid w:val="008508A4"/>
    <w:rsid w:val="00851105"/>
    <w:rsid w:val="00851F95"/>
    <w:rsid w:val="00852BF0"/>
    <w:rsid w:val="00853354"/>
    <w:rsid w:val="00853AD2"/>
    <w:rsid w:val="00853BBB"/>
    <w:rsid w:val="008547C5"/>
    <w:rsid w:val="00854A39"/>
    <w:rsid w:val="00855BFB"/>
    <w:rsid w:val="00855E8A"/>
    <w:rsid w:val="00856AF6"/>
    <w:rsid w:val="00857320"/>
    <w:rsid w:val="00860306"/>
    <w:rsid w:val="00862261"/>
    <w:rsid w:val="008622A8"/>
    <w:rsid w:val="00862439"/>
    <w:rsid w:val="00862B12"/>
    <w:rsid w:val="008630D2"/>
    <w:rsid w:val="00863828"/>
    <w:rsid w:val="00865192"/>
    <w:rsid w:val="00865934"/>
    <w:rsid w:val="00866ED9"/>
    <w:rsid w:val="00866FFD"/>
    <w:rsid w:val="00867109"/>
    <w:rsid w:val="00867814"/>
    <w:rsid w:val="00867F95"/>
    <w:rsid w:val="00870B61"/>
    <w:rsid w:val="00870F56"/>
    <w:rsid w:val="00871131"/>
    <w:rsid w:val="00871147"/>
    <w:rsid w:val="008718B4"/>
    <w:rsid w:val="00871A62"/>
    <w:rsid w:val="00871A9D"/>
    <w:rsid w:val="00871E06"/>
    <w:rsid w:val="0087201F"/>
    <w:rsid w:val="00872788"/>
    <w:rsid w:val="00872F46"/>
    <w:rsid w:val="00872F6A"/>
    <w:rsid w:val="008740F2"/>
    <w:rsid w:val="00874530"/>
    <w:rsid w:val="00874AB2"/>
    <w:rsid w:val="00874D13"/>
    <w:rsid w:val="00875968"/>
    <w:rsid w:val="00876314"/>
    <w:rsid w:val="0087644B"/>
    <w:rsid w:val="008766B3"/>
    <w:rsid w:val="0087739C"/>
    <w:rsid w:val="00880316"/>
    <w:rsid w:val="008806CB"/>
    <w:rsid w:val="00881824"/>
    <w:rsid w:val="00881FE3"/>
    <w:rsid w:val="00882751"/>
    <w:rsid w:val="00883D9C"/>
    <w:rsid w:val="00883FAA"/>
    <w:rsid w:val="00884031"/>
    <w:rsid w:val="0088462C"/>
    <w:rsid w:val="00886E6A"/>
    <w:rsid w:val="00886EAE"/>
    <w:rsid w:val="0088720E"/>
    <w:rsid w:val="00891C1A"/>
    <w:rsid w:val="00891C39"/>
    <w:rsid w:val="008920F0"/>
    <w:rsid w:val="00892241"/>
    <w:rsid w:val="008924B7"/>
    <w:rsid w:val="0089313F"/>
    <w:rsid w:val="00894E5F"/>
    <w:rsid w:val="00895959"/>
    <w:rsid w:val="008973CF"/>
    <w:rsid w:val="008979D0"/>
    <w:rsid w:val="008A0BD1"/>
    <w:rsid w:val="008A110F"/>
    <w:rsid w:val="008A146E"/>
    <w:rsid w:val="008A1EBF"/>
    <w:rsid w:val="008A2687"/>
    <w:rsid w:val="008A29B9"/>
    <w:rsid w:val="008A2A34"/>
    <w:rsid w:val="008A31C5"/>
    <w:rsid w:val="008A3261"/>
    <w:rsid w:val="008A3A8D"/>
    <w:rsid w:val="008A4B5A"/>
    <w:rsid w:val="008A51D6"/>
    <w:rsid w:val="008A690C"/>
    <w:rsid w:val="008A6BF1"/>
    <w:rsid w:val="008A6E60"/>
    <w:rsid w:val="008A7E8F"/>
    <w:rsid w:val="008B0F2D"/>
    <w:rsid w:val="008B1C69"/>
    <w:rsid w:val="008B2459"/>
    <w:rsid w:val="008B2526"/>
    <w:rsid w:val="008B2B16"/>
    <w:rsid w:val="008B2B9D"/>
    <w:rsid w:val="008B2EC0"/>
    <w:rsid w:val="008B3127"/>
    <w:rsid w:val="008B3242"/>
    <w:rsid w:val="008B35AA"/>
    <w:rsid w:val="008B3A3E"/>
    <w:rsid w:val="008B3C16"/>
    <w:rsid w:val="008B4711"/>
    <w:rsid w:val="008B48C6"/>
    <w:rsid w:val="008B4E41"/>
    <w:rsid w:val="008B59D6"/>
    <w:rsid w:val="008B76F8"/>
    <w:rsid w:val="008C09A8"/>
    <w:rsid w:val="008C1A1D"/>
    <w:rsid w:val="008C1B60"/>
    <w:rsid w:val="008C2A37"/>
    <w:rsid w:val="008C3652"/>
    <w:rsid w:val="008C366A"/>
    <w:rsid w:val="008C3F52"/>
    <w:rsid w:val="008C579A"/>
    <w:rsid w:val="008C5E32"/>
    <w:rsid w:val="008C6452"/>
    <w:rsid w:val="008C6777"/>
    <w:rsid w:val="008C7372"/>
    <w:rsid w:val="008C73AD"/>
    <w:rsid w:val="008C7437"/>
    <w:rsid w:val="008C7728"/>
    <w:rsid w:val="008C77CE"/>
    <w:rsid w:val="008C7C0C"/>
    <w:rsid w:val="008C7DB5"/>
    <w:rsid w:val="008D054A"/>
    <w:rsid w:val="008D0961"/>
    <w:rsid w:val="008D10E7"/>
    <w:rsid w:val="008D1D4F"/>
    <w:rsid w:val="008D3F35"/>
    <w:rsid w:val="008D4503"/>
    <w:rsid w:val="008D45A2"/>
    <w:rsid w:val="008D56D8"/>
    <w:rsid w:val="008D6156"/>
    <w:rsid w:val="008D6182"/>
    <w:rsid w:val="008D6853"/>
    <w:rsid w:val="008D77DE"/>
    <w:rsid w:val="008E07C2"/>
    <w:rsid w:val="008E1657"/>
    <w:rsid w:val="008E29F0"/>
    <w:rsid w:val="008E3928"/>
    <w:rsid w:val="008E3B11"/>
    <w:rsid w:val="008E44F8"/>
    <w:rsid w:val="008E4531"/>
    <w:rsid w:val="008E4B6E"/>
    <w:rsid w:val="008F0029"/>
    <w:rsid w:val="008F0064"/>
    <w:rsid w:val="008F06AA"/>
    <w:rsid w:val="008F0AD8"/>
    <w:rsid w:val="008F12B9"/>
    <w:rsid w:val="008F17EC"/>
    <w:rsid w:val="008F2308"/>
    <w:rsid w:val="008F24EB"/>
    <w:rsid w:val="008F2516"/>
    <w:rsid w:val="008F4A4F"/>
    <w:rsid w:val="008F55C5"/>
    <w:rsid w:val="008F61F7"/>
    <w:rsid w:val="008F7228"/>
    <w:rsid w:val="008F73AC"/>
    <w:rsid w:val="008F7909"/>
    <w:rsid w:val="00900471"/>
    <w:rsid w:val="00900BF4"/>
    <w:rsid w:val="00900E93"/>
    <w:rsid w:val="00901B07"/>
    <w:rsid w:val="0090209F"/>
    <w:rsid w:val="009028F2"/>
    <w:rsid w:val="00902AB5"/>
    <w:rsid w:val="00902C82"/>
    <w:rsid w:val="00903010"/>
    <w:rsid w:val="0090392C"/>
    <w:rsid w:val="00904553"/>
    <w:rsid w:val="009053A1"/>
    <w:rsid w:val="00905A8C"/>
    <w:rsid w:val="00906091"/>
    <w:rsid w:val="009065C7"/>
    <w:rsid w:val="009074EF"/>
    <w:rsid w:val="00907560"/>
    <w:rsid w:val="00907692"/>
    <w:rsid w:val="00907ED1"/>
    <w:rsid w:val="00910D89"/>
    <w:rsid w:val="00910ED6"/>
    <w:rsid w:val="00911433"/>
    <w:rsid w:val="009118D8"/>
    <w:rsid w:val="00911DB9"/>
    <w:rsid w:val="00913710"/>
    <w:rsid w:val="00914314"/>
    <w:rsid w:val="0091471F"/>
    <w:rsid w:val="009152E6"/>
    <w:rsid w:val="009152E7"/>
    <w:rsid w:val="00916106"/>
    <w:rsid w:val="00916853"/>
    <w:rsid w:val="00920A34"/>
    <w:rsid w:val="00920F10"/>
    <w:rsid w:val="00921093"/>
    <w:rsid w:val="00921C75"/>
    <w:rsid w:val="00923216"/>
    <w:rsid w:val="00923DDC"/>
    <w:rsid w:val="009246C1"/>
    <w:rsid w:val="009248CE"/>
    <w:rsid w:val="009279B2"/>
    <w:rsid w:val="00927AD7"/>
    <w:rsid w:val="00927DDF"/>
    <w:rsid w:val="00930171"/>
    <w:rsid w:val="009301C5"/>
    <w:rsid w:val="0093054B"/>
    <w:rsid w:val="00931862"/>
    <w:rsid w:val="00932982"/>
    <w:rsid w:val="00933692"/>
    <w:rsid w:val="00934A57"/>
    <w:rsid w:val="00935513"/>
    <w:rsid w:val="009360D6"/>
    <w:rsid w:val="009364C1"/>
    <w:rsid w:val="00937EAE"/>
    <w:rsid w:val="00940585"/>
    <w:rsid w:val="009412F5"/>
    <w:rsid w:val="00941539"/>
    <w:rsid w:val="00941FFD"/>
    <w:rsid w:val="009427C7"/>
    <w:rsid w:val="009430E1"/>
    <w:rsid w:val="009431F1"/>
    <w:rsid w:val="00943BD6"/>
    <w:rsid w:val="00943E37"/>
    <w:rsid w:val="00943F0A"/>
    <w:rsid w:val="009441A2"/>
    <w:rsid w:val="00944C5A"/>
    <w:rsid w:val="00944CB0"/>
    <w:rsid w:val="00945FF8"/>
    <w:rsid w:val="009461F1"/>
    <w:rsid w:val="00946591"/>
    <w:rsid w:val="00946CBF"/>
    <w:rsid w:val="00947A4B"/>
    <w:rsid w:val="00950EC8"/>
    <w:rsid w:val="0095110B"/>
    <w:rsid w:val="00954599"/>
    <w:rsid w:val="0095500A"/>
    <w:rsid w:val="0095537B"/>
    <w:rsid w:val="00955CFE"/>
    <w:rsid w:val="0095718A"/>
    <w:rsid w:val="009572AE"/>
    <w:rsid w:val="009606DC"/>
    <w:rsid w:val="0096070E"/>
    <w:rsid w:val="00960F1C"/>
    <w:rsid w:val="009611D2"/>
    <w:rsid w:val="00962568"/>
    <w:rsid w:val="0096270B"/>
    <w:rsid w:val="009638C3"/>
    <w:rsid w:val="00964719"/>
    <w:rsid w:val="00964DEB"/>
    <w:rsid w:val="00964F78"/>
    <w:rsid w:val="00965206"/>
    <w:rsid w:val="009654FF"/>
    <w:rsid w:val="00966129"/>
    <w:rsid w:val="00966261"/>
    <w:rsid w:val="009664F4"/>
    <w:rsid w:val="009665CD"/>
    <w:rsid w:val="00967DB4"/>
    <w:rsid w:val="0097020A"/>
    <w:rsid w:val="00970889"/>
    <w:rsid w:val="00971981"/>
    <w:rsid w:val="00972B5A"/>
    <w:rsid w:val="0097360F"/>
    <w:rsid w:val="00974E55"/>
    <w:rsid w:val="00975581"/>
    <w:rsid w:val="009756AB"/>
    <w:rsid w:val="009758D3"/>
    <w:rsid w:val="009759CD"/>
    <w:rsid w:val="009762DA"/>
    <w:rsid w:val="009767A1"/>
    <w:rsid w:val="009767D6"/>
    <w:rsid w:val="00976FF1"/>
    <w:rsid w:val="00977372"/>
    <w:rsid w:val="00977558"/>
    <w:rsid w:val="009776A8"/>
    <w:rsid w:val="00977717"/>
    <w:rsid w:val="0097793F"/>
    <w:rsid w:val="00980DC1"/>
    <w:rsid w:val="00980F9E"/>
    <w:rsid w:val="00981196"/>
    <w:rsid w:val="009817CA"/>
    <w:rsid w:val="009820ED"/>
    <w:rsid w:val="00982457"/>
    <w:rsid w:val="00983615"/>
    <w:rsid w:val="0098547C"/>
    <w:rsid w:val="009855D2"/>
    <w:rsid w:val="009857E3"/>
    <w:rsid w:val="00985ACC"/>
    <w:rsid w:val="009867F2"/>
    <w:rsid w:val="009868EA"/>
    <w:rsid w:val="00986BF4"/>
    <w:rsid w:val="00990E74"/>
    <w:rsid w:val="00991B32"/>
    <w:rsid w:val="00992434"/>
    <w:rsid w:val="009926CA"/>
    <w:rsid w:val="009942AC"/>
    <w:rsid w:val="00994B04"/>
    <w:rsid w:val="00994D5C"/>
    <w:rsid w:val="00996752"/>
    <w:rsid w:val="009973D1"/>
    <w:rsid w:val="009A03A7"/>
    <w:rsid w:val="009A0FE8"/>
    <w:rsid w:val="009A1919"/>
    <w:rsid w:val="009A238F"/>
    <w:rsid w:val="009A27FC"/>
    <w:rsid w:val="009A33A5"/>
    <w:rsid w:val="009A372E"/>
    <w:rsid w:val="009A4BB7"/>
    <w:rsid w:val="009A4DFC"/>
    <w:rsid w:val="009A58F2"/>
    <w:rsid w:val="009A5EC4"/>
    <w:rsid w:val="009A65D0"/>
    <w:rsid w:val="009A6B38"/>
    <w:rsid w:val="009A6CAC"/>
    <w:rsid w:val="009A6DEE"/>
    <w:rsid w:val="009A6FA7"/>
    <w:rsid w:val="009A734A"/>
    <w:rsid w:val="009A7AD6"/>
    <w:rsid w:val="009B0EDC"/>
    <w:rsid w:val="009B1732"/>
    <w:rsid w:val="009B295F"/>
    <w:rsid w:val="009B4445"/>
    <w:rsid w:val="009B4EFC"/>
    <w:rsid w:val="009B4F10"/>
    <w:rsid w:val="009B54B7"/>
    <w:rsid w:val="009B686B"/>
    <w:rsid w:val="009B7773"/>
    <w:rsid w:val="009B785B"/>
    <w:rsid w:val="009B7CF3"/>
    <w:rsid w:val="009C01F4"/>
    <w:rsid w:val="009C170B"/>
    <w:rsid w:val="009C2319"/>
    <w:rsid w:val="009C2C85"/>
    <w:rsid w:val="009C3042"/>
    <w:rsid w:val="009C4058"/>
    <w:rsid w:val="009C426E"/>
    <w:rsid w:val="009C55D9"/>
    <w:rsid w:val="009C6A76"/>
    <w:rsid w:val="009C7000"/>
    <w:rsid w:val="009C7726"/>
    <w:rsid w:val="009C7945"/>
    <w:rsid w:val="009C7F0C"/>
    <w:rsid w:val="009D03B4"/>
    <w:rsid w:val="009D0675"/>
    <w:rsid w:val="009D1140"/>
    <w:rsid w:val="009D2B2C"/>
    <w:rsid w:val="009D3303"/>
    <w:rsid w:val="009D35ED"/>
    <w:rsid w:val="009D3995"/>
    <w:rsid w:val="009D40CE"/>
    <w:rsid w:val="009D4248"/>
    <w:rsid w:val="009D4802"/>
    <w:rsid w:val="009D4B15"/>
    <w:rsid w:val="009D4C36"/>
    <w:rsid w:val="009D5A1B"/>
    <w:rsid w:val="009D7110"/>
    <w:rsid w:val="009D78D8"/>
    <w:rsid w:val="009E03CC"/>
    <w:rsid w:val="009E0C48"/>
    <w:rsid w:val="009E1A74"/>
    <w:rsid w:val="009E1D07"/>
    <w:rsid w:val="009E23F2"/>
    <w:rsid w:val="009E2479"/>
    <w:rsid w:val="009E299A"/>
    <w:rsid w:val="009E3768"/>
    <w:rsid w:val="009E386C"/>
    <w:rsid w:val="009E3BCB"/>
    <w:rsid w:val="009E4D82"/>
    <w:rsid w:val="009E4E16"/>
    <w:rsid w:val="009E5E7C"/>
    <w:rsid w:val="009E6ABD"/>
    <w:rsid w:val="009E7308"/>
    <w:rsid w:val="009E738F"/>
    <w:rsid w:val="009E747B"/>
    <w:rsid w:val="009E7916"/>
    <w:rsid w:val="009F0018"/>
    <w:rsid w:val="009F03BA"/>
    <w:rsid w:val="009F0C0C"/>
    <w:rsid w:val="009F0C48"/>
    <w:rsid w:val="009F0CD4"/>
    <w:rsid w:val="009F187C"/>
    <w:rsid w:val="009F1D7D"/>
    <w:rsid w:val="009F27AA"/>
    <w:rsid w:val="009F2CF0"/>
    <w:rsid w:val="009F3616"/>
    <w:rsid w:val="009F4788"/>
    <w:rsid w:val="009F49FD"/>
    <w:rsid w:val="009F4BC4"/>
    <w:rsid w:val="009F4C1A"/>
    <w:rsid w:val="009F555B"/>
    <w:rsid w:val="009F5CE2"/>
    <w:rsid w:val="009F5D13"/>
    <w:rsid w:val="009F5D14"/>
    <w:rsid w:val="009F627C"/>
    <w:rsid w:val="009F637E"/>
    <w:rsid w:val="009F69BE"/>
    <w:rsid w:val="009F6B6B"/>
    <w:rsid w:val="009F6FBF"/>
    <w:rsid w:val="009F7182"/>
    <w:rsid w:val="009F7721"/>
    <w:rsid w:val="00A0005B"/>
    <w:rsid w:val="00A015D2"/>
    <w:rsid w:val="00A017DA"/>
    <w:rsid w:val="00A01F9A"/>
    <w:rsid w:val="00A02DAA"/>
    <w:rsid w:val="00A02E3A"/>
    <w:rsid w:val="00A03965"/>
    <w:rsid w:val="00A03B98"/>
    <w:rsid w:val="00A04467"/>
    <w:rsid w:val="00A0450A"/>
    <w:rsid w:val="00A05522"/>
    <w:rsid w:val="00A05AF5"/>
    <w:rsid w:val="00A0666D"/>
    <w:rsid w:val="00A104CE"/>
    <w:rsid w:val="00A107C3"/>
    <w:rsid w:val="00A10BFA"/>
    <w:rsid w:val="00A12572"/>
    <w:rsid w:val="00A12596"/>
    <w:rsid w:val="00A14FA0"/>
    <w:rsid w:val="00A159C0"/>
    <w:rsid w:val="00A16DB0"/>
    <w:rsid w:val="00A178CF"/>
    <w:rsid w:val="00A207FD"/>
    <w:rsid w:val="00A20CCF"/>
    <w:rsid w:val="00A21348"/>
    <w:rsid w:val="00A2169F"/>
    <w:rsid w:val="00A2199E"/>
    <w:rsid w:val="00A23BE8"/>
    <w:rsid w:val="00A23D96"/>
    <w:rsid w:val="00A24690"/>
    <w:rsid w:val="00A257A1"/>
    <w:rsid w:val="00A25B4B"/>
    <w:rsid w:val="00A25CEA"/>
    <w:rsid w:val="00A25EEC"/>
    <w:rsid w:val="00A265D8"/>
    <w:rsid w:val="00A27AC2"/>
    <w:rsid w:val="00A27CE9"/>
    <w:rsid w:val="00A27E71"/>
    <w:rsid w:val="00A27F4C"/>
    <w:rsid w:val="00A304B8"/>
    <w:rsid w:val="00A3052E"/>
    <w:rsid w:val="00A30650"/>
    <w:rsid w:val="00A32100"/>
    <w:rsid w:val="00A3221D"/>
    <w:rsid w:val="00A32507"/>
    <w:rsid w:val="00A32919"/>
    <w:rsid w:val="00A32C75"/>
    <w:rsid w:val="00A339E1"/>
    <w:rsid w:val="00A33A2C"/>
    <w:rsid w:val="00A33EBA"/>
    <w:rsid w:val="00A341AF"/>
    <w:rsid w:val="00A34B17"/>
    <w:rsid w:val="00A34DF1"/>
    <w:rsid w:val="00A34F12"/>
    <w:rsid w:val="00A35763"/>
    <w:rsid w:val="00A35A96"/>
    <w:rsid w:val="00A365BD"/>
    <w:rsid w:val="00A37790"/>
    <w:rsid w:val="00A37B70"/>
    <w:rsid w:val="00A402F7"/>
    <w:rsid w:val="00A40506"/>
    <w:rsid w:val="00A41055"/>
    <w:rsid w:val="00A42701"/>
    <w:rsid w:val="00A4275B"/>
    <w:rsid w:val="00A43073"/>
    <w:rsid w:val="00A4475D"/>
    <w:rsid w:val="00A44A4F"/>
    <w:rsid w:val="00A45019"/>
    <w:rsid w:val="00A4599B"/>
    <w:rsid w:val="00A461E3"/>
    <w:rsid w:val="00A47F07"/>
    <w:rsid w:val="00A50759"/>
    <w:rsid w:val="00A50BB8"/>
    <w:rsid w:val="00A5186E"/>
    <w:rsid w:val="00A52006"/>
    <w:rsid w:val="00A526C6"/>
    <w:rsid w:val="00A52A48"/>
    <w:rsid w:val="00A52B07"/>
    <w:rsid w:val="00A5389F"/>
    <w:rsid w:val="00A53A3E"/>
    <w:rsid w:val="00A541CD"/>
    <w:rsid w:val="00A54643"/>
    <w:rsid w:val="00A54A44"/>
    <w:rsid w:val="00A54B73"/>
    <w:rsid w:val="00A555AE"/>
    <w:rsid w:val="00A559A8"/>
    <w:rsid w:val="00A563EF"/>
    <w:rsid w:val="00A56665"/>
    <w:rsid w:val="00A57019"/>
    <w:rsid w:val="00A57882"/>
    <w:rsid w:val="00A57C34"/>
    <w:rsid w:val="00A57EF9"/>
    <w:rsid w:val="00A61039"/>
    <w:rsid w:val="00A611FE"/>
    <w:rsid w:val="00A61C6B"/>
    <w:rsid w:val="00A6214C"/>
    <w:rsid w:val="00A625BF"/>
    <w:rsid w:val="00A628DA"/>
    <w:rsid w:val="00A6367A"/>
    <w:rsid w:val="00A6377B"/>
    <w:rsid w:val="00A64028"/>
    <w:rsid w:val="00A64BC6"/>
    <w:rsid w:val="00A64EFD"/>
    <w:rsid w:val="00A65BA9"/>
    <w:rsid w:val="00A66A59"/>
    <w:rsid w:val="00A66BEE"/>
    <w:rsid w:val="00A6754B"/>
    <w:rsid w:val="00A7039D"/>
    <w:rsid w:val="00A70B2A"/>
    <w:rsid w:val="00A70E2E"/>
    <w:rsid w:val="00A70FF8"/>
    <w:rsid w:val="00A7187D"/>
    <w:rsid w:val="00A71890"/>
    <w:rsid w:val="00A72265"/>
    <w:rsid w:val="00A72EFD"/>
    <w:rsid w:val="00A74B23"/>
    <w:rsid w:val="00A752A3"/>
    <w:rsid w:val="00A75437"/>
    <w:rsid w:val="00A7605A"/>
    <w:rsid w:val="00A76087"/>
    <w:rsid w:val="00A76498"/>
    <w:rsid w:val="00A76D22"/>
    <w:rsid w:val="00A77208"/>
    <w:rsid w:val="00A77717"/>
    <w:rsid w:val="00A77768"/>
    <w:rsid w:val="00A80B2D"/>
    <w:rsid w:val="00A816AD"/>
    <w:rsid w:val="00A81781"/>
    <w:rsid w:val="00A817F3"/>
    <w:rsid w:val="00A81D7E"/>
    <w:rsid w:val="00A8248A"/>
    <w:rsid w:val="00A83D59"/>
    <w:rsid w:val="00A8537F"/>
    <w:rsid w:val="00A854A8"/>
    <w:rsid w:val="00A85587"/>
    <w:rsid w:val="00A85D12"/>
    <w:rsid w:val="00A8602E"/>
    <w:rsid w:val="00A86620"/>
    <w:rsid w:val="00A86AD7"/>
    <w:rsid w:val="00A86BBB"/>
    <w:rsid w:val="00A86C9B"/>
    <w:rsid w:val="00A905B1"/>
    <w:rsid w:val="00A91423"/>
    <w:rsid w:val="00A91547"/>
    <w:rsid w:val="00A9322C"/>
    <w:rsid w:val="00A93277"/>
    <w:rsid w:val="00A934CD"/>
    <w:rsid w:val="00A93541"/>
    <w:rsid w:val="00A93B7D"/>
    <w:rsid w:val="00A93CF3"/>
    <w:rsid w:val="00A94575"/>
    <w:rsid w:val="00A958BF"/>
    <w:rsid w:val="00A96944"/>
    <w:rsid w:val="00A97CB9"/>
    <w:rsid w:val="00AA02FC"/>
    <w:rsid w:val="00AA0CF5"/>
    <w:rsid w:val="00AA1EEC"/>
    <w:rsid w:val="00AA3F3A"/>
    <w:rsid w:val="00AA528E"/>
    <w:rsid w:val="00AA5423"/>
    <w:rsid w:val="00AA550D"/>
    <w:rsid w:val="00AA5DE6"/>
    <w:rsid w:val="00AA7221"/>
    <w:rsid w:val="00AB1542"/>
    <w:rsid w:val="00AB3411"/>
    <w:rsid w:val="00AB53C9"/>
    <w:rsid w:val="00AB5D47"/>
    <w:rsid w:val="00AB670B"/>
    <w:rsid w:val="00AB7A9E"/>
    <w:rsid w:val="00AC060D"/>
    <w:rsid w:val="00AC09FC"/>
    <w:rsid w:val="00AC0B18"/>
    <w:rsid w:val="00AC0F30"/>
    <w:rsid w:val="00AC1ACC"/>
    <w:rsid w:val="00AC2423"/>
    <w:rsid w:val="00AC3C42"/>
    <w:rsid w:val="00AC3FC1"/>
    <w:rsid w:val="00AC4545"/>
    <w:rsid w:val="00AC4C71"/>
    <w:rsid w:val="00AC5249"/>
    <w:rsid w:val="00AC5786"/>
    <w:rsid w:val="00AC5AD8"/>
    <w:rsid w:val="00AC638E"/>
    <w:rsid w:val="00AC6B3C"/>
    <w:rsid w:val="00AC6C83"/>
    <w:rsid w:val="00AD0946"/>
    <w:rsid w:val="00AD0B48"/>
    <w:rsid w:val="00AD250A"/>
    <w:rsid w:val="00AD47EF"/>
    <w:rsid w:val="00AD5B1C"/>
    <w:rsid w:val="00AD6626"/>
    <w:rsid w:val="00AD6B7F"/>
    <w:rsid w:val="00AD6F59"/>
    <w:rsid w:val="00AD789C"/>
    <w:rsid w:val="00AE0740"/>
    <w:rsid w:val="00AE107E"/>
    <w:rsid w:val="00AE148C"/>
    <w:rsid w:val="00AE17C4"/>
    <w:rsid w:val="00AE18E6"/>
    <w:rsid w:val="00AE1904"/>
    <w:rsid w:val="00AE1AC6"/>
    <w:rsid w:val="00AE291B"/>
    <w:rsid w:val="00AE2933"/>
    <w:rsid w:val="00AE34E2"/>
    <w:rsid w:val="00AE34EC"/>
    <w:rsid w:val="00AE40B6"/>
    <w:rsid w:val="00AE47C8"/>
    <w:rsid w:val="00AE578B"/>
    <w:rsid w:val="00AE5F3B"/>
    <w:rsid w:val="00AE6A97"/>
    <w:rsid w:val="00AE77CA"/>
    <w:rsid w:val="00AE7BE4"/>
    <w:rsid w:val="00AF0222"/>
    <w:rsid w:val="00AF050A"/>
    <w:rsid w:val="00AF07AC"/>
    <w:rsid w:val="00AF0CDB"/>
    <w:rsid w:val="00AF1469"/>
    <w:rsid w:val="00AF1711"/>
    <w:rsid w:val="00AF37D8"/>
    <w:rsid w:val="00AF3D13"/>
    <w:rsid w:val="00AF50A1"/>
    <w:rsid w:val="00AF69BE"/>
    <w:rsid w:val="00AF7A25"/>
    <w:rsid w:val="00AF7E86"/>
    <w:rsid w:val="00B00036"/>
    <w:rsid w:val="00B000C9"/>
    <w:rsid w:val="00B00C2C"/>
    <w:rsid w:val="00B00D1A"/>
    <w:rsid w:val="00B00E5F"/>
    <w:rsid w:val="00B00F19"/>
    <w:rsid w:val="00B01725"/>
    <w:rsid w:val="00B0187A"/>
    <w:rsid w:val="00B01938"/>
    <w:rsid w:val="00B0378D"/>
    <w:rsid w:val="00B0412E"/>
    <w:rsid w:val="00B0445B"/>
    <w:rsid w:val="00B06668"/>
    <w:rsid w:val="00B06F29"/>
    <w:rsid w:val="00B07037"/>
    <w:rsid w:val="00B0757D"/>
    <w:rsid w:val="00B07897"/>
    <w:rsid w:val="00B07C1A"/>
    <w:rsid w:val="00B11118"/>
    <w:rsid w:val="00B11E26"/>
    <w:rsid w:val="00B11E80"/>
    <w:rsid w:val="00B12B2C"/>
    <w:rsid w:val="00B13445"/>
    <w:rsid w:val="00B149D5"/>
    <w:rsid w:val="00B14E06"/>
    <w:rsid w:val="00B1518E"/>
    <w:rsid w:val="00B1645D"/>
    <w:rsid w:val="00B16BA8"/>
    <w:rsid w:val="00B208AC"/>
    <w:rsid w:val="00B20BAF"/>
    <w:rsid w:val="00B20BFD"/>
    <w:rsid w:val="00B20D64"/>
    <w:rsid w:val="00B20EB2"/>
    <w:rsid w:val="00B2103B"/>
    <w:rsid w:val="00B213A9"/>
    <w:rsid w:val="00B22AF3"/>
    <w:rsid w:val="00B23C55"/>
    <w:rsid w:val="00B23F63"/>
    <w:rsid w:val="00B25FCF"/>
    <w:rsid w:val="00B26590"/>
    <w:rsid w:val="00B26672"/>
    <w:rsid w:val="00B26F74"/>
    <w:rsid w:val="00B307D3"/>
    <w:rsid w:val="00B31399"/>
    <w:rsid w:val="00B322E3"/>
    <w:rsid w:val="00B33887"/>
    <w:rsid w:val="00B3394A"/>
    <w:rsid w:val="00B33B95"/>
    <w:rsid w:val="00B33DB9"/>
    <w:rsid w:val="00B33FF9"/>
    <w:rsid w:val="00B343E6"/>
    <w:rsid w:val="00B347A4"/>
    <w:rsid w:val="00B34F67"/>
    <w:rsid w:val="00B40A3B"/>
    <w:rsid w:val="00B41146"/>
    <w:rsid w:val="00B4189D"/>
    <w:rsid w:val="00B41938"/>
    <w:rsid w:val="00B4292D"/>
    <w:rsid w:val="00B42A9D"/>
    <w:rsid w:val="00B43B90"/>
    <w:rsid w:val="00B4492B"/>
    <w:rsid w:val="00B44E62"/>
    <w:rsid w:val="00B45CD1"/>
    <w:rsid w:val="00B45FF4"/>
    <w:rsid w:val="00B47274"/>
    <w:rsid w:val="00B4799B"/>
    <w:rsid w:val="00B50F44"/>
    <w:rsid w:val="00B516F0"/>
    <w:rsid w:val="00B5212C"/>
    <w:rsid w:val="00B52EA0"/>
    <w:rsid w:val="00B52FE2"/>
    <w:rsid w:val="00B53078"/>
    <w:rsid w:val="00B54171"/>
    <w:rsid w:val="00B54411"/>
    <w:rsid w:val="00B54D33"/>
    <w:rsid w:val="00B55661"/>
    <w:rsid w:val="00B5587D"/>
    <w:rsid w:val="00B55EEC"/>
    <w:rsid w:val="00B5621E"/>
    <w:rsid w:val="00B56479"/>
    <w:rsid w:val="00B5664F"/>
    <w:rsid w:val="00B57ED1"/>
    <w:rsid w:val="00B610C8"/>
    <w:rsid w:val="00B612A9"/>
    <w:rsid w:val="00B613A8"/>
    <w:rsid w:val="00B62643"/>
    <w:rsid w:val="00B6265A"/>
    <w:rsid w:val="00B62B42"/>
    <w:rsid w:val="00B636F4"/>
    <w:rsid w:val="00B63853"/>
    <w:rsid w:val="00B63AF6"/>
    <w:rsid w:val="00B63E12"/>
    <w:rsid w:val="00B6470E"/>
    <w:rsid w:val="00B6756A"/>
    <w:rsid w:val="00B7006C"/>
    <w:rsid w:val="00B70453"/>
    <w:rsid w:val="00B70F7E"/>
    <w:rsid w:val="00B710EC"/>
    <w:rsid w:val="00B71534"/>
    <w:rsid w:val="00B71E00"/>
    <w:rsid w:val="00B72210"/>
    <w:rsid w:val="00B724B4"/>
    <w:rsid w:val="00B72577"/>
    <w:rsid w:val="00B731BF"/>
    <w:rsid w:val="00B73E2F"/>
    <w:rsid w:val="00B75113"/>
    <w:rsid w:val="00B756F8"/>
    <w:rsid w:val="00B75AC0"/>
    <w:rsid w:val="00B76117"/>
    <w:rsid w:val="00B76B23"/>
    <w:rsid w:val="00B76D8C"/>
    <w:rsid w:val="00B76F42"/>
    <w:rsid w:val="00B7738D"/>
    <w:rsid w:val="00B77796"/>
    <w:rsid w:val="00B77AE6"/>
    <w:rsid w:val="00B77CC5"/>
    <w:rsid w:val="00B77E32"/>
    <w:rsid w:val="00B8187F"/>
    <w:rsid w:val="00B82DFB"/>
    <w:rsid w:val="00B830BE"/>
    <w:rsid w:val="00B83441"/>
    <w:rsid w:val="00B83E1B"/>
    <w:rsid w:val="00B84504"/>
    <w:rsid w:val="00B84A66"/>
    <w:rsid w:val="00B85765"/>
    <w:rsid w:val="00B867E6"/>
    <w:rsid w:val="00B86FB2"/>
    <w:rsid w:val="00B87036"/>
    <w:rsid w:val="00B87125"/>
    <w:rsid w:val="00B87218"/>
    <w:rsid w:val="00B908DD"/>
    <w:rsid w:val="00B909EB"/>
    <w:rsid w:val="00B912F8"/>
    <w:rsid w:val="00B91F7C"/>
    <w:rsid w:val="00B91F90"/>
    <w:rsid w:val="00B920AF"/>
    <w:rsid w:val="00B9259E"/>
    <w:rsid w:val="00B92FB4"/>
    <w:rsid w:val="00B935C5"/>
    <w:rsid w:val="00B94F09"/>
    <w:rsid w:val="00B95629"/>
    <w:rsid w:val="00B95B17"/>
    <w:rsid w:val="00B95EED"/>
    <w:rsid w:val="00B96592"/>
    <w:rsid w:val="00B96612"/>
    <w:rsid w:val="00B9710D"/>
    <w:rsid w:val="00B971EC"/>
    <w:rsid w:val="00B9758F"/>
    <w:rsid w:val="00B97FFE"/>
    <w:rsid w:val="00BA065F"/>
    <w:rsid w:val="00BA1903"/>
    <w:rsid w:val="00BA1B61"/>
    <w:rsid w:val="00BA2868"/>
    <w:rsid w:val="00BA314F"/>
    <w:rsid w:val="00BA33E1"/>
    <w:rsid w:val="00BA3C6F"/>
    <w:rsid w:val="00BA6987"/>
    <w:rsid w:val="00BA6A5B"/>
    <w:rsid w:val="00BA79F5"/>
    <w:rsid w:val="00BB0082"/>
    <w:rsid w:val="00BB02FA"/>
    <w:rsid w:val="00BB12CF"/>
    <w:rsid w:val="00BB14A6"/>
    <w:rsid w:val="00BB1777"/>
    <w:rsid w:val="00BB17A7"/>
    <w:rsid w:val="00BB1D58"/>
    <w:rsid w:val="00BB1F3F"/>
    <w:rsid w:val="00BB2C59"/>
    <w:rsid w:val="00BB2DB7"/>
    <w:rsid w:val="00BB3606"/>
    <w:rsid w:val="00BB3859"/>
    <w:rsid w:val="00BB3D0C"/>
    <w:rsid w:val="00BB4275"/>
    <w:rsid w:val="00BB53D9"/>
    <w:rsid w:val="00BB5863"/>
    <w:rsid w:val="00BB6B73"/>
    <w:rsid w:val="00BB6BA9"/>
    <w:rsid w:val="00BB6FA8"/>
    <w:rsid w:val="00BB7A1B"/>
    <w:rsid w:val="00BB7A58"/>
    <w:rsid w:val="00BC017D"/>
    <w:rsid w:val="00BC1C85"/>
    <w:rsid w:val="00BC216A"/>
    <w:rsid w:val="00BC252E"/>
    <w:rsid w:val="00BC3493"/>
    <w:rsid w:val="00BC3A45"/>
    <w:rsid w:val="00BC3D69"/>
    <w:rsid w:val="00BC4168"/>
    <w:rsid w:val="00BC48DC"/>
    <w:rsid w:val="00BC4C58"/>
    <w:rsid w:val="00BC4DCD"/>
    <w:rsid w:val="00BC5576"/>
    <w:rsid w:val="00BC57F6"/>
    <w:rsid w:val="00BC5BF7"/>
    <w:rsid w:val="00BC7954"/>
    <w:rsid w:val="00BC7AAE"/>
    <w:rsid w:val="00BD32B9"/>
    <w:rsid w:val="00BD43BA"/>
    <w:rsid w:val="00BD4C92"/>
    <w:rsid w:val="00BD51EE"/>
    <w:rsid w:val="00BD5CEE"/>
    <w:rsid w:val="00BD6275"/>
    <w:rsid w:val="00BD6EA0"/>
    <w:rsid w:val="00BD760F"/>
    <w:rsid w:val="00BD7662"/>
    <w:rsid w:val="00BE0BFF"/>
    <w:rsid w:val="00BE1CC0"/>
    <w:rsid w:val="00BE21B5"/>
    <w:rsid w:val="00BE2507"/>
    <w:rsid w:val="00BE2EC5"/>
    <w:rsid w:val="00BE39EA"/>
    <w:rsid w:val="00BE442B"/>
    <w:rsid w:val="00BE47EE"/>
    <w:rsid w:val="00BE5507"/>
    <w:rsid w:val="00BE574B"/>
    <w:rsid w:val="00BE735C"/>
    <w:rsid w:val="00BE7576"/>
    <w:rsid w:val="00BE78BE"/>
    <w:rsid w:val="00BF1A69"/>
    <w:rsid w:val="00BF27FB"/>
    <w:rsid w:val="00BF3375"/>
    <w:rsid w:val="00BF35A4"/>
    <w:rsid w:val="00BF3FA1"/>
    <w:rsid w:val="00BF41DA"/>
    <w:rsid w:val="00BF42F1"/>
    <w:rsid w:val="00BF4761"/>
    <w:rsid w:val="00BF4C59"/>
    <w:rsid w:val="00BF5054"/>
    <w:rsid w:val="00BF53BD"/>
    <w:rsid w:val="00BF5F7D"/>
    <w:rsid w:val="00BF6614"/>
    <w:rsid w:val="00BF6A2A"/>
    <w:rsid w:val="00BF6F0D"/>
    <w:rsid w:val="00BF76FE"/>
    <w:rsid w:val="00C00A92"/>
    <w:rsid w:val="00C01250"/>
    <w:rsid w:val="00C018C2"/>
    <w:rsid w:val="00C022A6"/>
    <w:rsid w:val="00C025C3"/>
    <w:rsid w:val="00C0270F"/>
    <w:rsid w:val="00C02C0B"/>
    <w:rsid w:val="00C03623"/>
    <w:rsid w:val="00C0389F"/>
    <w:rsid w:val="00C0472A"/>
    <w:rsid w:val="00C05F8D"/>
    <w:rsid w:val="00C0647C"/>
    <w:rsid w:val="00C10B52"/>
    <w:rsid w:val="00C113B7"/>
    <w:rsid w:val="00C117E8"/>
    <w:rsid w:val="00C122AE"/>
    <w:rsid w:val="00C12509"/>
    <w:rsid w:val="00C147E2"/>
    <w:rsid w:val="00C1519C"/>
    <w:rsid w:val="00C15240"/>
    <w:rsid w:val="00C15BA7"/>
    <w:rsid w:val="00C224F4"/>
    <w:rsid w:val="00C22C1A"/>
    <w:rsid w:val="00C22CD9"/>
    <w:rsid w:val="00C23373"/>
    <w:rsid w:val="00C24A0E"/>
    <w:rsid w:val="00C24D05"/>
    <w:rsid w:val="00C250EA"/>
    <w:rsid w:val="00C25BA3"/>
    <w:rsid w:val="00C2635D"/>
    <w:rsid w:val="00C27130"/>
    <w:rsid w:val="00C275A8"/>
    <w:rsid w:val="00C30034"/>
    <w:rsid w:val="00C3176B"/>
    <w:rsid w:val="00C319D4"/>
    <w:rsid w:val="00C362C2"/>
    <w:rsid w:val="00C3635A"/>
    <w:rsid w:val="00C36610"/>
    <w:rsid w:val="00C36994"/>
    <w:rsid w:val="00C36DA3"/>
    <w:rsid w:val="00C40AA6"/>
    <w:rsid w:val="00C40BAB"/>
    <w:rsid w:val="00C4108C"/>
    <w:rsid w:val="00C41270"/>
    <w:rsid w:val="00C42A5A"/>
    <w:rsid w:val="00C4385D"/>
    <w:rsid w:val="00C4426F"/>
    <w:rsid w:val="00C442DF"/>
    <w:rsid w:val="00C45040"/>
    <w:rsid w:val="00C4551D"/>
    <w:rsid w:val="00C4563A"/>
    <w:rsid w:val="00C4589F"/>
    <w:rsid w:val="00C45D61"/>
    <w:rsid w:val="00C461CD"/>
    <w:rsid w:val="00C46AFC"/>
    <w:rsid w:val="00C46DB0"/>
    <w:rsid w:val="00C46FAA"/>
    <w:rsid w:val="00C472B4"/>
    <w:rsid w:val="00C479DD"/>
    <w:rsid w:val="00C508CA"/>
    <w:rsid w:val="00C51339"/>
    <w:rsid w:val="00C51371"/>
    <w:rsid w:val="00C520F8"/>
    <w:rsid w:val="00C522B8"/>
    <w:rsid w:val="00C529D5"/>
    <w:rsid w:val="00C5363B"/>
    <w:rsid w:val="00C5399E"/>
    <w:rsid w:val="00C53CAB"/>
    <w:rsid w:val="00C54DCE"/>
    <w:rsid w:val="00C55B9F"/>
    <w:rsid w:val="00C55DD5"/>
    <w:rsid w:val="00C55F15"/>
    <w:rsid w:val="00C560E5"/>
    <w:rsid w:val="00C56182"/>
    <w:rsid w:val="00C5633F"/>
    <w:rsid w:val="00C56474"/>
    <w:rsid w:val="00C567FC"/>
    <w:rsid w:val="00C56AEC"/>
    <w:rsid w:val="00C56B35"/>
    <w:rsid w:val="00C60725"/>
    <w:rsid w:val="00C610FC"/>
    <w:rsid w:val="00C61B8A"/>
    <w:rsid w:val="00C621EC"/>
    <w:rsid w:val="00C62A12"/>
    <w:rsid w:val="00C62E64"/>
    <w:rsid w:val="00C63222"/>
    <w:rsid w:val="00C6587D"/>
    <w:rsid w:val="00C666D5"/>
    <w:rsid w:val="00C66A99"/>
    <w:rsid w:val="00C66AD6"/>
    <w:rsid w:val="00C678B0"/>
    <w:rsid w:val="00C67C50"/>
    <w:rsid w:val="00C70120"/>
    <w:rsid w:val="00C70B3B"/>
    <w:rsid w:val="00C71396"/>
    <w:rsid w:val="00C719A8"/>
    <w:rsid w:val="00C71C81"/>
    <w:rsid w:val="00C7349B"/>
    <w:rsid w:val="00C74285"/>
    <w:rsid w:val="00C74475"/>
    <w:rsid w:val="00C74702"/>
    <w:rsid w:val="00C75727"/>
    <w:rsid w:val="00C766CE"/>
    <w:rsid w:val="00C7790B"/>
    <w:rsid w:val="00C77A38"/>
    <w:rsid w:val="00C810E2"/>
    <w:rsid w:val="00C81285"/>
    <w:rsid w:val="00C8176C"/>
    <w:rsid w:val="00C8183A"/>
    <w:rsid w:val="00C824A1"/>
    <w:rsid w:val="00C83053"/>
    <w:rsid w:val="00C83658"/>
    <w:rsid w:val="00C91837"/>
    <w:rsid w:val="00C92729"/>
    <w:rsid w:val="00C94AA5"/>
    <w:rsid w:val="00C94F38"/>
    <w:rsid w:val="00C95181"/>
    <w:rsid w:val="00C96F4A"/>
    <w:rsid w:val="00C9712A"/>
    <w:rsid w:val="00C9737A"/>
    <w:rsid w:val="00CA1167"/>
    <w:rsid w:val="00CA147F"/>
    <w:rsid w:val="00CA18CD"/>
    <w:rsid w:val="00CA19DD"/>
    <w:rsid w:val="00CA1D43"/>
    <w:rsid w:val="00CA2A9A"/>
    <w:rsid w:val="00CA2E4A"/>
    <w:rsid w:val="00CA34CC"/>
    <w:rsid w:val="00CA39AB"/>
    <w:rsid w:val="00CA6CF8"/>
    <w:rsid w:val="00CA73A0"/>
    <w:rsid w:val="00CA7F76"/>
    <w:rsid w:val="00CB0AAF"/>
    <w:rsid w:val="00CB0F56"/>
    <w:rsid w:val="00CB108F"/>
    <w:rsid w:val="00CB10A9"/>
    <w:rsid w:val="00CB1663"/>
    <w:rsid w:val="00CB2B8C"/>
    <w:rsid w:val="00CB3E04"/>
    <w:rsid w:val="00CB4F1C"/>
    <w:rsid w:val="00CB5687"/>
    <w:rsid w:val="00CB67D3"/>
    <w:rsid w:val="00CB73D2"/>
    <w:rsid w:val="00CB75D9"/>
    <w:rsid w:val="00CB76A5"/>
    <w:rsid w:val="00CB7A64"/>
    <w:rsid w:val="00CC0E4F"/>
    <w:rsid w:val="00CC295E"/>
    <w:rsid w:val="00CC3B7C"/>
    <w:rsid w:val="00CC417A"/>
    <w:rsid w:val="00CC424F"/>
    <w:rsid w:val="00CC4421"/>
    <w:rsid w:val="00CC6256"/>
    <w:rsid w:val="00CC6708"/>
    <w:rsid w:val="00CD040F"/>
    <w:rsid w:val="00CD1625"/>
    <w:rsid w:val="00CD1EAB"/>
    <w:rsid w:val="00CD34F0"/>
    <w:rsid w:val="00CD3C2C"/>
    <w:rsid w:val="00CD3DA7"/>
    <w:rsid w:val="00CD3FED"/>
    <w:rsid w:val="00CD4F2E"/>
    <w:rsid w:val="00CD5D82"/>
    <w:rsid w:val="00CD6ED2"/>
    <w:rsid w:val="00CE058C"/>
    <w:rsid w:val="00CE303C"/>
    <w:rsid w:val="00CE3224"/>
    <w:rsid w:val="00CE35D6"/>
    <w:rsid w:val="00CE3B5C"/>
    <w:rsid w:val="00CE3FBF"/>
    <w:rsid w:val="00CE401E"/>
    <w:rsid w:val="00CE5850"/>
    <w:rsid w:val="00CE6AC0"/>
    <w:rsid w:val="00CF2910"/>
    <w:rsid w:val="00CF2A2B"/>
    <w:rsid w:val="00CF2D08"/>
    <w:rsid w:val="00CF2FCA"/>
    <w:rsid w:val="00CF35A8"/>
    <w:rsid w:val="00CF3906"/>
    <w:rsid w:val="00CF4DB7"/>
    <w:rsid w:val="00CF4E98"/>
    <w:rsid w:val="00CF6596"/>
    <w:rsid w:val="00CF6B52"/>
    <w:rsid w:val="00CF6C5B"/>
    <w:rsid w:val="00CF6FC4"/>
    <w:rsid w:val="00CF73F5"/>
    <w:rsid w:val="00CF7E24"/>
    <w:rsid w:val="00D02244"/>
    <w:rsid w:val="00D03366"/>
    <w:rsid w:val="00D04216"/>
    <w:rsid w:val="00D04240"/>
    <w:rsid w:val="00D04ED5"/>
    <w:rsid w:val="00D05B86"/>
    <w:rsid w:val="00D064B0"/>
    <w:rsid w:val="00D06A01"/>
    <w:rsid w:val="00D07356"/>
    <w:rsid w:val="00D073B4"/>
    <w:rsid w:val="00D10C57"/>
    <w:rsid w:val="00D1151B"/>
    <w:rsid w:val="00D12065"/>
    <w:rsid w:val="00D12A78"/>
    <w:rsid w:val="00D13A3C"/>
    <w:rsid w:val="00D13C5A"/>
    <w:rsid w:val="00D14538"/>
    <w:rsid w:val="00D1485F"/>
    <w:rsid w:val="00D1661E"/>
    <w:rsid w:val="00D16703"/>
    <w:rsid w:val="00D17439"/>
    <w:rsid w:val="00D17A8C"/>
    <w:rsid w:val="00D2000B"/>
    <w:rsid w:val="00D208F0"/>
    <w:rsid w:val="00D2146A"/>
    <w:rsid w:val="00D215E3"/>
    <w:rsid w:val="00D2170B"/>
    <w:rsid w:val="00D219B8"/>
    <w:rsid w:val="00D21D77"/>
    <w:rsid w:val="00D2243A"/>
    <w:rsid w:val="00D22708"/>
    <w:rsid w:val="00D22861"/>
    <w:rsid w:val="00D22E70"/>
    <w:rsid w:val="00D23341"/>
    <w:rsid w:val="00D2381C"/>
    <w:rsid w:val="00D238DA"/>
    <w:rsid w:val="00D258FB"/>
    <w:rsid w:val="00D25A51"/>
    <w:rsid w:val="00D25D94"/>
    <w:rsid w:val="00D261B8"/>
    <w:rsid w:val="00D26E42"/>
    <w:rsid w:val="00D27D41"/>
    <w:rsid w:val="00D30B6D"/>
    <w:rsid w:val="00D30BE2"/>
    <w:rsid w:val="00D30C7C"/>
    <w:rsid w:val="00D3112B"/>
    <w:rsid w:val="00D31C5D"/>
    <w:rsid w:val="00D328E5"/>
    <w:rsid w:val="00D33A30"/>
    <w:rsid w:val="00D349A3"/>
    <w:rsid w:val="00D34F00"/>
    <w:rsid w:val="00D35674"/>
    <w:rsid w:val="00D356E0"/>
    <w:rsid w:val="00D356E5"/>
    <w:rsid w:val="00D359F6"/>
    <w:rsid w:val="00D35FBF"/>
    <w:rsid w:val="00D3623D"/>
    <w:rsid w:val="00D369D3"/>
    <w:rsid w:val="00D36A88"/>
    <w:rsid w:val="00D36B87"/>
    <w:rsid w:val="00D40B41"/>
    <w:rsid w:val="00D4239B"/>
    <w:rsid w:val="00D4314B"/>
    <w:rsid w:val="00D43512"/>
    <w:rsid w:val="00D43B69"/>
    <w:rsid w:val="00D44745"/>
    <w:rsid w:val="00D45B61"/>
    <w:rsid w:val="00D45BA9"/>
    <w:rsid w:val="00D4633B"/>
    <w:rsid w:val="00D46580"/>
    <w:rsid w:val="00D46742"/>
    <w:rsid w:val="00D46A5D"/>
    <w:rsid w:val="00D4732D"/>
    <w:rsid w:val="00D476A0"/>
    <w:rsid w:val="00D47C46"/>
    <w:rsid w:val="00D47C78"/>
    <w:rsid w:val="00D500B7"/>
    <w:rsid w:val="00D510DD"/>
    <w:rsid w:val="00D5208F"/>
    <w:rsid w:val="00D520D4"/>
    <w:rsid w:val="00D530A8"/>
    <w:rsid w:val="00D546FB"/>
    <w:rsid w:val="00D54796"/>
    <w:rsid w:val="00D54E36"/>
    <w:rsid w:val="00D55672"/>
    <w:rsid w:val="00D60723"/>
    <w:rsid w:val="00D60AA9"/>
    <w:rsid w:val="00D60E38"/>
    <w:rsid w:val="00D61849"/>
    <w:rsid w:val="00D6198D"/>
    <w:rsid w:val="00D61C48"/>
    <w:rsid w:val="00D62295"/>
    <w:rsid w:val="00D62A29"/>
    <w:rsid w:val="00D639A5"/>
    <w:rsid w:val="00D63AE4"/>
    <w:rsid w:val="00D6469F"/>
    <w:rsid w:val="00D64B34"/>
    <w:rsid w:val="00D64C65"/>
    <w:rsid w:val="00D65784"/>
    <w:rsid w:val="00D657E6"/>
    <w:rsid w:val="00D65AE1"/>
    <w:rsid w:val="00D65C6B"/>
    <w:rsid w:val="00D65D0F"/>
    <w:rsid w:val="00D67347"/>
    <w:rsid w:val="00D707C8"/>
    <w:rsid w:val="00D71947"/>
    <w:rsid w:val="00D721C6"/>
    <w:rsid w:val="00D723C8"/>
    <w:rsid w:val="00D72F9B"/>
    <w:rsid w:val="00D73209"/>
    <w:rsid w:val="00D7364D"/>
    <w:rsid w:val="00D73903"/>
    <w:rsid w:val="00D7426A"/>
    <w:rsid w:val="00D75179"/>
    <w:rsid w:val="00D75BDB"/>
    <w:rsid w:val="00D75C29"/>
    <w:rsid w:val="00D76D73"/>
    <w:rsid w:val="00D802A4"/>
    <w:rsid w:val="00D81447"/>
    <w:rsid w:val="00D81760"/>
    <w:rsid w:val="00D827C0"/>
    <w:rsid w:val="00D83159"/>
    <w:rsid w:val="00D83778"/>
    <w:rsid w:val="00D837D2"/>
    <w:rsid w:val="00D83B85"/>
    <w:rsid w:val="00D84C93"/>
    <w:rsid w:val="00D85A8A"/>
    <w:rsid w:val="00D86247"/>
    <w:rsid w:val="00D86DA0"/>
    <w:rsid w:val="00D87067"/>
    <w:rsid w:val="00D87308"/>
    <w:rsid w:val="00D874DD"/>
    <w:rsid w:val="00D879C7"/>
    <w:rsid w:val="00D91744"/>
    <w:rsid w:val="00D91C1A"/>
    <w:rsid w:val="00D920A7"/>
    <w:rsid w:val="00D92971"/>
    <w:rsid w:val="00D92B67"/>
    <w:rsid w:val="00D92CD5"/>
    <w:rsid w:val="00D92F1B"/>
    <w:rsid w:val="00D933A2"/>
    <w:rsid w:val="00D935C1"/>
    <w:rsid w:val="00D93BC1"/>
    <w:rsid w:val="00D93E23"/>
    <w:rsid w:val="00D93E77"/>
    <w:rsid w:val="00D945FD"/>
    <w:rsid w:val="00D94FA2"/>
    <w:rsid w:val="00D9594C"/>
    <w:rsid w:val="00D974C1"/>
    <w:rsid w:val="00DA018B"/>
    <w:rsid w:val="00DA05EB"/>
    <w:rsid w:val="00DA0716"/>
    <w:rsid w:val="00DA0892"/>
    <w:rsid w:val="00DA090B"/>
    <w:rsid w:val="00DA0D8D"/>
    <w:rsid w:val="00DA3DF2"/>
    <w:rsid w:val="00DA45C3"/>
    <w:rsid w:val="00DA5677"/>
    <w:rsid w:val="00DA79D5"/>
    <w:rsid w:val="00DB051E"/>
    <w:rsid w:val="00DB1E03"/>
    <w:rsid w:val="00DB207A"/>
    <w:rsid w:val="00DB23A4"/>
    <w:rsid w:val="00DB257D"/>
    <w:rsid w:val="00DB2813"/>
    <w:rsid w:val="00DB2A8C"/>
    <w:rsid w:val="00DB2BC3"/>
    <w:rsid w:val="00DB3241"/>
    <w:rsid w:val="00DB36E6"/>
    <w:rsid w:val="00DB4B2A"/>
    <w:rsid w:val="00DB53BF"/>
    <w:rsid w:val="00DB5854"/>
    <w:rsid w:val="00DB6CD1"/>
    <w:rsid w:val="00DB6FA0"/>
    <w:rsid w:val="00DB7080"/>
    <w:rsid w:val="00DC0E5F"/>
    <w:rsid w:val="00DC0F55"/>
    <w:rsid w:val="00DC1464"/>
    <w:rsid w:val="00DC196D"/>
    <w:rsid w:val="00DC1996"/>
    <w:rsid w:val="00DC1FEE"/>
    <w:rsid w:val="00DC2521"/>
    <w:rsid w:val="00DC33D5"/>
    <w:rsid w:val="00DC372A"/>
    <w:rsid w:val="00DC3ECD"/>
    <w:rsid w:val="00DC464B"/>
    <w:rsid w:val="00DC4EB7"/>
    <w:rsid w:val="00DC6F3A"/>
    <w:rsid w:val="00DC73A5"/>
    <w:rsid w:val="00DC7486"/>
    <w:rsid w:val="00DC75BC"/>
    <w:rsid w:val="00DC78C6"/>
    <w:rsid w:val="00DD0A44"/>
    <w:rsid w:val="00DD0DB7"/>
    <w:rsid w:val="00DD0F10"/>
    <w:rsid w:val="00DD14F2"/>
    <w:rsid w:val="00DD2184"/>
    <w:rsid w:val="00DD2241"/>
    <w:rsid w:val="00DD3302"/>
    <w:rsid w:val="00DD49C7"/>
    <w:rsid w:val="00DD4D03"/>
    <w:rsid w:val="00DD585F"/>
    <w:rsid w:val="00DD58D3"/>
    <w:rsid w:val="00DD593F"/>
    <w:rsid w:val="00DD597C"/>
    <w:rsid w:val="00DD5FBC"/>
    <w:rsid w:val="00DD6854"/>
    <w:rsid w:val="00DD71DF"/>
    <w:rsid w:val="00DD75DE"/>
    <w:rsid w:val="00DE0941"/>
    <w:rsid w:val="00DE0C45"/>
    <w:rsid w:val="00DE0F62"/>
    <w:rsid w:val="00DE19B2"/>
    <w:rsid w:val="00DE2870"/>
    <w:rsid w:val="00DE2972"/>
    <w:rsid w:val="00DE38FF"/>
    <w:rsid w:val="00DE3C7E"/>
    <w:rsid w:val="00DE44A1"/>
    <w:rsid w:val="00DE4B95"/>
    <w:rsid w:val="00DE56D6"/>
    <w:rsid w:val="00DE5C57"/>
    <w:rsid w:val="00DE5E10"/>
    <w:rsid w:val="00DE642F"/>
    <w:rsid w:val="00DE6642"/>
    <w:rsid w:val="00DE68D1"/>
    <w:rsid w:val="00DE6A36"/>
    <w:rsid w:val="00DE7800"/>
    <w:rsid w:val="00DF03B6"/>
    <w:rsid w:val="00DF1547"/>
    <w:rsid w:val="00DF2521"/>
    <w:rsid w:val="00DF2B8C"/>
    <w:rsid w:val="00DF2B9D"/>
    <w:rsid w:val="00DF2C3C"/>
    <w:rsid w:val="00DF3B06"/>
    <w:rsid w:val="00DF485C"/>
    <w:rsid w:val="00DF4ABF"/>
    <w:rsid w:val="00DF4E39"/>
    <w:rsid w:val="00DF513E"/>
    <w:rsid w:val="00DF5669"/>
    <w:rsid w:val="00DF6B59"/>
    <w:rsid w:val="00DF72BB"/>
    <w:rsid w:val="00DF772F"/>
    <w:rsid w:val="00E00662"/>
    <w:rsid w:val="00E00789"/>
    <w:rsid w:val="00E014EC"/>
    <w:rsid w:val="00E01828"/>
    <w:rsid w:val="00E01CF9"/>
    <w:rsid w:val="00E0305A"/>
    <w:rsid w:val="00E03382"/>
    <w:rsid w:val="00E03C8D"/>
    <w:rsid w:val="00E03F57"/>
    <w:rsid w:val="00E04448"/>
    <w:rsid w:val="00E04A90"/>
    <w:rsid w:val="00E04C7D"/>
    <w:rsid w:val="00E04E78"/>
    <w:rsid w:val="00E056D4"/>
    <w:rsid w:val="00E05721"/>
    <w:rsid w:val="00E0589E"/>
    <w:rsid w:val="00E05B93"/>
    <w:rsid w:val="00E0688B"/>
    <w:rsid w:val="00E06AC9"/>
    <w:rsid w:val="00E06C83"/>
    <w:rsid w:val="00E07107"/>
    <w:rsid w:val="00E078D5"/>
    <w:rsid w:val="00E07F12"/>
    <w:rsid w:val="00E10016"/>
    <w:rsid w:val="00E10035"/>
    <w:rsid w:val="00E10E52"/>
    <w:rsid w:val="00E11229"/>
    <w:rsid w:val="00E1151A"/>
    <w:rsid w:val="00E12149"/>
    <w:rsid w:val="00E12F17"/>
    <w:rsid w:val="00E12FE5"/>
    <w:rsid w:val="00E135A7"/>
    <w:rsid w:val="00E136F7"/>
    <w:rsid w:val="00E14C77"/>
    <w:rsid w:val="00E160BF"/>
    <w:rsid w:val="00E177DF"/>
    <w:rsid w:val="00E21133"/>
    <w:rsid w:val="00E21D71"/>
    <w:rsid w:val="00E22187"/>
    <w:rsid w:val="00E22B62"/>
    <w:rsid w:val="00E23014"/>
    <w:rsid w:val="00E236AB"/>
    <w:rsid w:val="00E23BFB"/>
    <w:rsid w:val="00E23FDF"/>
    <w:rsid w:val="00E24DCE"/>
    <w:rsid w:val="00E24FEE"/>
    <w:rsid w:val="00E25A7A"/>
    <w:rsid w:val="00E27089"/>
    <w:rsid w:val="00E273AC"/>
    <w:rsid w:val="00E2770E"/>
    <w:rsid w:val="00E278F5"/>
    <w:rsid w:val="00E27F0A"/>
    <w:rsid w:val="00E30196"/>
    <w:rsid w:val="00E305EC"/>
    <w:rsid w:val="00E31D4D"/>
    <w:rsid w:val="00E324CF"/>
    <w:rsid w:val="00E3281D"/>
    <w:rsid w:val="00E33FD9"/>
    <w:rsid w:val="00E346A2"/>
    <w:rsid w:val="00E34D90"/>
    <w:rsid w:val="00E35067"/>
    <w:rsid w:val="00E353FB"/>
    <w:rsid w:val="00E354DC"/>
    <w:rsid w:val="00E359F6"/>
    <w:rsid w:val="00E361E1"/>
    <w:rsid w:val="00E36505"/>
    <w:rsid w:val="00E37472"/>
    <w:rsid w:val="00E37D82"/>
    <w:rsid w:val="00E37E9F"/>
    <w:rsid w:val="00E4022A"/>
    <w:rsid w:val="00E41E98"/>
    <w:rsid w:val="00E42537"/>
    <w:rsid w:val="00E42794"/>
    <w:rsid w:val="00E438BC"/>
    <w:rsid w:val="00E44028"/>
    <w:rsid w:val="00E44EA2"/>
    <w:rsid w:val="00E45625"/>
    <w:rsid w:val="00E45EE0"/>
    <w:rsid w:val="00E470A7"/>
    <w:rsid w:val="00E47AA6"/>
    <w:rsid w:val="00E47B4B"/>
    <w:rsid w:val="00E507A1"/>
    <w:rsid w:val="00E509C4"/>
    <w:rsid w:val="00E50B4A"/>
    <w:rsid w:val="00E50DBB"/>
    <w:rsid w:val="00E5184C"/>
    <w:rsid w:val="00E53A08"/>
    <w:rsid w:val="00E54370"/>
    <w:rsid w:val="00E54733"/>
    <w:rsid w:val="00E550A7"/>
    <w:rsid w:val="00E56585"/>
    <w:rsid w:val="00E571AA"/>
    <w:rsid w:val="00E57578"/>
    <w:rsid w:val="00E578F5"/>
    <w:rsid w:val="00E579FE"/>
    <w:rsid w:val="00E57DE0"/>
    <w:rsid w:val="00E60D82"/>
    <w:rsid w:val="00E61274"/>
    <w:rsid w:val="00E61AC9"/>
    <w:rsid w:val="00E623F1"/>
    <w:rsid w:val="00E6283F"/>
    <w:rsid w:val="00E62AAE"/>
    <w:rsid w:val="00E63810"/>
    <w:rsid w:val="00E64218"/>
    <w:rsid w:val="00E64BD8"/>
    <w:rsid w:val="00E64E10"/>
    <w:rsid w:val="00E6508C"/>
    <w:rsid w:val="00E66946"/>
    <w:rsid w:val="00E6695C"/>
    <w:rsid w:val="00E7011D"/>
    <w:rsid w:val="00E70F54"/>
    <w:rsid w:val="00E71B63"/>
    <w:rsid w:val="00E72CE5"/>
    <w:rsid w:val="00E75467"/>
    <w:rsid w:val="00E75F69"/>
    <w:rsid w:val="00E76163"/>
    <w:rsid w:val="00E7616F"/>
    <w:rsid w:val="00E7704C"/>
    <w:rsid w:val="00E77BBA"/>
    <w:rsid w:val="00E80B76"/>
    <w:rsid w:val="00E812B9"/>
    <w:rsid w:val="00E818D1"/>
    <w:rsid w:val="00E81DAD"/>
    <w:rsid w:val="00E83202"/>
    <w:rsid w:val="00E843A8"/>
    <w:rsid w:val="00E84D63"/>
    <w:rsid w:val="00E854B0"/>
    <w:rsid w:val="00E85A5F"/>
    <w:rsid w:val="00E8760A"/>
    <w:rsid w:val="00E8764A"/>
    <w:rsid w:val="00E87BD2"/>
    <w:rsid w:val="00E87E8B"/>
    <w:rsid w:val="00E87EF1"/>
    <w:rsid w:val="00E90313"/>
    <w:rsid w:val="00E9257C"/>
    <w:rsid w:val="00E9322E"/>
    <w:rsid w:val="00E93631"/>
    <w:rsid w:val="00E93821"/>
    <w:rsid w:val="00E938EE"/>
    <w:rsid w:val="00E93AEA"/>
    <w:rsid w:val="00E95FCD"/>
    <w:rsid w:val="00E96031"/>
    <w:rsid w:val="00E9610E"/>
    <w:rsid w:val="00E96406"/>
    <w:rsid w:val="00E972A1"/>
    <w:rsid w:val="00E977AE"/>
    <w:rsid w:val="00EA0582"/>
    <w:rsid w:val="00EA097C"/>
    <w:rsid w:val="00EA2A75"/>
    <w:rsid w:val="00EA308E"/>
    <w:rsid w:val="00EA3ABC"/>
    <w:rsid w:val="00EA3C53"/>
    <w:rsid w:val="00EA4121"/>
    <w:rsid w:val="00EA5CAD"/>
    <w:rsid w:val="00EA6172"/>
    <w:rsid w:val="00EA6BD7"/>
    <w:rsid w:val="00EA728B"/>
    <w:rsid w:val="00EA72C5"/>
    <w:rsid w:val="00EA75A2"/>
    <w:rsid w:val="00EB07E9"/>
    <w:rsid w:val="00EB0C41"/>
    <w:rsid w:val="00EB1006"/>
    <w:rsid w:val="00EB1181"/>
    <w:rsid w:val="00EB1D48"/>
    <w:rsid w:val="00EB3349"/>
    <w:rsid w:val="00EB36E8"/>
    <w:rsid w:val="00EB4366"/>
    <w:rsid w:val="00EB4382"/>
    <w:rsid w:val="00EB459E"/>
    <w:rsid w:val="00EB4C3B"/>
    <w:rsid w:val="00EB53FE"/>
    <w:rsid w:val="00EB66F6"/>
    <w:rsid w:val="00EB6F4A"/>
    <w:rsid w:val="00EC0D99"/>
    <w:rsid w:val="00EC1491"/>
    <w:rsid w:val="00EC2837"/>
    <w:rsid w:val="00EC34FD"/>
    <w:rsid w:val="00EC39B4"/>
    <w:rsid w:val="00EC497B"/>
    <w:rsid w:val="00EC503C"/>
    <w:rsid w:val="00EC5093"/>
    <w:rsid w:val="00EC573B"/>
    <w:rsid w:val="00EC63FC"/>
    <w:rsid w:val="00EC6F29"/>
    <w:rsid w:val="00EC72CF"/>
    <w:rsid w:val="00EC7604"/>
    <w:rsid w:val="00ED053D"/>
    <w:rsid w:val="00ED235D"/>
    <w:rsid w:val="00ED2518"/>
    <w:rsid w:val="00ED2D87"/>
    <w:rsid w:val="00ED3615"/>
    <w:rsid w:val="00ED375E"/>
    <w:rsid w:val="00ED415C"/>
    <w:rsid w:val="00ED489E"/>
    <w:rsid w:val="00ED4E48"/>
    <w:rsid w:val="00ED50B7"/>
    <w:rsid w:val="00ED597C"/>
    <w:rsid w:val="00EE0368"/>
    <w:rsid w:val="00EE1372"/>
    <w:rsid w:val="00EE210F"/>
    <w:rsid w:val="00EE2262"/>
    <w:rsid w:val="00EE27E7"/>
    <w:rsid w:val="00EE2FD0"/>
    <w:rsid w:val="00EE32E4"/>
    <w:rsid w:val="00EE346A"/>
    <w:rsid w:val="00EE4C1A"/>
    <w:rsid w:val="00EE4E8A"/>
    <w:rsid w:val="00EE5762"/>
    <w:rsid w:val="00EE59A3"/>
    <w:rsid w:val="00EE6A99"/>
    <w:rsid w:val="00EE73DD"/>
    <w:rsid w:val="00EE7775"/>
    <w:rsid w:val="00EE77A4"/>
    <w:rsid w:val="00EE7891"/>
    <w:rsid w:val="00EE7AF7"/>
    <w:rsid w:val="00EF05E9"/>
    <w:rsid w:val="00EF0A9A"/>
    <w:rsid w:val="00EF1140"/>
    <w:rsid w:val="00EF1353"/>
    <w:rsid w:val="00EF227D"/>
    <w:rsid w:val="00EF2B2C"/>
    <w:rsid w:val="00EF2C78"/>
    <w:rsid w:val="00EF2C9B"/>
    <w:rsid w:val="00EF3177"/>
    <w:rsid w:val="00EF3361"/>
    <w:rsid w:val="00EF3907"/>
    <w:rsid w:val="00EF4775"/>
    <w:rsid w:val="00EF500B"/>
    <w:rsid w:val="00EF50DC"/>
    <w:rsid w:val="00EF5C32"/>
    <w:rsid w:val="00EF6258"/>
    <w:rsid w:val="00EF6378"/>
    <w:rsid w:val="00EF6952"/>
    <w:rsid w:val="00EF6B59"/>
    <w:rsid w:val="00EF6BC0"/>
    <w:rsid w:val="00EF7110"/>
    <w:rsid w:val="00EF7CCE"/>
    <w:rsid w:val="00F0088E"/>
    <w:rsid w:val="00F00BED"/>
    <w:rsid w:val="00F00E1C"/>
    <w:rsid w:val="00F01D99"/>
    <w:rsid w:val="00F01DC2"/>
    <w:rsid w:val="00F0302E"/>
    <w:rsid w:val="00F04916"/>
    <w:rsid w:val="00F04A82"/>
    <w:rsid w:val="00F04A98"/>
    <w:rsid w:val="00F05F5B"/>
    <w:rsid w:val="00F06F20"/>
    <w:rsid w:val="00F10307"/>
    <w:rsid w:val="00F1034D"/>
    <w:rsid w:val="00F10541"/>
    <w:rsid w:val="00F10BCE"/>
    <w:rsid w:val="00F1170D"/>
    <w:rsid w:val="00F118C1"/>
    <w:rsid w:val="00F1193D"/>
    <w:rsid w:val="00F13744"/>
    <w:rsid w:val="00F15206"/>
    <w:rsid w:val="00F156B0"/>
    <w:rsid w:val="00F156D3"/>
    <w:rsid w:val="00F15769"/>
    <w:rsid w:val="00F17371"/>
    <w:rsid w:val="00F203EA"/>
    <w:rsid w:val="00F20B42"/>
    <w:rsid w:val="00F20FBF"/>
    <w:rsid w:val="00F212D3"/>
    <w:rsid w:val="00F222F9"/>
    <w:rsid w:val="00F224EA"/>
    <w:rsid w:val="00F22725"/>
    <w:rsid w:val="00F2277C"/>
    <w:rsid w:val="00F22B9E"/>
    <w:rsid w:val="00F23242"/>
    <w:rsid w:val="00F23DA8"/>
    <w:rsid w:val="00F23E9E"/>
    <w:rsid w:val="00F2446C"/>
    <w:rsid w:val="00F25CA8"/>
    <w:rsid w:val="00F25D83"/>
    <w:rsid w:val="00F26162"/>
    <w:rsid w:val="00F265BA"/>
    <w:rsid w:val="00F26ACF"/>
    <w:rsid w:val="00F27238"/>
    <w:rsid w:val="00F272DB"/>
    <w:rsid w:val="00F3039A"/>
    <w:rsid w:val="00F30B09"/>
    <w:rsid w:val="00F3125E"/>
    <w:rsid w:val="00F31960"/>
    <w:rsid w:val="00F322EA"/>
    <w:rsid w:val="00F33210"/>
    <w:rsid w:val="00F33EFA"/>
    <w:rsid w:val="00F34490"/>
    <w:rsid w:val="00F34763"/>
    <w:rsid w:val="00F35596"/>
    <w:rsid w:val="00F36C8E"/>
    <w:rsid w:val="00F3752E"/>
    <w:rsid w:val="00F37C72"/>
    <w:rsid w:val="00F402C2"/>
    <w:rsid w:val="00F40524"/>
    <w:rsid w:val="00F4052A"/>
    <w:rsid w:val="00F41589"/>
    <w:rsid w:val="00F4171A"/>
    <w:rsid w:val="00F425F0"/>
    <w:rsid w:val="00F4386B"/>
    <w:rsid w:val="00F43B57"/>
    <w:rsid w:val="00F4464F"/>
    <w:rsid w:val="00F452A6"/>
    <w:rsid w:val="00F45472"/>
    <w:rsid w:val="00F454B1"/>
    <w:rsid w:val="00F454DE"/>
    <w:rsid w:val="00F45FE2"/>
    <w:rsid w:val="00F46536"/>
    <w:rsid w:val="00F465DB"/>
    <w:rsid w:val="00F46B1E"/>
    <w:rsid w:val="00F46C8A"/>
    <w:rsid w:val="00F46DA9"/>
    <w:rsid w:val="00F46FAD"/>
    <w:rsid w:val="00F472CB"/>
    <w:rsid w:val="00F47D6F"/>
    <w:rsid w:val="00F51616"/>
    <w:rsid w:val="00F5276C"/>
    <w:rsid w:val="00F52EA8"/>
    <w:rsid w:val="00F5320C"/>
    <w:rsid w:val="00F539C2"/>
    <w:rsid w:val="00F54010"/>
    <w:rsid w:val="00F54422"/>
    <w:rsid w:val="00F54515"/>
    <w:rsid w:val="00F550E7"/>
    <w:rsid w:val="00F557D3"/>
    <w:rsid w:val="00F55D13"/>
    <w:rsid w:val="00F55E6C"/>
    <w:rsid w:val="00F566DB"/>
    <w:rsid w:val="00F567D6"/>
    <w:rsid w:val="00F56F52"/>
    <w:rsid w:val="00F57593"/>
    <w:rsid w:val="00F579CD"/>
    <w:rsid w:val="00F6122A"/>
    <w:rsid w:val="00F619D5"/>
    <w:rsid w:val="00F62D23"/>
    <w:rsid w:val="00F62DBB"/>
    <w:rsid w:val="00F63602"/>
    <w:rsid w:val="00F636F9"/>
    <w:rsid w:val="00F64163"/>
    <w:rsid w:val="00F65203"/>
    <w:rsid w:val="00F658E7"/>
    <w:rsid w:val="00F666B4"/>
    <w:rsid w:val="00F6695F"/>
    <w:rsid w:val="00F67481"/>
    <w:rsid w:val="00F67720"/>
    <w:rsid w:val="00F67AEA"/>
    <w:rsid w:val="00F67B6E"/>
    <w:rsid w:val="00F70929"/>
    <w:rsid w:val="00F71152"/>
    <w:rsid w:val="00F71E02"/>
    <w:rsid w:val="00F727F2"/>
    <w:rsid w:val="00F72C44"/>
    <w:rsid w:val="00F72E5C"/>
    <w:rsid w:val="00F732AF"/>
    <w:rsid w:val="00F7386C"/>
    <w:rsid w:val="00F73EEF"/>
    <w:rsid w:val="00F74CE0"/>
    <w:rsid w:val="00F75ABD"/>
    <w:rsid w:val="00F75CD0"/>
    <w:rsid w:val="00F75E91"/>
    <w:rsid w:val="00F75F81"/>
    <w:rsid w:val="00F76142"/>
    <w:rsid w:val="00F76326"/>
    <w:rsid w:val="00F76417"/>
    <w:rsid w:val="00F76DF7"/>
    <w:rsid w:val="00F77F4B"/>
    <w:rsid w:val="00F8010F"/>
    <w:rsid w:val="00F8066D"/>
    <w:rsid w:val="00F81038"/>
    <w:rsid w:val="00F82211"/>
    <w:rsid w:val="00F8251B"/>
    <w:rsid w:val="00F84331"/>
    <w:rsid w:val="00F86348"/>
    <w:rsid w:val="00F86C47"/>
    <w:rsid w:val="00F86E64"/>
    <w:rsid w:val="00F86F87"/>
    <w:rsid w:val="00F876EA"/>
    <w:rsid w:val="00F916C2"/>
    <w:rsid w:val="00F91BED"/>
    <w:rsid w:val="00F92829"/>
    <w:rsid w:val="00F92874"/>
    <w:rsid w:val="00F929FD"/>
    <w:rsid w:val="00F9340D"/>
    <w:rsid w:val="00F94DDE"/>
    <w:rsid w:val="00F95E9C"/>
    <w:rsid w:val="00F96063"/>
    <w:rsid w:val="00F964BF"/>
    <w:rsid w:val="00F967FB"/>
    <w:rsid w:val="00F97548"/>
    <w:rsid w:val="00FA1003"/>
    <w:rsid w:val="00FA1A67"/>
    <w:rsid w:val="00FA34A4"/>
    <w:rsid w:val="00FA3B98"/>
    <w:rsid w:val="00FA4310"/>
    <w:rsid w:val="00FA47CF"/>
    <w:rsid w:val="00FA658B"/>
    <w:rsid w:val="00FA6640"/>
    <w:rsid w:val="00FA772F"/>
    <w:rsid w:val="00FA7B90"/>
    <w:rsid w:val="00FB0371"/>
    <w:rsid w:val="00FB0791"/>
    <w:rsid w:val="00FB08EB"/>
    <w:rsid w:val="00FB0949"/>
    <w:rsid w:val="00FB12F6"/>
    <w:rsid w:val="00FB1564"/>
    <w:rsid w:val="00FB1F02"/>
    <w:rsid w:val="00FB21CB"/>
    <w:rsid w:val="00FB39B5"/>
    <w:rsid w:val="00FB59AE"/>
    <w:rsid w:val="00FB5E02"/>
    <w:rsid w:val="00FB5F8F"/>
    <w:rsid w:val="00FB6E29"/>
    <w:rsid w:val="00FB76B5"/>
    <w:rsid w:val="00FC04F4"/>
    <w:rsid w:val="00FC05CE"/>
    <w:rsid w:val="00FC0614"/>
    <w:rsid w:val="00FC1074"/>
    <w:rsid w:val="00FC1B86"/>
    <w:rsid w:val="00FC1C50"/>
    <w:rsid w:val="00FC29EB"/>
    <w:rsid w:val="00FC2B42"/>
    <w:rsid w:val="00FC3BE3"/>
    <w:rsid w:val="00FC4A50"/>
    <w:rsid w:val="00FC6697"/>
    <w:rsid w:val="00FC6781"/>
    <w:rsid w:val="00FC6CDA"/>
    <w:rsid w:val="00FC72ED"/>
    <w:rsid w:val="00FC7BC8"/>
    <w:rsid w:val="00FC7FC8"/>
    <w:rsid w:val="00FD0246"/>
    <w:rsid w:val="00FD0448"/>
    <w:rsid w:val="00FD082E"/>
    <w:rsid w:val="00FD1093"/>
    <w:rsid w:val="00FD2111"/>
    <w:rsid w:val="00FD23AF"/>
    <w:rsid w:val="00FD2983"/>
    <w:rsid w:val="00FD4718"/>
    <w:rsid w:val="00FD49DC"/>
    <w:rsid w:val="00FD4B0B"/>
    <w:rsid w:val="00FD50B1"/>
    <w:rsid w:val="00FD55C9"/>
    <w:rsid w:val="00FD5D51"/>
    <w:rsid w:val="00FD5D6E"/>
    <w:rsid w:val="00FD639A"/>
    <w:rsid w:val="00FD6DE3"/>
    <w:rsid w:val="00FD7197"/>
    <w:rsid w:val="00FD7B02"/>
    <w:rsid w:val="00FD7B70"/>
    <w:rsid w:val="00FD7FFA"/>
    <w:rsid w:val="00FE135D"/>
    <w:rsid w:val="00FE13B2"/>
    <w:rsid w:val="00FE18B8"/>
    <w:rsid w:val="00FE1B86"/>
    <w:rsid w:val="00FE3E29"/>
    <w:rsid w:val="00FE4123"/>
    <w:rsid w:val="00FE490C"/>
    <w:rsid w:val="00FE56E2"/>
    <w:rsid w:val="00FE595E"/>
    <w:rsid w:val="00FE60AF"/>
    <w:rsid w:val="00FE6515"/>
    <w:rsid w:val="00FE6B84"/>
    <w:rsid w:val="00FE6CAD"/>
    <w:rsid w:val="00FE7672"/>
    <w:rsid w:val="00FF14FC"/>
    <w:rsid w:val="00FF1778"/>
    <w:rsid w:val="00FF22C7"/>
    <w:rsid w:val="00FF3F05"/>
    <w:rsid w:val="00FF4285"/>
    <w:rsid w:val="00FF4661"/>
    <w:rsid w:val="00FF49EF"/>
    <w:rsid w:val="00FF51E9"/>
    <w:rsid w:val="00FF6328"/>
    <w:rsid w:val="00FF6365"/>
    <w:rsid w:val="00FF63DB"/>
    <w:rsid w:val="00FF6B9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1E38C"/>
  <w15:chartTrackingRefBased/>
  <w15:docId w15:val="{A9B35B59-6E63-43DA-8B4E-B1C3A8964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C7D"/>
    <w:pPr>
      <w:spacing w:line="360" w:lineRule="auto"/>
    </w:pPr>
  </w:style>
  <w:style w:type="paragraph" w:styleId="Heading1">
    <w:name w:val="heading 1"/>
    <w:basedOn w:val="Normal"/>
    <w:next w:val="Normal"/>
    <w:link w:val="Heading1Char"/>
    <w:uiPriority w:val="9"/>
    <w:qFormat/>
    <w:rsid w:val="009D35ED"/>
    <w:pPr>
      <w:keepNext/>
      <w:keepLines/>
      <w:spacing w:before="240" w:after="0" w:line="480" w:lineRule="auto"/>
      <w:outlineLvl w:val="0"/>
    </w:pPr>
    <w:rPr>
      <w:rFonts w:asciiTheme="majorHAnsi" w:eastAsiaTheme="majorEastAsia" w:hAnsiTheme="majorHAnsi" w:cstheme="majorBidi"/>
      <w:b/>
      <w:color w:val="000000" w:themeColor="text1"/>
      <w:sz w:val="24"/>
      <w:szCs w:val="32"/>
    </w:rPr>
  </w:style>
  <w:style w:type="paragraph" w:styleId="Heading2">
    <w:name w:val="heading 2"/>
    <w:basedOn w:val="Normal"/>
    <w:next w:val="Normal"/>
    <w:link w:val="Heading2Char"/>
    <w:uiPriority w:val="9"/>
    <w:unhideWhenUsed/>
    <w:qFormat/>
    <w:rsid w:val="0063513A"/>
    <w:pPr>
      <w:keepNext/>
      <w:keepLines/>
      <w:spacing w:before="40" w:after="0" w:line="480" w:lineRule="auto"/>
      <w:outlineLvl w:val="1"/>
    </w:pPr>
    <w:rPr>
      <w:rFonts w:asciiTheme="majorHAnsi" w:eastAsiaTheme="majorEastAsia" w:hAnsiTheme="majorHAnsi"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5ED"/>
    <w:rPr>
      <w:rFonts w:asciiTheme="majorHAnsi" w:eastAsiaTheme="majorEastAsia" w:hAnsiTheme="majorHAnsi" w:cstheme="majorBidi"/>
      <w:b/>
      <w:color w:val="000000" w:themeColor="text1"/>
      <w:sz w:val="24"/>
      <w:szCs w:val="32"/>
    </w:rPr>
  </w:style>
  <w:style w:type="paragraph" w:styleId="Header">
    <w:name w:val="header"/>
    <w:basedOn w:val="Normal"/>
    <w:link w:val="HeaderChar"/>
    <w:uiPriority w:val="99"/>
    <w:unhideWhenUsed/>
    <w:rsid w:val="00E550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50A7"/>
  </w:style>
  <w:style w:type="paragraph" w:styleId="Footer">
    <w:name w:val="footer"/>
    <w:basedOn w:val="Normal"/>
    <w:link w:val="FooterChar"/>
    <w:uiPriority w:val="99"/>
    <w:unhideWhenUsed/>
    <w:rsid w:val="00E550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50A7"/>
  </w:style>
  <w:style w:type="character" w:customStyle="1" w:styleId="Heading2Char">
    <w:name w:val="Heading 2 Char"/>
    <w:basedOn w:val="DefaultParagraphFont"/>
    <w:link w:val="Heading2"/>
    <w:uiPriority w:val="9"/>
    <w:rsid w:val="0063513A"/>
    <w:rPr>
      <w:rFonts w:asciiTheme="majorHAnsi" w:eastAsiaTheme="majorEastAsia" w:hAnsiTheme="majorHAnsi" w:cstheme="majorBidi"/>
      <w:i/>
      <w:szCs w:val="26"/>
    </w:rPr>
  </w:style>
  <w:style w:type="character" w:styleId="CommentReference">
    <w:name w:val="annotation reference"/>
    <w:basedOn w:val="DefaultParagraphFont"/>
    <w:uiPriority w:val="99"/>
    <w:semiHidden/>
    <w:unhideWhenUsed/>
    <w:rsid w:val="00BA1903"/>
    <w:rPr>
      <w:sz w:val="16"/>
      <w:szCs w:val="16"/>
    </w:rPr>
  </w:style>
  <w:style w:type="paragraph" w:styleId="CommentText">
    <w:name w:val="annotation text"/>
    <w:basedOn w:val="Normal"/>
    <w:link w:val="CommentTextChar"/>
    <w:uiPriority w:val="99"/>
    <w:unhideWhenUsed/>
    <w:rsid w:val="00BA1903"/>
    <w:pPr>
      <w:spacing w:line="240" w:lineRule="auto"/>
    </w:pPr>
    <w:rPr>
      <w:sz w:val="20"/>
      <w:szCs w:val="20"/>
    </w:rPr>
  </w:style>
  <w:style w:type="character" w:customStyle="1" w:styleId="CommentTextChar">
    <w:name w:val="Comment Text Char"/>
    <w:basedOn w:val="DefaultParagraphFont"/>
    <w:link w:val="CommentText"/>
    <w:uiPriority w:val="99"/>
    <w:rsid w:val="00BA1903"/>
    <w:rPr>
      <w:sz w:val="20"/>
      <w:szCs w:val="20"/>
    </w:rPr>
  </w:style>
  <w:style w:type="paragraph" w:styleId="CommentSubject">
    <w:name w:val="annotation subject"/>
    <w:basedOn w:val="CommentText"/>
    <w:next w:val="CommentText"/>
    <w:link w:val="CommentSubjectChar"/>
    <w:uiPriority w:val="99"/>
    <w:semiHidden/>
    <w:unhideWhenUsed/>
    <w:rsid w:val="00BA1903"/>
    <w:rPr>
      <w:b/>
      <w:bCs/>
    </w:rPr>
  </w:style>
  <w:style w:type="character" w:customStyle="1" w:styleId="CommentSubjectChar">
    <w:name w:val="Comment Subject Char"/>
    <w:basedOn w:val="CommentTextChar"/>
    <w:link w:val="CommentSubject"/>
    <w:uiPriority w:val="99"/>
    <w:semiHidden/>
    <w:rsid w:val="00BA1903"/>
    <w:rPr>
      <w:b/>
      <w:bCs/>
      <w:sz w:val="20"/>
      <w:szCs w:val="20"/>
    </w:rPr>
  </w:style>
  <w:style w:type="character" w:styleId="Hyperlink">
    <w:name w:val="Hyperlink"/>
    <w:basedOn w:val="DefaultParagraphFont"/>
    <w:uiPriority w:val="99"/>
    <w:unhideWhenUsed/>
    <w:rsid w:val="00B0757D"/>
    <w:rPr>
      <w:color w:val="0563C1" w:themeColor="hyperlink"/>
      <w:u w:val="single"/>
    </w:rPr>
  </w:style>
  <w:style w:type="character" w:styleId="LineNumber">
    <w:name w:val="line number"/>
    <w:basedOn w:val="DefaultParagraphFont"/>
    <w:uiPriority w:val="99"/>
    <w:semiHidden/>
    <w:unhideWhenUsed/>
    <w:rsid w:val="00E75F69"/>
  </w:style>
  <w:style w:type="paragraph" w:customStyle="1" w:styleId="EndNoteBibliographyTitle">
    <w:name w:val="EndNote Bibliography Title"/>
    <w:basedOn w:val="Normal"/>
    <w:link w:val="EndNoteBibliographyTitleChar"/>
    <w:rsid w:val="00F557D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7D3"/>
    <w:rPr>
      <w:rFonts w:ascii="Calibri" w:hAnsi="Calibri" w:cs="Calibri"/>
      <w:noProof/>
      <w:lang w:val="en-US"/>
    </w:rPr>
  </w:style>
  <w:style w:type="paragraph" w:customStyle="1" w:styleId="EndNoteBibliography">
    <w:name w:val="EndNote Bibliography"/>
    <w:basedOn w:val="Normal"/>
    <w:link w:val="EndNoteBibliographyChar"/>
    <w:rsid w:val="00F557D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7D3"/>
    <w:rPr>
      <w:rFonts w:ascii="Calibri" w:hAnsi="Calibri" w:cs="Calibri"/>
      <w:noProof/>
      <w:lang w:val="en-US"/>
    </w:rPr>
  </w:style>
  <w:style w:type="table" w:styleId="TableGrid">
    <w:name w:val="Table Grid"/>
    <w:basedOn w:val="TableNormal"/>
    <w:uiPriority w:val="39"/>
    <w:rsid w:val="006C6F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66FFD"/>
    <w:rPr>
      <w:color w:val="605E5C"/>
      <w:shd w:val="clear" w:color="auto" w:fill="E1DFDD"/>
    </w:rPr>
  </w:style>
  <w:style w:type="paragraph" w:styleId="Revision">
    <w:name w:val="Revision"/>
    <w:hidden/>
    <w:uiPriority w:val="99"/>
    <w:semiHidden/>
    <w:rsid w:val="00866F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educationcounts.govt.nz/statistics/resourc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0AD9F-B81D-454B-B29F-9AB709FE4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6459</Words>
  <Characters>93817</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yn Lewis</dc:creator>
  <cp:keywords/>
  <dc:description/>
  <cp:lastModifiedBy>Gwyn Lewis</cp:lastModifiedBy>
  <cp:revision>4</cp:revision>
  <dcterms:created xsi:type="dcterms:W3CDTF">2025-05-12T22:14:00Z</dcterms:created>
  <dcterms:modified xsi:type="dcterms:W3CDTF">2025-05-12T23:05:00Z</dcterms:modified>
</cp:coreProperties>
</file>